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06/relationships/ui/userCustomization" Target="userCustomization/customUI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87A5785" w14:textId="22F21A91" w:rsidR="00581467" w:rsidRDefault="00581467" w:rsidP="002F4CE8">
      <w:pPr>
        <w:jc w:val="center"/>
      </w:pPr>
      <w:bookmarkStart w:id="0" w:name="_Hlk172751461"/>
    </w:p>
    <w:bookmarkEnd w:id="0"/>
    <w:p w14:paraId="387C888C" w14:textId="77777777" w:rsidR="00581467" w:rsidRDefault="00581467" w:rsidP="00581467">
      <w:pPr>
        <w:jc w:val="center"/>
      </w:pPr>
      <w:r>
        <w:t xml:space="preserve"> </w:t>
      </w:r>
    </w:p>
    <w:p w14:paraId="1C8F3DAD" w14:textId="77777777" w:rsidR="00581467" w:rsidRDefault="00581467" w:rsidP="00581467">
      <w:pPr>
        <w:jc w:val="center"/>
      </w:pPr>
      <w:r>
        <w:t xml:space="preserve"> </w:t>
      </w:r>
    </w:p>
    <w:p w14:paraId="3E3DCF05" w14:textId="77777777" w:rsidR="00581467" w:rsidRDefault="00581467" w:rsidP="00581467">
      <w:pPr>
        <w:jc w:val="center"/>
      </w:pPr>
      <w:r>
        <w:t xml:space="preserve"> </w:t>
      </w:r>
    </w:p>
    <w:p w14:paraId="643BBCFE" w14:textId="77777777" w:rsidR="00581467" w:rsidRDefault="00581467" w:rsidP="00581467">
      <w:pPr>
        <w:jc w:val="center"/>
      </w:pPr>
      <w:r>
        <w:t xml:space="preserve"> </w:t>
      </w:r>
    </w:p>
    <w:p w14:paraId="62CE55BB" w14:textId="77777777" w:rsidR="00581467" w:rsidRDefault="00581467" w:rsidP="00581467">
      <w:pPr>
        <w:jc w:val="center"/>
      </w:pPr>
      <w:r>
        <w:t xml:space="preserve"> </w:t>
      </w:r>
    </w:p>
    <w:p w14:paraId="4349A45F" w14:textId="08644CF5" w:rsidR="00581467" w:rsidRDefault="00581467" w:rsidP="00581467">
      <w:pPr>
        <w:jc w:val="center"/>
      </w:pPr>
    </w:p>
    <w:p w14:paraId="0654BC3E" w14:textId="34E37309" w:rsidR="003F518C" w:rsidRDefault="00724661" w:rsidP="00581467">
      <w:pPr>
        <w:jc w:val="center"/>
        <w:rPr>
          <w:rStyle w:val="aff2"/>
        </w:rPr>
      </w:pPr>
      <w:bookmarkStart w:id="1" w:name="_Hlk172645908"/>
      <w:r>
        <w:rPr>
          <w:rStyle w:val="aff2"/>
        </w:rPr>
        <w:t>Анализ п</w:t>
      </w:r>
      <w:r w:rsidR="00CC490D">
        <w:rPr>
          <w:rStyle w:val="aff2"/>
        </w:rPr>
        <w:t>редсказани</w:t>
      </w:r>
      <w:r>
        <w:rPr>
          <w:rStyle w:val="aff2"/>
        </w:rPr>
        <w:t>й</w:t>
      </w:r>
      <w:r w:rsidR="00CC490D">
        <w:rPr>
          <w:rStyle w:val="aff2"/>
        </w:rPr>
        <w:t xml:space="preserve"> курс</w:t>
      </w:r>
      <w:r>
        <w:rPr>
          <w:rStyle w:val="aff2"/>
        </w:rPr>
        <w:t>ов</w:t>
      </w:r>
      <w:r w:rsidR="00CC490D">
        <w:rPr>
          <w:rStyle w:val="aff2"/>
        </w:rPr>
        <w:t xml:space="preserve"> </w:t>
      </w:r>
      <w:r w:rsidR="00F809EB">
        <w:rPr>
          <w:rStyle w:val="aff2"/>
        </w:rPr>
        <w:t>ва</w:t>
      </w:r>
      <w:r w:rsidR="00E2336E">
        <w:rPr>
          <w:rStyle w:val="aff2"/>
        </w:rPr>
        <w:t>лют</w:t>
      </w:r>
      <w:r w:rsidR="00B54249">
        <w:rPr>
          <w:rStyle w:val="aff2"/>
        </w:rPr>
        <w:t xml:space="preserve"> с помощью </w:t>
      </w:r>
    </w:p>
    <w:p w14:paraId="7B33A241" w14:textId="5CA20A4B" w:rsidR="00581467" w:rsidRPr="00F70BD7" w:rsidRDefault="00B54249" w:rsidP="00581467">
      <w:pPr>
        <w:jc w:val="center"/>
        <w:rPr>
          <w:rStyle w:val="aff2"/>
        </w:rPr>
      </w:pPr>
      <w:r>
        <w:rPr>
          <w:rStyle w:val="aff2"/>
        </w:rPr>
        <w:t xml:space="preserve">модели </w:t>
      </w:r>
      <w:r w:rsidR="003F518C">
        <w:rPr>
          <w:rStyle w:val="aff2"/>
        </w:rPr>
        <w:t>машинного обучения</w:t>
      </w:r>
      <w:r w:rsidR="00724661">
        <w:rPr>
          <w:rStyle w:val="aff2"/>
        </w:rPr>
        <w:t xml:space="preserve"> на разный промежуток времени в зависимости от ключевых </w:t>
      </w:r>
      <w:r w:rsidR="00895105">
        <w:rPr>
          <w:rStyle w:val="aff2"/>
        </w:rPr>
        <w:t>индикаторов</w:t>
      </w:r>
      <w:r w:rsidR="00724661">
        <w:rPr>
          <w:rStyle w:val="aff2"/>
        </w:rPr>
        <w:t xml:space="preserve"> на фондовом рынке</w:t>
      </w:r>
    </w:p>
    <w:bookmarkEnd w:id="1"/>
    <w:p w14:paraId="06E49E57" w14:textId="77777777" w:rsidR="00581467" w:rsidRDefault="00581467" w:rsidP="00581467">
      <w:pPr>
        <w:jc w:val="center"/>
      </w:pPr>
      <w:r>
        <w:t xml:space="preserve"> </w:t>
      </w:r>
    </w:p>
    <w:p w14:paraId="0B9B1380" w14:textId="77777777" w:rsidR="00581467" w:rsidRDefault="00581467" w:rsidP="00581467">
      <w:pPr>
        <w:jc w:val="center"/>
      </w:pPr>
      <w:r>
        <w:t xml:space="preserve"> </w:t>
      </w:r>
    </w:p>
    <w:p w14:paraId="5747C933" w14:textId="77777777" w:rsidR="00581467" w:rsidRDefault="00581467" w:rsidP="00581467">
      <w:pPr>
        <w:jc w:val="center"/>
      </w:pPr>
      <w:r>
        <w:t xml:space="preserve"> </w:t>
      </w:r>
    </w:p>
    <w:p w14:paraId="77FE901A" w14:textId="77777777" w:rsidR="00581467" w:rsidRDefault="00581467" w:rsidP="00581467">
      <w:pPr>
        <w:jc w:val="center"/>
      </w:pPr>
      <w:r>
        <w:t xml:space="preserve"> </w:t>
      </w:r>
    </w:p>
    <w:p w14:paraId="7BEB28D5" w14:textId="77777777" w:rsidR="00581467" w:rsidRDefault="00581467" w:rsidP="00581467">
      <w:pPr>
        <w:jc w:val="center"/>
      </w:pPr>
      <w:r>
        <w:t xml:space="preserve"> </w:t>
      </w:r>
    </w:p>
    <w:p w14:paraId="078A6918" w14:textId="77777777" w:rsidR="00581467" w:rsidRDefault="00581467" w:rsidP="00581467">
      <w:pPr>
        <w:jc w:val="center"/>
      </w:pPr>
      <w:r>
        <w:t xml:space="preserve"> </w:t>
      </w:r>
    </w:p>
    <w:p w14:paraId="63EE7EFB" w14:textId="77777777" w:rsidR="00581467" w:rsidRDefault="00581467" w:rsidP="00581467">
      <w:pPr>
        <w:jc w:val="center"/>
      </w:pPr>
      <w:r>
        <w:t xml:space="preserve"> </w:t>
      </w:r>
    </w:p>
    <w:p w14:paraId="155426E3" w14:textId="282ADBBB" w:rsidR="00581467" w:rsidRDefault="00581467" w:rsidP="007E1B93">
      <w:pPr>
        <w:jc w:val="right"/>
      </w:pPr>
      <w:r>
        <w:t xml:space="preserve">  </w:t>
      </w:r>
    </w:p>
    <w:p w14:paraId="5864A26A" w14:textId="77777777" w:rsidR="00581467" w:rsidRDefault="00581467" w:rsidP="00581467">
      <w:pPr>
        <w:jc w:val="center"/>
      </w:pPr>
      <w:r>
        <w:t xml:space="preserve"> </w:t>
      </w:r>
    </w:p>
    <w:p w14:paraId="27B78F15" w14:textId="77777777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грамма:</w:t>
      </w:r>
    </w:p>
    <w:p w14:paraId="47F8D28C" w14:textId="4BB4138D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пециализация</w:t>
      </w:r>
      <w:r w:rsidR="00E84055">
        <w:rPr>
          <w:rFonts w:eastAsia="Times New Roman" w:cs="Times New Roman"/>
          <w:szCs w:val="28"/>
        </w:rPr>
        <w:t xml:space="preserve">: </w:t>
      </w:r>
      <w:r w:rsidR="00E84055" w:rsidRPr="00E84055">
        <w:rPr>
          <w:rFonts w:eastAsia="Times New Roman" w:cs="Times New Roman"/>
          <w:szCs w:val="28"/>
        </w:rPr>
        <w:t>Искусственный интеллект. Цифровые Профессии</w:t>
      </w:r>
    </w:p>
    <w:p w14:paraId="2FB22E5C" w14:textId="71CD2532" w:rsidR="00581467" w:rsidRDefault="005E0276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т</w:t>
      </w:r>
      <w:r w:rsidR="00E84055">
        <w:rPr>
          <w:rFonts w:eastAsia="Times New Roman" w:cs="Times New Roman"/>
          <w:szCs w:val="28"/>
        </w:rPr>
        <w:t xml:space="preserve">удент: </w:t>
      </w:r>
      <w:r w:rsidR="00D247EB">
        <w:rPr>
          <w:rFonts w:eastAsia="Times New Roman" w:cs="Times New Roman"/>
          <w:szCs w:val="28"/>
        </w:rPr>
        <w:t>Эгипти Евгений Викторович</w:t>
      </w:r>
    </w:p>
    <w:sdt>
      <w:sdtPr>
        <w:rPr>
          <w:rFonts w:eastAsiaTheme="minorHAnsi" w:cstheme="minorBidi"/>
          <w:b w:val="0"/>
          <w:kern w:val="2"/>
          <w:szCs w:val="22"/>
          <w:lang w:eastAsia="en-US"/>
          <w14:ligatures w14:val="standardContextual"/>
        </w:rPr>
        <w:id w:val="1055967019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6512A8E7" w14:textId="5F66E95C" w:rsidR="00C961AB" w:rsidRDefault="00C961AB" w:rsidP="00912814">
          <w:pPr>
            <w:pStyle w:val="a7"/>
            <w:pageBreakBefore/>
            <w:numPr>
              <w:ilvl w:val="0"/>
              <w:numId w:val="0"/>
            </w:numPr>
            <w:ind w:left="567"/>
            <w:jc w:val="center"/>
          </w:pPr>
          <w:r>
            <w:t>Оглавление</w:t>
          </w:r>
        </w:p>
        <w:p w14:paraId="112B0186" w14:textId="689CEBF1" w:rsidR="00B34273" w:rsidRDefault="00C961AB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2787023" w:history="1">
            <w:r w:rsidR="00B34273" w:rsidRPr="00767324">
              <w:rPr>
                <w:rStyle w:val="a8"/>
                <w:noProof/>
              </w:rPr>
              <w:t>Введение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9E61DBD" w14:textId="14EF2D39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4" w:history="1">
            <w:r w:rsidR="00B34273" w:rsidRPr="00767324">
              <w:rPr>
                <w:rStyle w:val="a8"/>
                <w:noProof/>
              </w:rPr>
              <w:t>Глава 1 Теоретическая часть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C0FAE02" w14:textId="326F9BD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5" w:history="1">
            <w:r w:rsidR="00B34273" w:rsidRPr="00767324">
              <w:rPr>
                <w:rStyle w:val="a8"/>
                <w:noProof/>
              </w:rPr>
              <w:t>1.1 Выбор инструмен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0934E1C" w14:textId="25AB9351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6" w:history="1">
            <w:r w:rsidR="00B34273" w:rsidRPr="00767324">
              <w:rPr>
                <w:rStyle w:val="a8"/>
                <w:noProof/>
              </w:rPr>
              <w:t>1.2 Поиск и загрузка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E28314E" w14:textId="13D6E35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7" w:history="1">
            <w:r w:rsidR="00B34273" w:rsidRPr="00767324">
              <w:rPr>
                <w:rStyle w:val="a8"/>
                <w:noProof/>
              </w:rPr>
              <w:t>1.3 Выбор модели машинного обучения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6F872D2" w14:textId="31FBFCA7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8" w:history="1">
            <w:r w:rsidR="00B34273" w:rsidRPr="00767324">
              <w:rPr>
                <w:rStyle w:val="a8"/>
                <w:noProof/>
              </w:rPr>
              <w:t>1.4 Оценка качества предсказаний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459DB4C" w14:textId="61F3955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9" w:history="1">
            <w:r w:rsidR="00B34273" w:rsidRPr="00767324">
              <w:rPr>
                <w:rStyle w:val="a8"/>
                <w:noProof/>
              </w:rPr>
              <w:t>1.5 Концепция ноутбука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63ED9DC" w14:textId="0CF4D6AD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0" w:history="1">
            <w:r w:rsidR="00B34273" w:rsidRPr="00767324">
              <w:rPr>
                <w:rStyle w:val="a8"/>
                <w:noProof/>
              </w:rPr>
              <w:t>Глава 2 Практическая часть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438B24E" w14:textId="4EAACA5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1" w:history="1">
            <w:r w:rsidR="00B34273" w:rsidRPr="00767324">
              <w:rPr>
                <w:rStyle w:val="a8"/>
                <w:noProof/>
              </w:rPr>
              <w:t>2.1 Среда разработк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5E1D0498" w14:textId="598C597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2" w:history="1">
            <w:r w:rsidR="00B34273" w:rsidRPr="00767324">
              <w:rPr>
                <w:rStyle w:val="a8"/>
                <w:noProof/>
              </w:rPr>
              <w:t>2.2 Выбор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462625" w14:textId="4421D28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3" w:history="1">
            <w:r w:rsidR="00B34273" w:rsidRPr="00767324">
              <w:rPr>
                <w:rStyle w:val="a8"/>
                <w:noProof/>
                <w:lang w:val="en-US"/>
              </w:rPr>
              <w:t>2.3</w:t>
            </w:r>
            <w:r w:rsidR="00B34273" w:rsidRPr="00767324">
              <w:rPr>
                <w:rStyle w:val="a8"/>
                <w:noProof/>
              </w:rPr>
              <w:t xml:space="preserve"> Создание файла </w:t>
            </w:r>
            <w:r w:rsidR="00B34273" w:rsidRPr="00767324">
              <w:rPr>
                <w:rStyle w:val="a8"/>
                <w:noProof/>
                <w:lang w:val="en-US"/>
              </w:rPr>
              <w:t>Jupiter Notebook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03214A3" w14:textId="6E9B496C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4" w:history="1">
            <w:r w:rsidR="00B34273" w:rsidRPr="00767324">
              <w:rPr>
                <w:rStyle w:val="a8"/>
                <w:noProof/>
              </w:rPr>
              <w:t xml:space="preserve">2.4 Установка необходимых </w:t>
            </w:r>
            <w:r w:rsidR="00B34273" w:rsidRPr="00767324">
              <w:rPr>
                <w:rStyle w:val="a8"/>
                <w:noProof/>
                <w:lang w:val="en-US"/>
              </w:rPr>
              <w:t>python-</w:t>
            </w:r>
            <w:r w:rsidR="00B34273" w:rsidRPr="00767324">
              <w:rPr>
                <w:rStyle w:val="a8"/>
                <w:noProof/>
              </w:rPr>
              <w:t>пак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C4E77B8" w14:textId="39E5681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5" w:history="1">
            <w:r w:rsidR="00B34273" w:rsidRPr="00767324">
              <w:rPr>
                <w:rStyle w:val="a8"/>
                <w:noProof/>
              </w:rPr>
              <w:t>2.5 Импортируем нужные моду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8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953CB20" w14:textId="338DCA6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6" w:history="1">
            <w:r w:rsidR="00B34273" w:rsidRPr="00767324">
              <w:rPr>
                <w:rStyle w:val="a8"/>
                <w:noProof/>
              </w:rPr>
              <w:t>2.6 Загрузка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9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EA45913" w14:textId="6FD1F02F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7" w:history="1">
            <w:r w:rsidR="00B34273" w:rsidRPr="00767324">
              <w:rPr>
                <w:rStyle w:val="a8"/>
                <w:noProof/>
              </w:rPr>
              <w:t>2.7 Разведочный анализ</w:t>
            </w:r>
            <w:r w:rsidR="00B34273" w:rsidRPr="00767324">
              <w:rPr>
                <w:rStyle w:val="a8"/>
                <w:noProof/>
                <w:lang w:val="en-US"/>
              </w:rPr>
              <w:t xml:space="preserve"> </w:t>
            </w:r>
            <w:r w:rsidR="00B34273" w:rsidRPr="00767324">
              <w:rPr>
                <w:rStyle w:val="a8"/>
                <w:noProof/>
              </w:rPr>
              <w:t>данных (</w:t>
            </w:r>
            <w:r w:rsidR="00B34273" w:rsidRPr="00767324">
              <w:rPr>
                <w:rStyle w:val="a8"/>
                <w:noProof/>
                <w:lang w:val="en-US"/>
              </w:rPr>
              <w:t>EDA</w:t>
            </w:r>
            <w:r w:rsidR="00B34273" w:rsidRPr="00767324">
              <w:rPr>
                <w:rStyle w:val="a8"/>
                <w:noProof/>
              </w:rPr>
              <w:t>)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1FA0E8F" w14:textId="4496C982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8" w:history="1">
            <w:r w:rsidR="00B34273" w:rsidRPr="00767324">
              <w:rPr>
                <w:rStyle w:val="a8"/>
                <w:noProof/>
              </w:rPr>
              <w:t>2.7.1 Посмотрим типы данных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10D69EE" w14:textId="673AA414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9" w:history="1">
            <w:r w:rsidR="00B34273" w:rsidRPr="00767324">
              <w:rPr>
                <w:rStyle w:val="a8"/>
                <w:noProof/>
              </w:rPr>
              <w:t>2.7.2 Посмотрим пропуски данных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AA58B1A" w14:textId="7F60C86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0" w:history="1">
            <w:r w:rsidR="00B34273" w:rsidRPr="00767324">
              <w:rPr>
                <w:rStyle w:val="a8"/>
                <w:noProof/>
              </w:rPr>
              <w:t>2.7.3 Посмотри статистику по дата фрейму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BD654C3" w14:textId="3AB49B6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1" w:history="1">
            <w:r w:rsidR="00B34273" w:rsidRPr="00767324">
              <w:rPr>
                <w:rStyle w:val="a8"/>
                <w:noProof/>
              </w:rPr>
              <w:t>2.7.4 Выделим численные признаки от дат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87EA165" w14:textId="17E31B96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2" w:history="1">
            <w:r w:rsidR="00B34273" w:rsidRPr="00767324">
              <w:rPr>
                <w:rStyle w:val="a8"/>
                <w:noProof/>
              </w:rPr>
              <w:t>2.7.5 Создадим словарь признаков и пояснения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D02708A" w14:textId="43EBC4FA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3" w:history="1">
            <w:r w:rsidR="00B34273" w:rsidRPr="00767324">
              <w:rPr>
                <w:rStyle w:val="a8"/>
                <w:noProof/>
              </w:rPr>
              <w:t>2.7.6 Визуализируем распределение числовых признак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1A43798" w14:textId="14A812DD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4" w:history="1">
            <w:r w:rsidR="00B34273" w:rsidRPr="00767324">
              <w:rPr>
                <w:rStyle w:val="a8"/>
                <w:noProof/>
              </w:rPr>
              <w:t>2.8 Посмотрим какие признаки имеют выброс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3F5BDC7" w14:textId="021DE4A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5" w:history="1">
            <w:r w:rsidR="00B34273" w:rsidRPr="00767324">
              <w:rPr>
                <w:rStyle w:val="a8"/>
                <w:noProof/>
              </w:rPr>
              <w:t>2.9 Создание новых признак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9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57E4300" w14:textId="527D6CF9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6" w:history="1">
            <w:r w:rsidR="00B34273" w:rsidRPr="00767324">
              <w:rPr>
                <w:rStyle w:val="a8"/>
                <w:noProof/>
              </w:rPr>
              <w:t>2.10 Проверка состояния данных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DD2A53" w14:textId="607E1AE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7" w:history="1">
            <w:r w:rsidR="00B34273" w:rsidRPr="00767324">
              <w:rPr>
                <w:rStyle w:val="a8"/>
                <w:noProof/>
              </w:rPr>
              <w:t>2.11 Метрика, по которой будем оценивать качество работы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AD6508" w14:textId="2110F84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8" w:history="1">
            <w:r w:rsidR="00B34273" w:rsidRPr="00767324">
              <w:rPr>
                <w:rStyle w:val="a8"/>
                <w:noProof/>
              </w:rPr>
              <w:t>2.12 Разбиение временного ряда на train и test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0909A433" w14:textId="617B7648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9" w:history="1">
            <w:r w:rsidR="00B34273" w:rsidRPr="00767324">
              <w:rPr>
                <w:rStyle w:val="a8"/>
                <w:noProof/>
                <w:lang w:val="en-US"/>
              </w:rPr>
              <w:t>2.13 Функция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51ECE628" w14:textId="3116EDA5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0" w:history="1">
            <w:r w:rsidR="00B34273" w:rsidRPr="00767324">
              <w:rPr>
                <w:rStyle w:val="a8"/>
                <w:noProof/>
              </w:rPr>
              <w:t>2.14 Создание модели и дата фрейма для хранения результатов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08467E20" w14:textId="52C252B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1" w:history="1">
            <w:r w:rsidR="00B34273" w:rsidRPr="00767324">
              <w:rPr>
                <w:rStyle w:val="a8"/>
                <w:noProof/>
                <w:lang w:val="en-US"/>
              </w:rPr>
              <w:t>2.15 Кросс-валидация данных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3615331" w14:textId="690865F5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2" w:history="1">
            <w:r w:rsidR="00B34273" w:rsidRPr="00767324">
              <w:rPr>
                <w:rStyle w:val="a8"/>
                <w:noProof/>
              </w:rPr>
              <w:t>2.15.1 С шагом в год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C12FCF" w14:textId="5D662540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3" w:history="1">
            <w:r w:rsidR="00B34273" w:rsidRPr="00767324">
              <w:rPr>
                <w:rStyle w:val="a8"/>
                <w:noProof/>
              </w:rPr>
              <w:t>2.15.2 С шагом в квартал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0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953C3BB" w14:textId="2302783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4" w:history="1">
            <w:r w:rsidR="00B34273" w:rsidRPr="00767324">
              <w:rPr>
                <w:rStyle w:val="a8"/>
                <w:noProof/>
              </w:rPr>
              <w:t>2.15.3 С шагом в месяц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D88CB3A" w14:textId="471E77B3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5" w:history="1">
            <w:r w:rsidR="00B34273" w:rsidRPr="00767324">
              <w:rPr>
                <w:rStyle w:val="a8"/>
                <w:noProof/>
              </w:rPr>
              <w:t>2.15.4 С шагом в неделю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0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3E9584C" w14:textId="7AD1B6B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6" w:history="1">
            <w:r w:rsidR="00B34273" w:rsidRPr="00767324">
              <w:rPr>
                <w:rStyle w:val="a8"/>
                <w:noProof/>
              </w:rPr>
              <w:t>2.16 Визуализация результатов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9ED287C" w14:textId="002CE3A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7" w:history="1">
            <w:r w:rsidR="00B34273" w:rsidRPr="00767324">
              <w:rPr>
                <w:rStyle w:val="a8"/>
                <w:noProof/>
                <w:lang w:val="en-US"/>
              </w:rPr>
              <w:t>2.17 Важность признаков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3704D3" w14:textId="259F7DC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8" w:history="1">
            <w:r w:rsidR="00B34273" w:rsidRPr="00767324">
              <w:rPr>
                <w:rStyle w:val="a8"/>
                <w:noProof/>
              </w:rPr>
              <w:t>2.18 Средняя ошибка предсказаний модели в зависимости от длительности периода предсказаний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BC0DC28" w14:textId="30E8D6DA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9" w:history="1">
            <w:r w:rsidR="00B34273" w:rsidRPr="00767324">
              <w:rPr>
                <w:rStyle w:val="a8"/>
                <w:noProof/>
              </w:rPr>
              <w:t>2.19 Автоматизация процесса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0CACBA3" w14:textId="305AA204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60" w:history="1">
            <w:r w:rsidR="00B34273" w:rsidRPr="00767324">
              <w:rPr>
                <w:rStyle w:val="a8"/>
                <w:noProof/>
              </w:rPr>
              <w:t>Заключение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6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EF315A4" w14:textId="2AB3A03C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61" w:history="1">
            <w:r w:rsidR="00B34273" w:rsidRPr="00767324">
              <w:rPr>
                <w:rStyle w:val="a8"/>
                <w:noProof/>
              </w:rPr>
              <w:t>Список используемой литератур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6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8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E6884D" w14:textId="0E91FDDD" w:rsidR="00C961AB" w:rsidRDefault="00C961AB">
          <w:r>
            <w:rPr>
              <w:b/>
              <w:bCs/>
            </w:rPr>
            <w:fldChar w:fldCharType="end"/>
          </w:r>
        </w:p>
      </w:sdtContent>
    </w:sdt>
    <w:p w14:paraId="3A7F5294" w14:textId="77777777" w:rsidR="00DE2E4D" w:rsidRPr="00E825B6" w:rsidRDefault="00DE2E4D">
      <w:pPr>
        <w:rPr>
          <w:color w:val="auto"/>
        </w:rPr>
        <w:sectPr w:rsidR="00DE2E4D" w:rsidRPr="00E825B6" w:rsidSect="001C2C04">
          <w:footerReference w:type="default" r:id="rId8"/>
          <w:headerReference w:type="first" r:id="rId9"/>
          <w:footerReference w:type="first" r:id="rId10"/>
          <w:pgSz w:w="11906" w:h="16838"/>
          <w:pgMar w:top="1134" w:right="567" w:bottom="1134" w:left="1701" w:header="709" w:footer="79" w:gutter="0"/>
          <w:cols w:space="708"/>
          <w:titlePg/>
          <w:docGrid w:linePitch="360"/>
        </w:sectPr>
      </w:pPr>
    </w:p>
    <w:p w14:paraId="4348BCA6" w14:textId="6924F983" w:rsidR="00077B2B" w:rsidRDefault="00FA60B1" w:rsidP="004414D6">
      <w:pPr>
        <w:pStyle w:val="a1"/>
        <w:numPr>
          <w:ilvl w:val="0"/>
          <w:numId w:val="0"/>
        </w:numPr>
        <w:ind w:left="567"/>
      </w:pPr>
      <w:bookmarkStart w:id="2" w:name="_Toc172357316"/>
      <w:bookmarkStart w:id="3" w:name="_Toc172787023"/>
      <w:r>
        <w:lastRenderedPageBreak/>
        <w:t>Введение</w:t>
      </w:r>
      <w:bookmarkEnd w:id="2"/>
      <w:bookmarkEnd w:id="3"/>
    </w:p>
    <w:p w14:paraId="373B7776" w14:textId="77777777" w:rsidR="00C8088C" w:rsidRDefault="00C8088C" w:rsidP="00C8088C">
      <w:r>
        <w:t>Роль валютного курса в экономике переоценить сложно. Изменения валютного курса предопределяют статус той или иной страны в мировом экономическом пространстве, а вместе с ним ориентиры ее будущего развития, как во внешних, так и во внутренних связях.</w:t>
      </w:r>
    </w:p>
    <w:p w14:paraId="75E6BE8E" w14:textId="73198A58" w:rsidR="00AD5B54" w:rsidRDefault="00C8088C" w:rsidP="00C8088C">
      <w:r>
        <w:t xml:space="preserve">Курс национальной валюты является важным ориентиром для принятия решений экономическими агентами, как на уровне населения, так и на уровне правительства. </w:t>
      </w:r>
      <w:r w:rsidR="006D3754">
        <w:t>При высокой волатильности валюты</w:t>
      </w:r>
      <w:r>
        <w:t xml:space="preserve"> возрастают издержки экспортно-импортных операций, растут цены на импортируемые товары. Это ведет к повышению цен на продукцию на внутреннем рынке. Чтобы защититься от роста цен и возможной девальвации, потребители увеличивают долю сбережений в иностранной валюте, что не способствует укреплению и стабилизации национальной. Резкие скачки национальной валюты дают повод населению снизить потребление, а предпринимателем сократить инвестиции в национальную экономику. Высокая волатильность препятствует бизнесу в построении долгосрочных стратегий развития, что приводит к снижению экспорта предприятиями и замедлением производства</w:t>
      </w:r>
      <w:r w:rsidR="00B66DC8" w:rsidRPr="00B66DC8">
        <w:t xml:space="preserve"> </w:t>
      </w:r>
      <w:r w:rsidR="00B66DC8">
        <w:fldChar w:fldCharType="begin"/>
      </w:r>
      <w:r w:rsidR="00F77E1C">
        <w:instrText xml:space="preserve"> ADDIN ZOTERO_ITEM CSL_CITATION {"citationID":"i9KGCDLU","properties":{"formattedCitation":"[1]","plainCitation":"[1]","noteIndex":0},"citationItems":[{"id":8,"uris":["http://zotero.org/users/local/ccYgADcV/items/T4N8P8QU"],"itemData":{"id":8,"type":"webpage","language":"ru","title":"Факторы, влияющие на формирование курса рубля","URL":"https://view.officeapps.live.com/op/view.aspx?src=https%3A%2F%2Fwww.kubsu.ru%2Fsites%2Fdefault%2Ffiles%2Fusers%2F21365%2Fportfolio%2Fmvko_i_fo_kursovaya.docx&amp;wdOrigin=BROWSELINK","author":[{"family":"Волков","given":"Е.Я."}],"accessed":{"date-parts":[["2024",7,11]]}}}],"schema":"https://github.com/citation-style-language/schema/raw/master/csl-citation.json"} </w:instrText>
      </w:r>
      <w:r w:rsidR="00B66DC8">
        <w:fldChar w:fldCharType="separate"/>
      </w:r>
      <w:r w:rsidR="00663046" w:rsidRPr="00663046">
        <w:rPr>
          <w:rFonts w:cs="Times New Roman"/>
        </w:rPr>
        <w:t>[1]</w:t>
      </w:r>
      <w:r w:rsidR="00B66DC8">
        <w:fldChar w:fldCharType="end"/>
      </w:r>
      <w:r w:rsidR="00AD5B54">
        <w:t>.</w:t>
      </w:r>
    </w:p>
    <w:p w14:paraId="7A9EC4A0" w14:textId="38825DE4" w:rsidR="001A7F04" w:rsidRDefault="00E573EE" w:rsidP="00E573EE">
      <w:r>
        <w:t xml:space="preserve">На данный момент машинное обучение является одной из наиболее развивающихся областей прикладной математики, позволяющих решать большой спектр задач предсказания и распознавания. Многие экономисты используют методы анализа данных для предсказания валютных курсов. Так, например, Martin </w:t>
      </w:r>
      <w:proofErr w:type="spellStart"/>
      <w:r>
        <w:t>Evans</w:t>
      </w:r>
      <w:proofErr w:type="spellEnd"/>
      <w:r>
        <w:t xml:space="preserve"> и Richard </w:t>
      </w:r>
      <w:proofErr w:type="spellStart"/>
      <w:r>
        <w:t>Lyons</w:t>
      </w:r>
      <w:proofErr w:type="spellEnd"/>
      <w:r>
        <w:t xml:space="preserve"> в своей статье «Micro-Based Exchange-Rate </w:t>
      </w:r>
      <w:proofErr w:type="spellStart"/>
      <w:r>
        <w:t>Forecasting</w:t>
      </w:r>
      <w:proofErr w:type="spellEnd"/>
      <w:r>
        <w:t>» используют метод k ближайших соседей и метод опорных</w:t>
      </w:r>
      <w:r w:rsidR="00DA1DC9">
        <w:t xml:space="preserve"> </w:t>
      </w:r>
      <w:r>
        <w:t>векторов для прогнозирования основных мировых валютных пар (EUR/USD, GBP/USD,</w:t>
      </w:r>
      <w:r w:rsidR="00DA1DC9">
        <w:t xml:space="preserve"> </w:t>
      </w:r>
      <w:r>
        <w:t>USD/JPY)</w:t>
      </w:r>
      <w:r w:rsidR="00230110">
        <w:t xml:space="preserve"> </w:t>
      </w:r>
      <w:r w:rsidR="00230110">
        <w:fldChar w:fldCharType="begin"/>
      </w:r>
      <w:r w:rsidR="00663046">
        <w:instrText xml:space="preserve"> ADDIN ZOTERO_ITEM CSL_CITATION {"citationID":"HHtjLfMz","properties":{"formattedCitation":"[4]","plainCitation":"[4]","noteIndex":0},"citationItems":[{"id":7,"uris":["http://zotero.org/users/local/ccYgADcV/items/56Q8C5ES"],"itemData":{"id":7,"type":"webpage","language":"ru","title":"Особенности методов машинного обучения для прогнозирования курса валют","URL":"https://files.scienceforum.ru/pdf/2020/5e04936d95941.pdf","author":[{"family":"Сангаджиева","given":"Е.В."},{"family":"Оргдаева","given":"Г.А."}],"accessed":{"date-parts":[["2024",7,11]]}}}],"schema":"https://github.com/citation-style-language/schema/raw/master/csl-citation.json"} </w:instrText>
      </w:r>
      <w:r w:rsidR="00230110">
        <w:fldChar w:fldCharType="separate"/>
      </w:r>
      <w:r w:rsidR="00663046" w:rsidRPr="00663046">
        <w:rPr>
          <w:rFonts w:cs="Times New Roman"/>
        </w:rPr>
        <w:t>[4]</w:t>
      </w:r>
      <w:r w:rsidR="00230110">
        <w:fldChar w:fldCharType="end"/>
      </w:r>
      <w:r>
        <w:t>.</w:t>
      </w:r>
    </w:p>
    <w:p w14:paraId="7AE28362" w14:textId="3AC9E4D6" w:rsidR="00271F2B" w:rsidRDefault="0002776C" w:rsidP="00186E41">
      <w:pPr>
        <w:pStyle w:val="aff4"/>
      </w:pPr>
      <w:r w:rsidRPr="00D416A9">
        <w:rPr>
          <w:b/>
        </w:rPr>
        <w:t>Тем</w:t>
      </w:r>
      <w:r w:rsidR="00D45F3C">
        <w:rPr>
          <w:b/>
        </w:rPr>
        <w:t>ой</w:t>
      </w:r>
      <w:r w:rsidR="00914F29" w:rsidRPr="00D416A9">
        <w:rPr>
          <w:b/>
        </w:rPr>
        <w:t xml:space="preserve"> проекта</w:t>
      </w:r>
      <w:r w:rsidR="00D45F3C">
        <w:rPr>
          <w:b/>
        </w:rPr>
        <w:t xml:space="preserve"> </w:t>
      </w:r>
      <w:r w:rsidR="00D45F3C" w:rsidRPr="00D45F3C">
        <w:t>является</w:t>
      </w:r>
      <w:r w:rsidR="00D416A9" w:rsidRPr="00D45F3C">
        <w:t xml:space="preserve"> </w:t>
      </w:r>
      <w:r w:rsidR="00186E41">
        <w:t>анализ предсказаний курсов валют с помощью модели машинного обучения на разный промежуток времени в зависимости от ключевых индикаторов на фондовом рынке</w:t>
      </w:r>
      <w:r w:rsidR="00271F2B">
        <w:t>.</w:t>
      </w:r>
    </w:p>
    <w:p w14:paraId="131A79FE" w14:textId="59DA889C" w:rsidR="007E2C86" w:rsidRDefault="007A2D27" w:rsidP="00043488">
      <w:pPr>
        <w:pStyle w:val="aff4"/>
      </w:pPr>
      <w:r w:rsidRPr="00366EA3">
        <w:rPr>
          <w:b/>
        </w:rPr>
        <w:t>Цель</w:t>
      </w:r>
      <w:r w:rsidR="002A33A2">
        <w:rPr>
          <w:b/>
        </w:rPr>
        <w:t>ю</w:t>
      </w:r>
      <w:r>
        <w:t xml:space="preserve"> </w:t>
      </w:r>
      <w:r w:rsidR="00210F2D">
        <w:t xml:space="preserve">будет являться </w:t>
      </w:r>
      <w:r w:rsidR="00B378FF">
        <w:t>хорошо интерпретируемые данные,</w:t>
      </w:r>
      <w:r w:rsidR="00186E41">
        <w:t xml:space="preserve"> показывающие с какой погрешностью модель машинного обучения может предсказывать курс валют по ключевым индикаторам на фондовом рынке на разный промежуток времени, а также </w:t>
      </w:r>
      <w:r w:rsidR="00292739">
        <w:t>показать важность ключевых индикаторов для модели машинного обучения</w:t>
      </w:r>
      <w:r w:rsidR="00307A2C">
        <w:t>.</w:t>
      </w:r>
    </w:p>
    <w:p w14:paraId="10D7E28E" w14:textId="1E6D90BE" w:rsidR="00A01670" w:rsidRPr="006D70B1" w:rsidRDefault="00C838F6" w:rsidP="00043488">
      <w:pPr>
        <w:pStyle w:val="aff4"/>
      </w:pPr>
      <w:r>
        <w:rPr>
          <w:b/>
        </w:rPr>
        <w:t>Б</w:t>
      </w:r>
      <w:r w:rsidR="00D877A9">
        <w:rPr>
          <w:b/>
        </w:rPr>
        <w:t xml:space="preserve">удет решена проблема </w:t>
      </w:r>
      <w:r w:rsidR="00EF09AF" w:rsidRPr="00D13356">
        <w:t>вероятност</w:t>
      </w:r>
      <w:r w:rsidR="006D70B1">
        <w:t>и</w:t>
      </w:r>
      <w:r w:rsidR="00EF09AF" w:rsidRPr="00D13356">
        <w:t xml:space="preserve"> недополучить прибыль или понести убытки от финансовых, торговых и кредитных операций из-за изменчивости соотношения валют</w:t>
      </w:r>
      <w:r w:rsidR="00EF09AF" w:rsidRPr="00EF09AF">
        <w:rPr>
          <w:b/>
        </w:rPr>
        <w:t>.</w:t>
      </w:r>
      <w:r w:rsidR="006D70B1">
        <w:rPr>
          <w:b/>
        </w:rPr>
        <w:t xml:space="preserve"> </w:t>
      </w:r>
      <w:r w:rsidR="006D70B1">
        <w:t>То</w:t>
      </w:r>
      <w:r w:rsidR="005A63A9">
        <w:t xml:space="preserve"> есть снизятся </w:t>
      </w:r>
      <w:r w:rsidR="005573AA">
        <w:t>валютные риски.</w:t>
      </w:r>
    </w:p>
    <w:p w14:paraId="61A1E82C" w14:textId="5ADFF0F1" w:rsidR="00D80847" w:rsidRDefault="00D80847" w:rsidP="0069180E">
      <w:pPr>
        <w:pStyle w:val="aff4"/>
        <w:keepNext/>
        <w:keepLines/>
        <w:rPr>
          <w:b/>
        </w:rPr>
      </w:pPr>
      <w:r>
        <w:rPr>
          <w:b/>
        </w:rPr>
        <w:lastRenderedPageBreak/>
        <w:t>З</w:t>
      </w:r>
      <w:r w:rsidR="0052210D">
        <w:rPr>
          <w:b/>
        </w:rPr>
        <w:t>адачи:</w:t>
      </w:r>
    </w:p>
    <w:p w14:paraId="5A4DAFAF" w14:textId="07078C13" w:rsidR="0042484F" w:rsidRDefault="00A3254D" w:rsidP="0069180E">
      <w:pPr>
        <w:pStyle w:val="ad"/>
        <w:keepNext/>
        <w:keepLines/>
        <w:numPr>
          <w:ilvl w:val="0"/>
          <w:numId w:val="35"/>
        </w:numPr>
      </w:pPr>
      <w:r>
        <w:t>С</w:t>
      </w:r>
      <w:r w:rsidR="00F90416">
        <w:t>обрать и обработать данные необходим</w:t>
      </w:r>
      <w:r w:rsidR="00794B25">
        <w:t xml:space="preserve">ые для </w:t>
      </w:r>
      <w:r w:rsidR="005146C3">
        <w:t>обу</w:t>
      </w:r>
      <w:r w:rsidR="002114D8">
        <w:t>чения</w:t>
      </w:r>
      <w:r w:rsidR="006B5835">
        <w:t xml:space="preserve"> и тестирования</w:t>
      </w:r>
      <w:r w:rsidR="002114D8">
        <w:t xml:space="preserve"> модели</w:t>
      </w:r>
      <w:r w:rsidR="009E7080" w:rsidRPr="009E7080">
        <w:t>;</w:t>
      </w:r>
    </w:p>
    <w:p w14:paraId="59687069" w14:textId="49376801" w:rsidR="001C412E" w:rsidRDefault="00E31F89" w:rsidP="0069180E">
      <w:pPr>
        <w:pStyle w:val="ad"/>
        <w:keepNext/>
        <w:keepLines/>
        <w:numPr>
          <w:ilvl w:val="0"/>
          <w:numId w:val="35"/>
        </w:numPr>
      </w:pPr>
      <w:r>
        <w:t>Определить признаки (фичи) и ключев</w:t>
      </w:r>
      <w:r w:rsidR="00680167">
        <w:t>ые</w:t>
      </w:r>
      <w:r>
        <w:t xml:space="preserve"> параметр</w:t>
      </w:r>
      <w:r w:rsidR="00680167">
        <w:t>ы</w:t>
      </w:r>
      <w:r>
        <w:t xml:space="preserve"> (</w:t>
      </w:r>
      <w:proofErr w:type="spellStart"/>
      <w:r>
        <w:t>таргет</w:t>
      </w:r>
      <w:r w:rsidR="00A91166">
        <w:t>ы</w:t>
      </w:r>
      <w:proofErr w:type="spellEnd"/>
      <w:r>
        <w:t>)</w:t>
      </w:r>
      <w:r w:rsidR="009E7080" w:rsidRPr="009E7080">
        <w:t>;</w:t>
      </w:r>
    </w:p>
    <w:p w14:paraId="3EC295AF" w14:textId="134E2A37" w:rsidR="00F934A5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брать модель машинного обучения</w:t>
      </w:r>
      <w:r w:rsidR="009E7080" w:rsidRPr="009E7080">
        <w:rPr>
          <w:bCs/>
        </w:rPr>
        <w:t>;</w:t>
      </w:r>
    </w:p>
    <w:p w14:paraId="40319491" w14:textId="06B906F3" w:rsidR="00680167" w:rsidRDefault="00010283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Определить</w:t>
      </w:r>
      <w:r w:rsidR="00680167">
        <w:rPr>
          <w:bCs/>
        </w:rPr>
        <w:t xml:space="preserve"> </w:t>
      </w:r>
      <w:r>
        <w:rPr>
          <w:bCs/>
        </w:rPr>
        <w:t>уровень</w:t>
      </w:r>
      <w:r w:rsidR="00680167">
        <w:rPr>
          <w:bCs/>
        </w:rPr>
        <w:t xml:space="preserve"> ошибк</w:t>
      </w:r>
      <w:r>
        <w:rPr>
          <w:bCs/>
        </w:rPr>
        <w:t>и</w:t>
      </w:r>
      <w:r w:rsidR="00680167">
        <w:rPr>
          <w:bCs/>
        </w:rPr>
        <w:t xml:space="preserve"> предсказаний модели на временном ряду, для разных отрезков времени;</w:t>
      </w:r>
    </w:p>
    <w:p w14:paraId="1238B635" w14:textId="785BD979" w:rsidR="00680167" w:rsidRPr="009E7080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вести графики качества предсказаний и важности признаков;</w:t>
      </w:r>
    </w:p>
    <w:p w14:paraId="45DE9FDE" w14:textId="0B961074" w:rsidR="00C21549" w:rsidRPr="00680167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 xml:space="preserve">Автоматизировать процесс </w:t>
      </w:r>
      <w:r w:rsidR="00AD7A19">
        <w:rPr>
          <w:bCs/>
        </w:rPr>
        <w:t>вычислений и</w:t>
      </w:r>
      <w:r w:rsidR="00010283">
        <w:rPr>
          <w:bCs/>
        </w:rPr>
        <w:t xml:space="preserve"> отрисовки графиков </w:t>
      </w:r>
      <w:r>
        <w:rPr>
          <w:bCs/>
        </w:rPr>
        <w:t xml:space="preserve">при добавлении новых фичей и </w:t>
      </w:r>
      <w:proofErr w:type="spellStart"/>
      <w:r>
        <w:rPr>
          <w:bCs/>
        </w:rPr>
        <w:t>таргетов</w:t>
      </w:r>
      <w:proofErr w:type="spellEnd"/>
      <w:r w:rsidR="00BF3424" w:rsidRPr="00680167">
        <w:rPr>
          <w:bCs/>
        </w:rPr>
        <w:t>.</w:t>
      </w:r>
    </w:p>
    <w:p w14:paraId="0008A831" w14:textId="3DD96E47" w:rsidR="0052210D" w:rsidRPr="00CA11FD" w:rsidRDefault="00942D56" w:rsidP="00043488">
      <w:pPr>
        <w:pStyle w:val="aff4"/>
        <w:rPr>
          <w:b/>
          <w:lang w:val="en-US"/>
        </w:rPr>
      </w:pPr>
      <w:r>
        <w:rPr>
          <w:b/>
        </w:rPr>
        <w:t>Инструменты</w:t>
      </w:r>
      <w:r w:rsidRPr="00CA11FD">
        <w:rPr>
          <w:b/>
          <w:lang w:val="en-US"/>
        </w:rPr>
        <w:t>:</w:t>
      </w:r>
    </w:p>
    <w:p w14:paraId="3DEBADFC" w14:textId="3BED3BE5" w:rsidR="00506205" w:rsidRPr="00836CA5" w:rsidRDefault="00CE7100" w:rsidP="00506205">
      <w:pPr>
        <w:rPr>
          <w:lang w:val="en-US"/>
        </w:rPr>
      </w:pPr>
      <w:proofErr w:type="spellStart"/>
      <w:r w:rsidRPr="00CE7100">
        <w:rPr>
          <w:lang w:val="en-US"/>
        </w:rPr>
        <w:t>JupyterLab</w:t>
      </w:r>
      <w:proofErr w:type="spellEnd"/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4E040D">
        <w:rPr>
          <w:lang w:val="en-US"/>
        </w:rPr>
        <w:instrText xml:space="preserve"> ADDIN ZOTERO_ITEM CSL_CITATION {"citationID":"4rk91fjP","properties":{"formattedCitation":"[5; 8]","plainCitation":"[5; 8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,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663046" w:rsidRPr="00663046">
        <w:rPr>
          <w:rFonts w:cs="Times New Roman"/>
          <w:lang w:val="en-US"/>
        </w:rPr>
        <w:t>[5; 8]</w:t>
      </w:r>
      <w:r w:rsidR="00E457FD">
        <w:rPr>
          <w:lang w:val="en-US"/>
        </w:rPr>
        <w:fldChar w:fldCharType="end"/>
      </w:r>
      <w:r w:rsidR="00F16D61" w:rsidRPr="00836CA5">
        <w:rPr>
          <w:lang w:val="en-US"/>
        </w:rPr>
        <w:t xml:space="preserve">, </w:t>
      </w:r>
      <w:r w:rsidR="00F16D61">
        <w:rPr>
          <w:lang w:val="en-US"/>
        </w:rPr>
        <w:t>Visual</w:t>
      </w:r>
      <w:r w:rsidR="00F16D61" w:rsidRPr="00836CA5">
        <w:rPr>
          <w:lang w:val="en-US"/>
        </w:rPr>
        <w:t xml:space="preserve"> </w:t>
      </w:r>
      <w:r w:rsidR="00F16D61">
        <w:rPr>
          <w:lang w:val="en-US"/>
        </w:rPr>
        <w:t>Code</w:t>
      </w:r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yi8r4wBW","properties":{"formattedCitation":"[14]","plainCitation":"[14]","noteIndex":0},"citationItems":[{"id":25,"uris":["http://zotero.org/users/local/ccYgADcV/items/QKK3EZK2"],"itemData":{"id":25,"type":"webpage","language":"en","title":"Visual Studio Code","URL":"https://code.visualstudio.com/","author":[{"family":"Microsoft","given":""}],"accessed":{"date-parts":[["2024",7,24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7629A6" w:rsidRPr="007629A6">
        <w:rPr>
          <w:rFonts w:cs="Times New Roman"/>
          <w:lang w:val="en-US"/>
        </w:rPr>
        <w:t>[14]</w:t>
      </w:r>
      <w:r w:rsidR="00E457FD">
        <w:rPr>
          <w:lang w:val="en-US"/>
        </w:rPr>
        <w:fldChar w:fldCharType="end"/>
      </w:r>
      <w:r w:rsidR="00B43465" w:rsidRPr="00836CA5">
        <w:rPr>
          <w:lang w:val="en-US"/>
        </w:rPr>
        <w:t xml:space="preserve">, </w:t>
      </w:r>
      <w:bookmarkStart w:id="4" w:name="_Hlk172715784"/>
      <w:r w:rsidR="00836CA5">
        <w:rPr>
          <w:lang w:val="en-US"/>
        </w:rPr>
        <w:t>Microsoft 365 Word</w:t>
      </w:r>
      <w:bookmarkEnd w:id="4"/>
      <w:r w:rsidR="00D259AF">
        <w:rPr>
          <w:lang w:val="en-US"/>
        </w:rPr>
        <w:t xml:space="preserve"> </w:t>
      </w:r>
      <w:r w:rsidR="00D259AF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Axe6oCur","properties":{"formattedCitation":"[15]","plainCitation":"[15]","noteIndex":0},"citationItems":[{"id":27,"uris":["http://zotero.org/users/local/ccYgADcV/items/ULSIVE4Q"],"itemData":{"id":27,"type":"webpage","language":"en","title":"Word","URL":"https://www.microsoft.com/ru-ru/microsoft-365/word?market=ru","author":[{"family":"Microsoft","given":""}],"accessed":{"date-parts":[["2024",7,24]]}}}],"schema":"https://github.com/citation-style-language/schema/raw/master/csl-citation.json"} </w:instrText>
      </w:r>
      <w:r w:rsidR="00D259AF">
        <w:rPr>
          <w:lang w:val="en-US"/>
        </w:rPr>
        <w:fldChar w:fldCharType="separate"/>
      </w:r>
      <w:r w:rsidR="007629A6" w:rsidRPr="007629A6">
        <w:rPr>
          <w:rFonts w:cs="Times New Roman"/>
          <w:lang w:val="en-US"/>
        </w:rPr>
        <w:t>[15]</w:t>
      </w:r>
      <w:r w:rsidR="00D259AF">
        <w:rPr>
          <w:lang w:val="en-US"/>
        </w:rPr>
        <w:fldChar w:fldCharType="end"/>
      </w:r>
      <w:r w:rsidR="00836CA5">
        <w:rPr>
          <w:lang w:val="en-US"/>
        </w:rPr>
        <w:t xml:space="preserve">, </w:t>
      </w:r>
      <w:r w:rsidR="00836CA5" w:rsidRPr="00836CA5">
        <w:rPr>
          <w:lang w:val="en-US"/>
        </w:rPr>
        <w:t>Zotero</w:t>
      </w:r>
      <w:r w:rsidR="0085251D">
        <w:rPr>
          <w:lang w:val="en-US"/>
        </w:rPr>
        <w:t xml:space="preserve"> </w:t>
      </w:r>
      <w:r w:rsidR="0085251D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QPFQiODc","properties":{"formattedCitation":"[21; 2; 20]","plainCitation":"[21; 2; 20]","noteIndex":0},"citationItems":[{"id":22,"uris":["http://zotero.org/users/local/ccYgADcV/items/YULMHDK8"],"itemData":{"id":22,"type":"webpage","language":"en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,"accessed":{"date-parts":[["2024",7,24]]}}},{"id":24,"uris":["http://zotero.org/users/local/ccYgADcV/items/IXRDGYUN"],"itemData":{"id":24,"type":"webpage","language":"en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 w:rsidR="0085251D">
        <w:rPr>
          <w:lang w:val="en-US"/>
        </w:rPr>
        <w:fldChar w:fldCharType="separate"/>
      </w:r>
      <w:r w:rsidR="007629A6" w:rsidRPr="007629A6">
        <w:rPr>
          <w:rFonts w:cs="Times New Roman"/>
        </w:rPr>
        <w:t>[21; 2; 20]</w:t>
      </w:r>
      <w:r w:rsidR="0085251D">
        <w:rPr>
          <w:lang w:val="en-US"/>
        </w:rPr>
        <w:fldChar w:fldCharType="end"/>
      </w:r>
      <w:r w:rsidR="00836CA5">
        <w:rPr>
          <w:lang w:val="en-US"/>
        </w:rPr>
        <w:t>.</w:t>
      </w:r>
    </w:p>
    <w:p w14:paraId="5F1C4546" w14:textId="24666AA1" w:rsidR="00D96EA2" w:rsidRDefault="00BD6FAE" w:rsidP="00016123">
      <w:pPr>
        <w:pStyle w:val="aff4"/>
      </w:pPr>
      <w:r>
        <w:rPr>
          <w:b/>
        </w:rPr>
        <w:t>Состав команды:</w:t>
      </w:r>
      <w:r w:rsidR="001D452E">
        <w:rPr>
          <w:b/>
        </w:rPr>
        <w:t xml:space="preserve"> </w:t>
      </w:r>
      <w:r w:rsidR="004517FB">
        <w:t>Эгипти Евгений Викторович</w:t>
      </w:r>
    </w:p>
    <w:p w14:paraId="77AE8D26" w14:textId="49E0CB7F" w:rsidR="00016123" w:rsidRDefault="00016123" w:rsidP="00016123">
      <w:pPr>
        <w:pStyle w:val="a"/>
      </w:pPr>
      <w:bookmarkStart w:id="5" w:name="_Toc172787024"/>
      <w:r>
        <w:lastRenderedPageBreak/>
        <w:t>Теоретическая часть</w:t>
      </w:r>
      <w:bookmarkEnd w:id="5"/>
    </w:p>
    <w:p w14:paraId="3F5B1730" w14:textId="1DB0E1E0" w:rsidR="00EA2C70" w:rsidRDefault="00EA2C70" w:rsidP="00AD04C3">
      <w:pPr>
        <w:pStyle w:val="a0"/>
      </w:pPr>
      <w:bookmarkStart w:id="6" w:name="_Toc172787025"/>
      <w:r>
        <w:t>Выбор инструментов</w:t>
      </w:r>
      <w:bookmarkEnd w:id="6"/>
    </w:p>
    <w:p w14:paraId="1F090EBF" w14:textId="1570C86A" w:rsidR="00EA2C70" w:rsidRPr="00CA11FD" w:rsidRDefault="00EA2C70" w:rsidP="00EA2C70">
      <w:r>
        <w:t>В качестве инструментов</w:t>
      </w:r>
      <w:r w:rsidR="00A778C6">
        <w:t xml:space="preserve"> для написания кода</w:t>
      </w:r>
      <w:r>
        <w:t xml:space="preserve"> будем использовать бесплатные программы. </w:t>
      </w:r>
      <w:proofErr w:type="spellStart"/>
      <w:r w:rsidRPr="00B43465">
        <w:rPr>
          <w:rStyle w:val="bash0"/>
        </w:rPr>
        <w:t>JupiterLab</w:t>
      </w:r>
      <w:proofErr w:type="spellEnd"/>
      <w:r w:rsidRPr="00EA2C70">
        <w:t xml:space="preserve"> </w:t>
      </w:r>
      <w:r>
        <w:rPr>
          <w:lang w:val="en-US"/>
        </w:rPr>
        <w:fldChar w:fldCharType="begin"/>
      </w:r>
      <w:r w:rsidR="00663046">
        <w:instrText xml:space="preserve"> ADDIN ZOTERO_ITEM CSL_CITATION {"citationID":"IjwsttM4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5]</w:t>
      </w:r>
      <w:r>
        <w:rPr>
          <w:lang w:val="en-US"/>
        </w:rPr>
        <w:fldChar w:fldCharType="end"/>
      </w:r>
      <w:r>
        <w:t xml:space="preserve"> который входит в состав программы </w:t>
      </w:r>
      <w:proofErr w:type="spellStart"/>
      <w:r w:rsidRPr="00B43465">
        <w:rPr>
          <w:rStyle w:val="bash0"/>
        </w:rPr>
        <w:t>Anaconda</w:t>
      </w:r>
      <w:proofErr w:type="spellEnd"/>
      <w:r w:rsidRPr="00EA2C70">
        <w:t xml:space="preserve"> </w:t>
      </w:r>
      <w:r>
        <w:rPr>
          <w:lang w:val="en-US"/>
        </w:rPr>
        <w:fldChar w:fldCharType="begin"/>
      </w:r>
      <w:r w:rsidR="004E040D">
        <w:instrText xml:space="preserve"> ADDIN ZOTERO_ITEM CSL_CITATION {"citationID":"WOJggxA1","properties":{"formattedCitation":"[8]","plainCitation":"[8]","noteIndex":0},"citationItems":[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8]</w:t>
      </w:r>
      <w:r>
        <w:rPr>
          <w:lang w:val="en-US"/>
        </w:rPr>
        <w:fldChar w:fldCharType="end"/>
      </w:r>
      <w:r w:rsidRPr="00EA2C70">
        <w:t xml:space="preserve">. </w:t>
      </w:r>
      <w:proofErr w:type="spellStart"/>
      <w:r w:rsidRPr="00B43465">
        <w:rPr>
          <w:rStyle w:val="bash0"/>
        </w:rPr>
        <w:t>JupiterLab</w:t>
      </w:r>
      <w:proofErr w:type="spellEnd"/>
      <w:r w:rsidRPr="00EA2C70">
        <w:t xml:space="preserve"> </w:t>
      </w:r>
      <w:r>
        <w:t xml:space="preserve">это практически </w:t>
      </w:r>
      <w:r w:rsidR="00A778C6">
        <w:t>то же</w:t>
      </w:r>
      <w:r>
        <w:t xml:space="preserve"> самое</w:t>
      </w:r>
      <w:r w:rsidR="00D21E87">
        <w:t xml:space="preserve">, что и </w:t>
      </w:r>
      <w:proofErr w:type="spellStart"/>
      <w:r w:rsidR="00D21E87" w:rsidRPr="00B43465">
        <w:rPr>
          <w:rStyle w:val="bash0"/>
        </w:rPr>
        <w:t>Jupiter</w:t>
      </w:r>
      <w:proofErr w:type="spellEnd"/>
      <w:r w:rsidR="00D21E87" w:rsidRPr="00B43465">
        <w:rPr>
          <w:rStyle w:val="bash0"/>
        </w:rPr>
        <w:t xml:space="preserve"> </w:t>
      </w:r>
      <w:proofErr w:type="spellStart"/>
      <w:r w:rsidR="00D21E87" w:rsidRPr="00B43465">
        <w:rPr>
          <w:rStyle w:val="bash0"/>
        </w:rPr>
        <w:t>Notebook</w:t>
      </w:r>
      <w:proofErr w:type="spellEnd"/>
      <w:r w:rsidR="00D21E87">
        <w:t xml:space="preserve">, только с расширенными возможностями. </w:t>
      </w:r>
      <w:proofErr w:type="spellStart"/>
      <w:proofErr w:type="gramStart"/>
      <w:r w:rsidR="00D21E87" w:rsidRPr="00B43465">
        <w:rPr>
          <w:rStyle w:val="bash0"/>
        </w:rPr>
        <w:t>JupiterLab</w:t>
      </w:r>
      <w:proofErr w:type="spellEnd"/>
      <w:proofErr w:type="gramEnd"/>
      <w:r w:rsidR="00D21E87">
        <w:t xml:space="preserve"> как и </w:t>
      </w:r>
      <w:proofErr w:type="spellStart"/>
      <w:r w:rsidR="00D21E87" w:rsidRPr="00B43465">
        <w:rPr>
          <w:rStyle w:val="bash0"/>
        </w:rPr>
        <w:t>Jupiter</w:t>
      </w:r>
      <w:proofErr w:type="spellEnd"/>
      <w:r w:rsidR="00D21E87" w:rsidRPr="00B43465">
        <w:rPr>
          <w:rStyle w:val="bash0"/>
        </w:rPr>
        <w:t xml:space="preserve"> </w:t>
      </w:r>
      <w:proofErr w:type="spellStart"/>
      <w:r w:rsidR="00D21E87" w:rsidRPr="00B43465">
        <w:rPr>
          <w:rStyle w:val="bash0"/>
        </w:rPr>
        <w:t>Notebook</w:t>
      </w:r>
      <w:proofErr w:type="spellEnd"/>
      <w:r w:rsidR="00D21E87">
        <w:t xml:space="preserve"> позволяют выполнять кажд</w:t>
      </w:r>
      <w:r w:rsidR="00EF204C">
        <w:t>ую</w:t>
      </w:r>
      <w:r w:rsidR="00D21E87">
        <w:t xml:space="preserve"> ячейк</w:t>
      </w:r>
      <w:r w:rsidR="00EF204C">
        <w:t>у</w:t>
      </w:r>
      <w:r w:rsidR="00D21E87">
        <w:t xml:space="preserve"> кода отдельно, при этом результат выполнения и все переменные сохраняются в ноутбуке. Это позволяет запускать ресурсоёмкие части кода один раз (например обучение модели), а дальше экспериментировать с результатами, без надобности запускать весь код с начала. Это очень удобно, по </w:t>
      </w:r>
      <w:r w:rsidR="00B43465">
        <w:t>сколько, например</w:t>
      </w:r>
      <w:r w:rsidR="00D21E87">
        <w:t xml:space="preserve"> процессы кросс</w:t>
      </w:r>
      <w:r w:rsidR="00B43465">
        <w:t>-валидации могут занимать более часа.</w:t>
      </w:r>
      <w:r w:rsidR="00D21E87">
        <w:t xml:space="preserve">  </w:t>
      </w:r>
    </w:p>
    <w:p w14:paraId="2BCAA31D" w14:textId="2E4E33CC" w:rsidR="00A778C6" w:rsidRDefault="00AF6D98" w:rsidP="00EA2C70">
      <w:r>
        <w:t xml:space="preserve">Для </w:t>
      </w:r>
      <w:r w:rsidR="00A778C6">
        <w:t xml:space="preserve">оформления текстового описания работы будем использовать программу </w:t>
      </w:r>
      <w:r w:rsidR="00A778C6" w:rsidRPr="00FD07FC">
        <w:rPr>
          <w:rStyle w:val="bash0"/>
          <w:lang w:val="en-US"/>
        </w:rPr>
        <w:t>Microsoft</w:t>
      </w:r>
      <w:r w:rsidR="00A778C6" w:rsidRPr="00FD07FC">
        <w:rPr>
          <w:rStyle w:val="bash0"/>
        </w:rPr>
        <w:t xml:space="preserve"> 365 </w:t>
      </w:r>
      <w:r w:rsidR="00A778C6" w:rsidRPr="00FD07FC">
        <w:rPr>
          <w:rStyle w:val="bash0"/>
          <w:lang w:val="en-US"/>
        </w:rPr>
        <w:t>Word</w:t>
      </w:r>
      <w:r w:rsidR="005655B2" w:rsidRPr="005655B2">
        <w:t xml:space="preserve"> </w:t>
      </w:r>
      <w:r w:rsidR="005655B2">
        <w:fldChar w:fldCharType="begin"/>
      </w:r>
      <w:r w:rsidR="007629A6">
        <w:instrText xml:space="preserve"> ADDIN ZOTERO_ITEM CSL_CITATION {"citationID":"jBBK3RSv","properties":{"formattedCitation":"[15]","plainCitation":"[15]","noteIndex":0},"citationItems":[{"id":27,"uris":["http://zotero.org/users/local/ccYgADcV/items/ULSIVE4Q"],"itemData":{"id":27,"type":"webpage","language":"en","title":"Word","URL":"https://www.microsoft.com/ru-ru/microsoft-365/word?market=ru","author":[{"family":"Microsoft","given":""}],"accessed":{"date-parts":[["2024",7,24]]}}}],"schema":"https://github.com/citation-style-language/schema/raw/master/csl-citation.json"} </w:instrText>
      </w:r>
      <w:r w:rsidR="005655B2">
        <w:fldChar w:fldCharType="separate"/>
      </w:r>
      <w:r w:rsidR="007629A6" w:rsidRPr="007629A6">
        <w:rPr>
          <w:rFonts w:cs="Times New Roman"/>
        </w:rPr>
        <w:t>[15]</w:t>
      </w:r>
      <w:r w:rsidR="005655B2">
        <w:fldChar w:fldCharType="end"/>
      </w:r>
      <w:r w:rsidR="00A778C6">
        <w:t>,</w:t>
      </w:r>
      <w:r w:rsidR="00EF204C">
        <w:t xml:space="preserve"> которая</w:t>
      </w:r>
      <w:r w:rsidR="00A778C6">
        <w:t xml:space="preserve"> позволяет применять широкие возможности для редактирования документов.</w:t>
      </w:r>
    </w:p>
    <w:p w14:paraId="68446627" w14:textId="264BD616" w:rsidR="009F40A8" w:rsidRPr="005E3B71" w:rsidRDefault="00421CBA" w:rsidP="00EA2C70">
      <w:r>
        <w:t xml:space="preserve">В бесплатной программе </w:t>
      </w:r>
      <w:r w:rsidRPr="00FD07FC">
        <w:rPr>
          <w:rStyle w:val="bash0"/>
        </w:rPr>
        <w:t>Visual Studio Code</w:t>
      </w:r>
      <w:r w:rsidRPr="00421CBA">
        <w:t xml:space="preserve"> </w:t>
      </w:r>
      <w:r>
        <w:rPr>
          <w:lang w:val="en-US"/>
        </w:rPr>
        <w:fldChar w:fldCharType="begin"/>
      </w:r>
      <w:r w:rsidR="007629A6">
        <w:instrText xml:space="preserve"> ADDIN ZOTERO_ITEM CSL_CITATION {"citationID":"xX0nXvHZ","properties":{"formattedCitation":"[14]","plainCitation":"[14]","noteIndex":0},"citationItems":[{"id":25,"uris":["http://zotero.org/users/local/ccYgADcV/items/QKK3EZK2"],"itemData":{"id":25,"type":"webpage","language":"en","title":"Visual Studio Code","URL":"https://code.visualstudio.com/","author":[{"family":"Microsoft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7629A6" w:rsidRPr="007629A6">
        <w:rPr>
          <w:rFonts w:cs="Times New Roman"/>
        </w:rPr>
        <w:t>[14]</w:t>
      </w:r>
      <w:r>
        <w:rPr>
          <w:lang w:val="en-US"/>
        </w:rPr>
        <w:fldChar w:fldCharType="end"/>
      </w:r>
      <w:r>
        <w:t xml:space="preserve">, можно просматривать ноутбук и копировать </w:t>
      </w:r>
      <w:r w:rsidR="009F40A8">
        <w:t xml:space="preserve">ячейки кода с сохранением полного форматирования, для последующего переноса этого текста в документ </w:t>
      </w:r>
      <w:r w:rsidR="009F40A8" w:rsidRPr="00FD07FC">
        <w:rPr>
          <w:rStyle w:val="bash0"/>
        </w:rPr>
        <w:t>Word</w:t>
      </w:r>
      <w:r w:rsidR="009F40A8" w:rsidRPr="009F40A8">
        <w:t>.</w:t>
      </w:r>
    </w:p>
    <w:p w14:paraId="2C5670E7" w14:textId="2D2A8E1D" w:rsidR="00AF6D98" w:rsidRPr="00616926" w:rsidRDefault="00616926" w:rsidP="00EA2C70">
      <w:r>
        <w:t xml:space="preserve">Бесплатная программа </w:t>
      </w:r>
      <w:r w:rsidRPr="00FD07FC">
        <w:rPr>
          <w:rStyle w:val="bash0"/>
          <w:lang w:val="en-US"/>
        </w:rPr>
        <w:t>Zotero</w:t>
      </w:r>
      <w:r w:rsidRPr="00616926">
        <w:t xml:space="preserve"> </w:t>
      </w:r>
      <w:r>
        <w:rPr>
          <w:lang w:val="en-US"/>
        </w:rPr>
        <w:fldChar w:fldCharType="begin"/>
      </w:r>
      <w:r w:rsidR="007629A6">
        <w:instrText xml:space="preserve"> ADDIN ZOTERO_ITEM CSL_CITATION {"citationID":"EOWodFT9","properties":{"formattedCitation":"[21; 2; 20]","plainCitation":"[21; 2; 20]","noteIndex":0},"citationItems":[{"id":22,"uris":["http://zotero.org/users/local/ccYgADcV/items/YULMHDK8"],"itemData":{"id":22,"type":"webpage","language":"en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,"accessed":{"date-parts":[["2024",7,24]]}}},{"id":24,"uris":["http://zotero.org/users/local/ccYgADcV/items/IXRDGYUN"],"itemData":{"id":24,"type":"webpage","language":"en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7629A6" w:rsidRPr="007629A6">
        <w:rPr>
          <w:rFonts w:cs="Times New Roman"/>
        </w:rPr>
        <w:t>[21; 2; 20]</w:t>
      </w:r>
      <w:r>
        <w:rPr>
          <w:lang w:val="en-US"/>
        </w:rPr>
        <w:fldChar w:fldCharType="end"/>
      </w:r>
      <w:r>
        <w:t>, поможет в оформлении библиографических ссылок.</w:t>
      </w:r>
    </w:p>
    <w:p w14:paraId="321A1382" w14:textId="0E6E7A6B" w:rsidR="00993DF8" w:rsidRDefault="002D1E3F" w:rsidP="00AD04C3">
      <w:pPr>
        <w:pStyle w:val="a0"/>
      </w:pPr>
      <w:bookmarkStart w:id="7" w:name="_Toc172787026"/>
      <w:r>
        <w:t xml:space="preserve">Поиск и загрузка </w:t>
      </w:r>
      <w:proofErr w:type="spellStart"/>
      <w:r>
        <w:t>датасетов</w:t>
      </w:r>
      <w:bookmarkEnd w:id="7"/>
      <w:proofErr w:type="spellEnd"/>
    </w:p>
    <w:p w14:paraId="184CC6BB" w14:textId="3BAA8B20" w:rsidR="009D1CC4" w:rsidRDefault="005E2E57" w:rsidP="005655B2">
      <w:proofErr w:type="spellStart"/>
      <w:r>
        <w:t>Датасеты</w:t>
      </w:r>
      <w:proofErr w:type="spellEnd"/>
      <w:r>
        <w:t xml:space="preserve"> должны содержать информацию о ключевых индексах </w:t>
      </w:r>
      <w:r w:rsidR="009D4163">
        <w:t>фондового рынка</w:t>
      </w:r>
      <w:r>
        <w:t xml:space="preserve"> (фичах), например цены на нефть, драг. металлы, индексы бирж и </w:t>
      </w:r>
      <w:proofErr w:type="gramStart"/>
      <w:r>
        <w:t>т.д.</w:t>
      </w:r>
      <w:proofErr w:type="gramEnd"/>
      <w:r>
        <w:t xml:space="preserve"> и обменных кусах различных валют (</w:t>
      </w:r>
      <w:proofErr w:type="spellStart"/>
      <w:r>
        <w:t>таргеты</w:t>
      </w:r>
      <w:proofErr w:type="spellEnd"/>
      <w:r>
        <w:t>)</w:t>
      </w:r>
      <w:r w:rsidR="009D1CC4">
        <w:t>. Эти данные должны быть привязаны ко времени торгов.</w:t>
      </w:r>
      <w:r w:rsidR="005655B2" w:rsidRPr="003B72C7">
        <w:t xml:space="preserve"> </w:t>
      </w:r>
      <w:r w:rsidR="009D1CC4">
        <w:t xml:space="preserve">Желательно, чтобы </w:t>
      </w:r>
      <w:proofErr w:type="spellStart"/>
      <w:r w:rsidR="009D1CC4">
        <w:t>датасеты</w:t>
      </w:r>
      <w:proofErr w:type="spellEnd"/>
      <w:r w:rsidR="009D1CC4">
        <w:t xml:space="preserve"> б</w:t>
      </w:r>
      <w:r w:rsidR="009A2CDD">
        <w:t>ы</w:t>
      </w:r>
      <w:r w:rsidR="009D1CC4">
        <w:t xml:space="preserve">ли бесплатными и читаемыми в </w:t>
      </w:r>
      <w:r w:rsidR="009D1CC4">
        <w:rPr>
          <w:lang w:val="en-US"/>
        </w:rPr>
        <w:t>Excel</w:t>
      </w:r>
      <w:r w:rsidR="009D1CC4" w:rsidRPr="009D1CC4">
        <w:t>.</w:t>
      </w:r>
    </w:p>
    <w:p w14:paraId="450599B2" w14:textId="76279DBF" w:rsidR="00992D7E" w:rsidRDefault="00992D7E" w:rsidP="00992D7E">
      <w:pPr>
        <w:pStyle w:val="a0"/>
      </w:pPr>
      <w:bookmarkStart w:id="8" w:name="_Toc172787027"/>
      <w:r>
        <w:t>Выбор модели машинного обучения</w:t>
      </w:r>
      <w:bookmarkEnd w:id="8"/>
    </w:p>
    <w:p w14:paraId="48D67D57" w14:textId="3803E65B" w:rsidR="00992D7E" w:rsidRDefault="00104FAC" w:rsidP="00992D7E">
      <w:r>
        <w:t>Выберем модель машинного обучения</w:t>
      </w:r>
      <w:r w:rsidRPr="00104FAC">
        <w:t xml:space="preserve"> </w:t>
      </w:r>
      <w:r>
        <w:t xml:space="preserve">на основе алгоритма случайного леса </w:t>
      </w:r>
      <w:proofErr w:type="spellStart"/>
      <w:r w:rsidRPr="00353FBC">
        <w:rPr>
          <w:rStyle w:val="bash0"/>
        </w:rPr>
        <w:t>RandomForestRegressor</w:t>
      </w:r>
      <w:proofErr w:type="spellEnd"/>
      <w:r>
        <w:t xml:space="preserve"> из библиотеки </w:t>
      </w:r>
      <w:proofErr w:type="spellStart"/>
      <w:r w:rsidRPr="00353FBC">
        <w:rPr>
          <w:rStyle w:val="bash0"/>
        </w:rPr>
        <w:t>Scikit-Learn</w:t>
      </w:r>
      <w:proofErr w:type="spellEnd"/>
      <w:r w:rsidR="00AF0338" w:rsidRPr="00AF0338">
        <w:t xml:space="preserve"> </w:t>
      </w:r>
      <w:r w:rsidR="00AF0338">
        <w:fldChar w:fldCharType="begin"/>
      </w:r>
      <w:r w:rsidR="007629A6">
        <w:instrText xml:space="preserve"> ADDIN ZOTERO_ITEM CSL_CITATION {"citationID":"OY8wzlaO","properties":{"formattedCitation":"[18]","plainCitation":"[18]","noteIndex":0},"citationItems":[{"id":26,"uris":["http://zotero.org/users/local/ccYgADcV/items/45LP3IST"],"itemData":{"id":26,"type":"webpage","language":"en","title":"RandomForestRegressor","URL":"https://scikit-learn.org/stable/modules/generated/sklearn.ensemble.RandomForestRegressor.html","author":[{"family":"Scikit-Learn","given":""}],"accessed":{"date-parts":[["2024",7,24]]}}}],"schema":"https://github.com/citation-style-language/schema/raw/master/csl-citation.json"} </w:instrText>
      </w:r>
      <w:r w:rsidR="00AF0338">
        <w:fldChar w:fldCharType="separate"/>
      </w:r>
      <w:r w:rsidR="007629A6" w:rsidRPr="007629A6">
        <w:rPr>
          <w:rFonts w:cs="Times New Roman"/>
        </w:rPr>
        <w:t>[18]</w:t>
      </w:r>
      <w:r w:rsidR="00AF0338">
        <w:fldChar w:fldCharType="end"/>
      </w:r>
      <w:r w:rsidR="00D22C0F" w:rsidRPr="00D22C0F">
        <w:t xml:space="preserve">. </w:t>
      </w:r>
      <w:r w:rsidR="00D22C0F">
        <w:t xml:space="preserve">Это </w:t>
      </w:r>
      <w:r w:rsidR="00353FBC">
        <w:t>регрессионная модель,</w:t>
      </w:r>
      <w:r w:rsidR="00D22C0F">
        <w:t xml:space="preserve"> которая может предсказывать числа и есть возможность визуализировать важность признаков для этой модели.</w:t>
      </w:r>
    </w:p>
    <w:p w14:paraId="772017D9" w14:textId="358E249E" w:rsidR="00D22C0F" w:rsidRDefault="00D22C0F" w:rsidP="00F73F1F">
      <w:pPr>
        <w:pStyle w:val="a0"/>
      </w:pPr>
      <w:bookmarkStart w:id="9" w:name="_Toc172787028"/>
      <w:bookmarkStart w:id="10" w:name="_Ref172799735"/>
      <w:r>
        <w:lastRenderedPageBreak/>
        <w:t>Оценка качества предсказаний модели</w:t>
      </w:r>
      <w:bookmarkEnd w:id="9"/>
      <w:bookmarkEnd w:id="10"/>
    </w:p>
    <w:p w14:paraId="65F3072F" w14:textId="2209937C" w:rsidR="00D22C0F" w:rsidRPr="00CA11FD" w:rsidRDefault="003B72C7" w:rsidP="00F73F1F">
      <w:pPr>
        <w:keepNext/>
      </w:pPr>
      <w:r>
        <w:t>Качество модели будем оценивать по следующей метрике:</w:t>
      </w:r>
    </w:p>
    <w:p w14:paraId="35F31650" w14:textId="04104AAB" w:rsidR="001A6786" w:rsidRPr="00CA11FD" w:rsidRDefault="001A6786" w:rsidP="00F73F1F">
      <w:pPr>
        <w:pStyle w:val="a9"/>
        <w:keepNext/>
        <w:jc w:val="right"/>
        <w:rPr>
          <w:rFonts w:eastAsiaTheme="minorEastAsia"/>
        </w:rPr>
      </w:pPr>
      <m:oMath>
        <m:r>
          <w:rPr>
            <w:rFonts w:ascii="Cambria Math" w:hAnsi="Cambria Math"/>
            <w:szCs w:val="22"/>
          </w:rPr>
          <m:t>mape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·100</m:t>
        </m:r>
      </m:oMath>
      <w:r w:rsidRPr="00CA11FD">
        <w:rPr>
          <w:rFonts w:eastAsiaTheme="minorEastAsia"/>
        </w:rPr>
        <w:t xml:space="preserve">                          </w:t>
      </w:r>
      <w:r w:rsidR="004E6589" w:rsidRPr="00CA11FD">
        <w:rPr>
          <w:rFonts w:eastAsiaTheme="minorEastAsia"/>
        </w:rPr>
        <w:t xml:space="preserve">     </w:t>
      </w:r>
      <w:r w:rsidRPr="00CA11FD">
        <w:rPr>
          <w:rFonts w:eastAsiaTheme="minorEastAsia"/>
        </w:rPr>
        <w:t xml:space="preserve">                      </w:t>
      </w:r>
      <w:r w:rsidRPr="00CA11FD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m:rPr>
            <m:sty m:val="p"/>
          </m:rPr>
          <w:rPr>
            <w:rFonts w:ascii="Cambria Math" w:hAnsi="Cambria Math"/>
            <w:szCs w:val="22"/>
          </w:rPr>
          <m:t xml:space="preserve"> </m:t>
        </m:r>
        <m:r>
          <m:rPr>
            <m:sty m:val="p"/>
          </m:rPr>
          <w:rPr>
            <w:rFonts w:ascii="Cambria Math" w:hAnsi="Cambria Math"/>
            <w:szCs w:val="22"/>
            <w:lang w:val="en-US"/>
          </w:rPr>
          <m:t>SEQ</m:t>
        </m:r>
        <m:r>
          <m:rPr>
            <m:sty m:val="p"/>
          </m:rPr>
          <w:rPr>
            <w:rFonts w:ascii="Cambria Math" w:hAnsi="Cambria Math"/>
            <w:szCs w:val="22"/>
          </w:rPr>
          <m:t xml:space="preserve"> Уравнение \* </m:t>
        </m:r>
        <m:r>
          <m:rPr>
            <m:sty m:val="p"/>
          </m:rPr>
          <w:rPr>
            <w:rFonts w:ascii="Cambria Math" w:hAnsi="Cambria Math"/>
            <w:szCs w:val="22"/>
            <w:lang w:val="en-US"/>
          </w:rPr>
          <m:t>ARABIC</m:t>
        </m:r>
        <m:r>
          <m:rPr>
            <m:sty m:val="p"/>
          </m:rPr>
          <w:rPr>
            <w:rFonts w:ascii="Cambria Math" w:hAnsi="Cambria Math"/>
            <w:szCs w:val="22"/>
          </w:rPr>
          <m:t xml:space="preserve"> </m:t>
        </m:r>
      </m:oMath>
      <w:r>
        <w:rPr>
          <w:rFonts w:eastAsiaTheme="minorEastAsia"/>
          <w:szCs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noProof/>
            <w:szCs w:val="22"/>
          </w:rPr>
          <m:t>1</m:t>
        </m:r>
      </m:oMath>
      <w:r>
        <w:rPr>
          <w:rFonts w:eastAsiaTheme="minorEastAsia"/>
          <w:szCs w:val="22"/>
        </w:rPr>
        <w:fldChar w:fldCharType="end"/>
      </w:r>
      <w:r w:rsidRPr="00CA11FD">
        <w:rPr>
          <w:rFonts w:eastAsiaTheme="minorEastAsia"/>
          <w:szCs w:val="22"/>
        </w:rPr>
        <w:t>)</w:t>
      </w:r>
    </w:p>
    <w:p w14:paraId="49ABD08E" w14:textId="3DBD2E2A" w:rsidR="001A6786" w:rsidRPr="00CA11FD" w:rsidRDefault="001A6786" w:rsidP="00F73F1F">
      <w:pPr>
        <w:keepNext/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– среднее значение курса валют за определённый отрезок времени (неделя, месяц, квартал, год);</w:t>
      </w:r>
    </w:p>
    <w:p w14:paraId="5F6CBB17" w14:textId="77777777" w:rsidR="001A6786" w:rsidRDefault="001A6786" w:rsidP="00F73F1F">
      <w:pPr>
        <w:keepNext/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69524396" w14:textId="77777777" w:rsidR="001A6786" w:rsidRPr="008A3AAD" w:rsidRDefault="001A6786" w:rsidP="00F73F1F">
      <w:pPr>
        <w:keepNext/>
      </w:pPr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75CB5FF1" w14:textId="35C19368" w:rsidR="005E3B71" w:rsidRDefault="00FB6FFD" w:rsidP="00D22C0F">
      <w:r>
        <w:t>Будем проверять эффективность работы модели на тестовых данных, то есть на тех данных которая модель не видела. Так как последовательность данных для нас важна, будем делать кросс-валидацию на временном ряду</w:t>
      </w:r>
      <w:r w:rsidR="005E3B71" w:rsidRPr="005E3B71">
        <w:t xml:space="preserve"> </w:t>
      </w:r>
      <w:r w:rsidR="005E3B71">
        <w:fldChar w:fldCharType="begin"/>
      </w:r>
      <w:r w:rsidR="00663046">
        <w:instrText xml:space="preserve"> ADDIN ZOTERO_ITEM CSL_CITATION {"citationID":"p8MEGkBV","properties":{"formattedCitation":"[7]","plainCitation":"[7]","noteIndex":0},"citationItems":[{"id":28,"uris":["http://zotero.org/users/local/ccYgADcV/items/EHA4MZBQ"],"itemData":{"id":28,"type":"webpage","language":"en","title":"Cross-Validation на временном ряду","URL":"https://otus.ru/nest/post/483/","author":[{"family":"ALEKSANDR","given":""}],"accessed":{"date-parts":[["2024",7,24]]}}}],"schema":"https://github.com/citation-style-language/schema/raw/master/csl-citation.json"} </w:instrText>
      </w:r>
      <w:r w:rsidR="005E3B71">
        <w:fldChar w:fldCharType="separate"/>
      </w:r>
      <w:r w:rsidR="00663046" w:rsidRPr="00663046">
        <w:rPr>
          <w:rFonts w:cs="Times New Roman"/>
        </w:rPr>
        <w:t>[7]</w:t>
      </w:r>
      <w:r w:rsidR="005E3B71">
        <w:fldChar w:fldCharType="end"/>
      </w:r>
      <w:r w:rsidR="005E3B71" w:rsidRPr="005E3B71">
        <w:t xml:space="preserve">. </w:t>
      </w:r>
      <w:r w:rsidR="005E3B71">
        <w:t xml:space="preserve">Ниже, </w:t>
      </w:r>
      <w:r w:rsidR="005E3B71">
        <w:fldChar w:fldCharType="begin"/>
      </w:r>
      <w:r w:rsidR="005E3B71">
        <w:instrText xml:space="preserve"> REF  _Ref172742109 \* Lower \h  \* MERGEFORMAT </w:instrText>
      </w:r>
      <w:r w:rsidR="005E3B71">
        <w:fldChar w:fldCharType="separate"/>
      </w:r>
      <w:r w:rsidR="00001B06">
        <w:t xml:space="preserve">рисунок </w:t>
      </w:r>
      <w:r w:rsidR="00001B06">
        <w:rPr>
          <w:noProof/>
        </w:rPr>
        <w:t>1</w:t>
      </w:r>
      <w:r w:rsidR="005E3B71">
        <w:fldChar w:fldCharType="end"/>
      </w:r>
      <w:r w:rsidR="005E3B71">
        <w:t>, показывает принцип кросс-валидации на временном ряду.</w:t>
      </w:r>
    </w:p>
    <w:p w14:paraId="35F4030A" w14:textId="77777777" w:rsidR="005E3B71" w:rsidRDefault="005E3B71" w:rsidP="005E3B71">
      <w:pPr>
        <w:pStyle w:val="ab"/>
      </w:pPr>
      <w:r>
        <w:drawing>
          <wp:inline distT="0" distB="0" distL="0" distR="0" wp14:anchorId="06184823" wp14:editId="7091D842">
            <wp:extent cx="6010275" cy="2819400"/>
            <wp:effectExtent l="0" t="0" r="9525" b="0"/>
            <wp:docPr id="57118964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1189643" name="Рисунок 571189643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10275" cy="2819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2567C7" w14:textId="0D39C2AF" w:rsidR="005E3B71" w:rsidRDefault="005E3B71" w:rsidP="005E3B71">
      <w:pPr>
        <w:pStyle w:val="a9"/>
      </w:pPr>
      <w:bookmarkStart w:id="11" w:name="_Ref172742109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</w:t>
      </w:r>
      <w:r>
        <w:fldChar w:fldCharType="end"/>
      </w:r>
      <w:bookmarkEnd w:id="11"/>
      <w:r w:rsidRPr="005E3B71">
        <w:t xml:space="preserve">. </w:t>
      </w:r>
      <w:r>
        <w:t>Принцип кросс-валидации на временном ряду</w:t>
      </w:r>
    </w:p>
    <w:p w14:paraId="63405468" w14:textId="234FB6DA" w:rsidR="001A6786" w:rsidRPr="00CA11FD" w:rsidRDefault="008D52D9" w:rsidP="008D52D9">
      <w:r>
        <w:t xml:space="preserve">То есть берётся набор данных </w:t>
      </w:r>
      <w:r w:rsidRPr="008D52D9">
        <w:rPr>
          <w:rStyle w:val="bash0"/>
        </w:rPr>
        <w:t>Data</w:t>
      </w:r>
      <w:r w:rsidRPr="008D52D9">
        <w:t xml:space="preserve"> </w:t>
      </w:r>
      <w:r>
        <w:t xml:space="preserve">и разбивается на </w:t>
      </w:r>
      <w:proofErr w:type="spellStart"/>
      <w:r w:rsidRPr="008D52D9">
        <w:rPr>
          <w:rStyle w:val="bash0"/>
        </w:rPr>
        <w:t>Train</w:t>
      </w:r>
      <w:proofErr w:type="spellEnd"/>
      <w:r w:rsidRPr="008D52D9">
        <w:t xml:space="preserve"> </w:t>
      </w:r>
      <w:r>
        <w:t xml:space="preserve">и </w:t>
      </w:r>
      <w:r w:rsidRPr="008D52D9">
        <w:rPr>
          <w:rStyle w:val="bash0"/>
        </w:rPr>
        <w:t>Test</w:t>
      </w:r>
      <w:r w:rsidRPr="008D52D9">
        <w:t xml:space="preserve">, </w:t>
      </w:r>
      <w:r>
        <w:t xml:space="preserve">на </w:t>
      </w:r>
      <w:proofErr w:type="spellStart"/>
      <w:r w:rsidRPr="008D52D9">
        <w:rPr>
          <w:rStyle w:val="bash0"/>
        </w:rPr>
        <w:t>Train</w:t>
      </w:r>
      <w:proofErr w:type="spellEnd"/>
      <w:r w:rsidRPr="008D52D9">
        <w:t xml:space="preserve"> </w:t>
      </w:r>
      <w:r>
        <w:t xml:space="preserve">модель тренируется, а на </w:t>
      </w:r>
      <w:r w:rsidRPr="008D52D9">
        <w:rPr>
          <w:rStyle w:val="bash0"/>
        </w:rPr>
        <w:t>Test</w:t>
      </w:r>
      <w:r w:rsidRPr="008D52D9">
        <w:t xml:space="preserve"> </w:t>
      </w:r>
      <w:r>
        <w:t>проверяет свою эффективность предсказания.</w:t>
      </w:r>
      <w:r>
        <w:tab/>
      </w:r>
      <w:r w:rsidR="00846B28">
        <w:t>Внутри</w:t>
      </w:r>
      <w:r w:rsidR="001074F8" w:rsidRPr="001074F8">
        <w:t xml:space="preserve"> </w:t>
      </w:r>
      <w:proofErr w:type="spellStart"/>
      <w:r w:rsidR="001074F8" w:rsidRPr="001074F8">
        <w:rPr>
          <w:rStyle w:val="bash0"/>
        </w:rPr>
        <w:t>Scikit-Learn</w:t>
      </w:r>
      <w:proofErr w:type="spellEnd"/>
      <w:r w:rsidR="00846B28">
        <w:t xml:space="preserve"> есть готовая функция </w:t>
      </w:r>
      <w:proofErr w:type="spellStart"/>
      <w:r w:rsidR="00846B28" w:rsidRPr="00F73F1F">
        <w:rPr>
          <w:rStyle w:val="bash0"/>
        </w:rPr>
        <w:t>TimeSeriesSplit</w:t>
      </w:r>
      <w:proofErr w:type="spellEnd"/>
      <w:r w:rsidR="00846B28">
        <w:t xml:space="preserve"> </w:t>
      </w:r>
      <w:r w:rsidR="001074F8">
        <w:fldChar w:fldCharType="begin"/>
      </w:r>
      <w:r w:rsidR="007629A6">
        <w:instrText xml:space="preserve"> ADDIN ZOTERO_ITEM CSL_CITATION {"citationID":"q2kkzNct","properties":{"formattedCitation":"[19]","plainCitation":"[19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cikit-Learn","given":""}],"accessed":{"date-parts":[["2024",7,21]]}}}],"schema":"https://github.com/citation-style-language/schema/raw/master/csl-citation.json"} </w:instrText>
      </w:r>
      <w:r w:rsidR="001074F8">
        <w:fldChar w:fldCharType="separate"/>
      </w:r>
      <w:r w:rsidR="007629A6" w:rsidRPr="007629A6">
        <w:rPr>
          <w:rFonts w:cs="Times New Roman"/>
        </w:rPr>
        <w:t>[19]</w:t>
      </w:r>
      <w:r w:rsidR="001074F8">
        <w:fldChar w:fldCharType="end"/>
      </w:r>
      <w:r w:rsidR="001074F8">
        <w:t xml:space="preserve"> </w:t>
      </w:r>
      <w:r w:rsidR="00846B28">
        <w:t xml:space="preserve">которая разбивает выборку на </w:t>
      </w:r>
      <w:proofErr w:type="spellStart"/>
      <w:r w:rsidR="00846B28" w:rsidRPr="00F73F1F">
        <w:rPr>
          <w:rStyle w:val="bash0"/>
        </w:rPr>
        <w:t>train</w:t>
      </w:r>
      <w:proofErr w:type="spellEnd"/>
      <w:r w:rsidR="00846B28" w:rsidRPr="00846B28">
        <w:t xml:space="preserve"> </w:t>
      </w:r>
      <w:r w:rsidR="00846B28">
        <w:t xml:space="preserve">и </w:t>
      </w:r>
      <w:proofErr w:type="spellStart"/>
      <w:r w:rsidR="00846B28" w:rsidRPr="00F73F1F">
        <w:rPr>
          <w:rStyle w:val="bash0"/>
        </w:rPr>
        <w:t>test</w:t>
      </w:r>
      <w:proofErr w:type="spellEnd"/>
      <w:r w:rsidR="00846B28">
        <w:t xml:space="preserve">, но нам она не подойдёт, поскольку она будет разбивать выборку с фиксированным количеством элементов, а нам нужно ориентироваться на </w:t>
      </w:r>
      <w:r w:rsidR="00F73F1F">
        <w:t>даты,</w:t>
      </w:r>
      <w:r w:rsidR="00846B28">
        <w:t xml:space="preserve"> а не на количество элементов. </w:t>
      </w:r>
      <w:r w:rsidR="00F73F1F">
        <w:t>Разбивка будет осуществляться по годам, кварталам, месяцам, неделям. Для этого потребуется написать собственную функцию кросс-валидации.</w:t>
      </w:r>
    </w:p>
    <w:p w14:paraId="6B23FA7B" w14:textId="75D1A0A9" w:rsidR="00B95A6A" w:rsidRPr="009D1CC4" w:rsidRDefault="009D1CC4" w:rsidP="009D1CC4">
      <w:pPr>
        <w:pStyle w:val="a0"/>
      </w:pPr>
      <w:bookmarkStart w:id="12" w:name="_Toc172787029"/>
      <w:r>
        <w:lastRenderedPageBreak/>
        <w:t>Концепция ноутбука</w:t>
      </w:r>
      <w:bookmarkEnd w:id="12"/>
    </w:p>
    <w:p w14:paraId="0A01A5B4" w14:textId="75821035" w:rsidR="00993DF8" w:rsidRDefault="009D1CC4" w:rsidP="00781AAC">
      <w:r>
        <w:t>Чтобы избавиться от ручного монотонного труда</w:t>
      </w:r>
      <w:r w:rsidR="00B8175E">
        <w:t xml:space="preserve"> при загрузке, обработке </w:t>
      </w:r>
      <w:proofErr w:type="spellStart"/>
      <w:r w:rsidR="00B8175E">
        <w:t>датасетов</w:t>
      </w:r>
      <w:proofErr w:type="spellEnd"/>
      <w:r w:rsidR="00B8175E">
        <w:t>, отрисовке графиков, нужно продумать программу так, чтобы максимально автоматизировать весь процесс.</w:t>
      </w:r>
    </w:p>
    <w:p w14:paraId="6EAE6FA1" w14:textId="77777777" w:rsidR="00B8175E" w:rsidRDefault="00B8175E" w:rsidP="00781AAC">
      <w:r>
        <w:t xml:space="preserve">Например, </w:t>
      </w:r>
      <w:proofErr w:type="spellStart"/>
      <w:r>
        <w:t>датасеты</w:t>
      </w:r>
      <w:proofErr w:type="spellEnd"/>
      <w:r>
        <w:t xml:space="preserve"> должны автоматически загружаться с какой ни будь директории, в соответствии с правилами загрузки. </w:t>
      </w:r>
    </w:p>
    <w:p w14:paraId="4454EF5C" w14:textId="2E01633C" w:rsidR="00B8175E" w:rsidRDefault="00B8175E" w:rsidP="00B8175E">
      <w:r>
        <w:t xml:space="preserve">Распределение на фичи и </w:t>
      </w:r>
      <w:proofErr w:type="spellStart"/>
      <w:r>
        <w:t>таргеты</w:t>
      </w:r>
      <w:proofErr w:type="spellEnd"/>
      <w:r>
        <w:t xml:space="preserve"> также должно происходить в </w:t>
      </w:r>
      <w:r w:rsidR="006E106C">
        <w:t xml:space="preserve">автоматическом режиме. </w:t>
      </w:r>
      <w:r w:rsidR="007A7FD0">
        <w:t>Например</w:t>
      </w:r>
      <w:r w:rsidR="006E106C">
        <w:t xml:space="preserve"> </w:t>
      </w:r>
      <w:r w:rsidR="00353FBC">
        <w:t>файлы,</w:t>
      </w:r>
      <w:r w:rsidR="006E106C">
        <w:t xml:space="preserve"> содержащие символ </w:t>
      </w:r>
      <w:r w:rsidR="006E106C" w:rsidRPr="006E106C">
        <w:rPr>
          <w:rStyle w:val="bash0"/>
        </w:rPr>
        <w:t>‘_’</w:t>
      </w:r>
      <w:r>
        <w:t xml:space="preserve"> </w:t>
      </w:r>
      <w:r w:rsidR="006E106C">
        <w:t xml:space="preserve">автоматически будут инициализированы как </w:t>
      </w:r>
      <w:proofErr w:type="spellStart"/>
      <w:r w:rsidR="006E106C">
        <w:t>таргет</w:t>
      </w:r>
      <w:proofErr w:type="spellEnd"/>
      <w:r w:rsidR="006E106C">
        <w:t>, все остальные как фичи.</w:t>
      </w:r>
    </w:p>
    <w:p w14:paraId="4656EFFA" w14:textId="04D59A7E" w:rsidR="00483AA0" w:rsidRDefault="006E106C" w:rsidP="00B8175E">
      <w:r>
        <w:t>На всех графиках должны в автоматическом режиме добавляться</w:t>
      </w:r>
      <w:r w:rsidR="00592091">
        <w:t>/удалятся</w:t>
      </w:r>
      <w:r>
        <w:t xml:space="preserve"> фичи и </w:t>
      </w:r>
      <w:proofErr w:type="spellStart"/>
      <w:r>
        <w:t>таргеты</w:t>
      </w:r>
      <w:proofErr w:type="spellEnd"/>
      <w:r>
        <w:t xml:space="preserve">. Если есть русская расшифровка </w:t>
      </w:r>
      <w:proofErr w:type="spellStart"/>
      <w:r>
        <w:t>таргета</w:t>
      </w:r>
      <w:proofErr w:type="spellEnd"/>
      <w:r w:rsidR="00592091">
        <w:t>/фич</w:t>
      </w:r>
      <w:r>
        <w:t>, она также должна в автоматическом режиме вставляться в график.</w:t>
      </w:r>
      <w:r w:rsidR="00483AA0">
        <w:t xml:space="preserve"> Возможна некая корректировка размера полотна графика в коде программы для улучшения вида графиков.</w:t>
      </w:r>
    </w:p>
    <w:p w14:paraId="2D09F878" w14:textId="791376ED" w:rsidR="006E106C" w:rsidRPr="006E106C" w:rsidRDefault="00483AA0" w:rsidP="00B8175E">
      <w:r>
        <w:t xml:space="preserve">Процесс добавления/удаления фич и </w:t>
      </w:r>
      <w:proofErr w:type="spellStart"/>
      <w:r>
        <w:t>таргетов</w:t>
      </w:r>
      <w:proofErr w:type="spellEnd"/>
      <w:r>
        <w:t xml:space="preserve"> должен сводиться к добавлению или удалению </w:t>
      </w:r>
      <w:proofErr w:type="spellStart"/>
      <w:r>
        <w:t>датасета</w:t>
      </w:r>
      <w:proofErr w:type="spellEnd"/>
      <w:r>
        <w:t xml:space="preserve"> в директорию откуда производиться чтение, без вмешательства в код программы.</w:t>
      </w:r>
      <w:r w:rsidR="006E106C">
        <w:t xml:space="preserve"> </w:t>
      </w:r>
    </w:p>
    <w:p w14:paraId="08F5C672" w14:textId="4816D851" w:rsidR="00993DF8" w:rsidRDefault="00592091" w:rsidP="00781AAC">
      <w:r>
        <w:t xml:space="preserve">Кросс-валидация временного ряда должна выполняться с привязкой к </w:t>
      </w:r>
      <w:r w:rsidR="00353FBC">
        <w:t xml:space="preserve">датам с </w:t>
      </w:r>
      <w:r>
        <w:t>определённой длин</w:t>
      </w:r>
      <w:r w:rsidR="00353FBC">
        <w:t>ой</w:t>
      </w:r>
      <w:r>
        <w:t xml:space="preserve"> периода (год, квартал, месяц, неделя)</w:t>
      </w:r>
      <w:r w:rsidR="00757CA8">
        <w:t>.</w:t>
      </w:r>
    </w:p>
    <w:p w14:paraId="7B57FAD0" w14:textId="51E1E169" w:rsidR="00704B8E" w:rsidRDefault="00016100" w:rsidP="003901BB">
      <w:pPr>
        <w:pStyle w:val="a"/>
      </w:pPr>
      <w:bookmarkStart w:id="13" w:name="_Toc172357318"/>
      <w:bookmarkStart w:id="14" w:name="_Toc172787030"/>
      <w:r>
        <w:lastRenderedPageBreak/>
        <w:t>Практическая часть</w:t>
      </w:r>
      <w:bookmarkEnd w:id="13"/>
      <w:bookmarkEnd w:id="14"/>
    </w:p>
    <w:p w14:paraId="75B389B2" w14:textId="3460F878" w:rsidR="00355C89" w:rsidRDefault="00454F28" w:rsidP="00D96EA2">
      <w:pPr>
        <w:pStyle w:val="a0"/>
      </w:pPr>
      <w:bookmarkStart w:id="15" w:name="_Ref172364608"/>
      <w:bookmarkStart w:id="16" w:name="_Ref172364626"/>
      <w:bookmarkStart w:id="17" w:name="_Ref172364637"/>
      <w:bookmarkStart w:id="18" w:name="_Ref172364700"/>
      <w:bookmarkStart w:id="19" w:name="_Toc172787031"/>
      <w:r>
        <w:t>Среда разработки</w:t>
      </w:r>
      <w:bookmarkEnd w:id="15"/>
      <w:bookmarkEnd w:id="16"/>
      <w:bookmarkEnd w:id="17"/>
      <w:bookmarkEnd w:id="18"/>
      <w:bookmarkEnd w:id="19"/>
    </w:p>
    <w:p w14:paraId="09F42B59" w14:textId="2DF04362" w:rsidR="00704B8E" w:rsidRPr="00296411" w:rsidRDefault="009E38AF" w:rsidP="003A65DB">
      <w:r>
        <w:t>В качестве среды разработки был использован</w:t>
      </w:r>
      <w:r w:rsidRPr="009E38AF">
        <w:t xml:space="preserve"> </w:t>
      </w:r>
      <w:bookmarkStart w:id="20" w:name="_Hlk172312082"/>
      <w:proofErr w:type="spellStart"/>
      <w:r w:rsidRPr="003A65DB">
        <w:rPr>
          <w:rStyle w:val="bash0"/>
          <w:lang w:val="en-US"/>
        </w:rPr>
        <w:t>JupyterLab</w:t>
      </w:r>
      <w:bookmarkEnd w:id="20"/>
      <w:proofErr w:type="spellEnd"/>
      <w:r w:rsidRPr="009E38AF">
        <w:t xml:space="preserve"> </w:t>
      </w:r>
      <w:r>
        <w:fldChar w:fldCharType="begin"/>
      </w:r>
      <w:r w:rsidR="00663046">
        <w:instrText xml:space="preserve"> ADDIN ZOTERO_ITEM CSL_CITATION {"citationID":"k8LGlArH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fldChar w:fldCharType="separate"/>
      </w:r>
      <w:r w:rsidR="00663046" w:rsidRPr="00663046">
        <w:rPr>
          <w:rFonts w:cs="Times New Roman"/>
        </w:rPr>
        <w:t>[5]</w:t>
      </w:r>
      <w:r>
        <w:fldChar w:fldCharType="end"/>
      </w:r>
      <w:r w:rsidR="003A65DB">
        <w:t xml:space="preserve">, там больше возможностей по сравнению с </w:t>
      </w:r>
      <w:proofErr w:type="spellStart"/>
      <w:r w:rsidR="003A65DB" w:rsidRPr="003A65DB">
        <w:rPr>
          <w:rStyle w:val="bash0"/>
        </w:rPr>
        <w:t>Jupyter</w:t>
      </w:r>
      <w:proofErr w:type="spellEnd"/>
      <w:r w:rsidR="003A65DB" w:rsidRPr="003A65DB">
        <w:rPr>
          <w:rStyle w:val="bash0"/>
        </w:rPr>
        <w:t xml:space="preserve"> </w:t>
      </w:r>
      <w:proofErr w:type="spellStart"/>
      <w:r w:rsidR="003A65DB" w:rsidRPr="003A65DB">
        <w:rPr>
          <w:rStyle w:val="bash0"/>
        </w:rPr>
        <w:t>Notebook</w:t>
      </w:r>
      <w:proofErr w:type="spellEnd"/>
      <w:r w:rsidR="003A65DB">
        <w:rPr>
          <w:rStyle w:val="bash0"/>
        </w:rPr>
        <w:t>.</w:t>
      </w:r>
      <w:r w:rsidR="003A65DB" w:rsidRPr="003A65DB">
        <w:t xml:space="preserve"> </w:t>
      </w:r>
      <w:r w:rsidR="003A65DB">
        <w:t>Можно одновременно работать с несколькими файлами</w:t>
      </w:r>
      <w:r w:rsidR="00B6110B" w:rsidRPr="00B6110B">
        <w:t xml:space="preserve">, </w:t>
      </w:r>
      <w:r w:rsidR="00B6110B">
        <w:t xml:space="preserve">использовать отладчик </w:t>
      </w:r>
      <w:r w:rsidR="00B6110B">
        <w:fldChar w:fldCharType="begin"/>
      </w:r>
      <w:r w:rsidR="007629A6">
        <w:instrText xml:space="preserve"> ADDIN ZOTERO_ITEM CSL_CITATION {"citationID":"HyXeltgc","properties":{"formattedCitation":"[13]","plainCitation":"[13]","noteIndex":0},"citationItems":[{"id":11,"uris":["http://zotero.org/users/local/ccYgADcV/items/WC25ESC5"],"itemData":{"id":11,"type":"webpage","language":"en","title":"Debugger","URL":"https://jupyterlab.readthedocs.io/en/4.1.x/user/debugger.html","author":[{"family":"JupiterLab","given":""}],"accessed":{"date-parts":[["2024",7,19]]}}}],"schema":"https://github.com/citation-style-language/schema/raw/master/csl-citation.json"} </w:instrText>
      </w:r>
      <w:r w:rsidR="00B6110B">
        <w:fldChar w:fldCharType="separate"/>
      </w:r>
      <w:r w:rsidR="007629A6" w:rsidRPr="007629A6">
        <w:rPr>
          <w:rFonts w:cs="Times New Roman"/>
        </w:rPr>
        <w:t>[13]</w:t>
      </w:r>
      <w:r w:rsidR="00B6110B">
        <w:fldChar w:fldCharType="end"/>
      </w:r>
      <w:r w:rsidR="00B6110B">
        <w:t xml:space="preserve">, если потребуется. </w:t>
      </w:r>
    </w:p>
    <w:p w14:paraId="58292C7A" w14:textId="7DF55BC5" w:rsidR="00456CD3" w:rsidRPr="00724661" w:rsidRDefault="00456CD3" w:rsidP="003A65DB">
      <w:r>
        <w:t xml:space="preserve">Данная среда разработки, а также другие инструменты входят в бесплатную программу </w:t>
      </w:r>
      <w:r w:rsidRPr="006E4089">
        <w:rPr>
          <w:rStyle w:val="bash0"/>
        </w:rPr>
        <w:t>A</w:t>
      </w:r>
      <w:proofErr w:type="spellStart"/>
      <w:r w:rsidR="00296411" w:rsidRPr="006E4089">
        <w:rPr>
          <w:rStyle w:val="bash0"/>
          <w:lang w:val="en-US"/>
        </w:rPr>
        <w:t>naconda</w:t>
      </w:r>
      <w:proofErr w:type="spellEnd"/>
      <w:r w:rsidR="00296411" w:rsidRPr="00296411">
        <w:t xml:space="preserve"> </w:t>
      </w:r>
      <w:r w:rsidR="00296411">
        <w:fldChar w:fldCharType="begin"/>
      </w:r>
      <w:r w:rsidR="004E040D">
        <w:instrText xml:space="preserve"> ADDIN ZOTERO_ITEM CSL_CITATION {"citationID":"SQsJvBYm","properties":{"formattedCitation":"[8]","plainCitation":"[8]","noteIndex":0},"citationItems":[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 w:rsidR="00296411">
        <w:fldChar w:fldCharType="separate"/>
      </w:r>
      <w:r w:rsidR="00663046" w:rsidRPr="00663046">
        <w:rPr>
          <w:rFonts w:cs="Times New Roman"/>
        </w:rPr>
        <w:t>[8]</w:t>
      </w:r>
      <w:r w:rsidR="00296411">
        <w:fldChar w:fldCharType="end"/>
      </w:r>
      <w:r>
        <w:t xml:space="preserve"> </w:t>
      </w:r>
      <w:r w:rsidR="00296411">
        <w:t xml:space="preserve">которую можно скачать с сайта </w:t>
      </w:r>
      <w:hyperlink r:id="rId12" w:history="1">
        <w:r w:rsidR="00296411" w:rsidRPr="000A48F7">
          <w:rPr>
            <w:rStyle w:val="a8"/>
          </w:rPr>
          <w:t>https://www.anaconda.com/</w:t>
        </w:r>
      </w:hyperlink>
      <w:r w:rsidR="00296411">
        <w:t xml:space="preserve">. </w:t>
      </w:r>
    </w:p>
    <w:p w14:paraId="4DBFBFB6" w14:textId="53577D48" w:rsidR="00267742" w:rsidRPr="00FA42B2" w:rsidRDefault="00267742" w:rsidP="003A65DB">
      <w:r>
        <w:t xml:space="preserve">Разработку проекта желательно вести в </w:t>
      </w:r>
      <w:r w:rsidR="006E4089">
        <w:t xml:space="preserve">новом окружении, чтобы не возникло конфликта между версиями </w:t>
      </w:r>
      <w:r w:rsidR="00F16D61">
        <w:t xml:space="preserve">установленных и </w:t>
      </w:r>
      <w:r w:rsidR="006E4089">
        <w:t xml:space="preserve">устанавливаемых пакетов. Для этого, открываем программу </w:t>
      </w:r>
      <w:proofErr w:type="spellStart"/>
      <w:r w:rsidR="006E4089" w:rsidRPr="00116BD2">
        <w:rPr>
          <w:rStyle w:val="bash0"/>
        </w:rPr>
        <w:t>Anaconda</w:t>
      </w:r>
      <w:proofErr w:type="spellEnd"/>
      <w:r w:rsidR="006E4089" w:rsidRPr="00460784">
        <w:t xml:space="preserve"> </w:t>
      </w:r>
      <w:r w:rsidR="006E4089">
        <w:t xml:space="preserve">и </w:t>
      </w:r>
      <w:r w:rsidR="00460784">
        <w:t xml:space="preserve">выбираем </w:t>
      </w:r>
      <w:r w:rsidR="003F3590">
        <w:t xml:space="preserve">вкладку </w:t>
      </w:r>
      <w:proofErr w:type="spellStart"/>
      <w:r w:rsidR="003F3590" w:rsidRPr="00116BD2">
        <w:rPr>
          <w:rStyle w:val="bash0"/>
        </w:rPr>
        <w:t>Environments</w:t>
      </w:r>
      <w:proofErr w:type="spellEnd"/>
      <w:r w:rsidR="00460784">
        <w:t>, в открывшейся вкладке</w:t>
      </w:r>
      <w:r w:rsidR="00460784" w:rsidRPr="00460784">
        <w:t xml:space="preserve"> </w:t>
      </w:r>
      <w:r w:rsidR="00460784">
        <w:t xml:space="preserve">нажимаем кнопку </w:t>
      </w:r>
      <w:proofErr w:type="spellStart"/>
      <w:r w:rsidR="00460784" w:rsidRPr="00460784">
        <w:rPr>
          <w:rStyle w:val="bash0"/>
        </w:rPr>
        <w:t>Create</w:t>
      </w:r>
      <w:proofErr w:type="spellEnd"/>
      <w:r w:rsidR="00460784" w:rsidRPr="00460784">
        <w:t xml:space="preserve">, </w:t>
      </w:r>
      <w:r w:rsidR="00116BD2">
        <w:t>задаём</w:t>
      </w:r>
      <w:r w:rsidR="00116BD2" w:rsidRPr="00460784">
        <w:t xml:space="preserve"> </w:t>
      </w:r>
      <w:r w:rsidR="00116BD2">
        <w:t>название</w:t>
      </w:r>
      <w:r w:rsidR="00460784">
        <w:t xml:space="preserve"> окружения и версию </w:t>
      </w:r>
      <w:r w:rsidR="00460784" w:rsidRPr="00FA42B2">
        <w:rPr>
          <w:rStyle w:val="bash0"/>
        </w:rPr>
        <w:t>Python</w:t>
      </w:r>
      <w:r w:rsidR="00460784" w:rsidRPr="00FA42B2">
        <w:t>.</w:t>
      </w:r>
      <w:r w:rsidR="00FA42B2">
        <w:t xml:space="preserve"> Делаем активным наше окружение, в данном случае окружение </w:t>
      </w:r>
      <w:r w:rsidR="00FA42B2" w:rsidRPr="00404BD3">
        <w:rPr>
          <w:rStyle w:val="bash0"/>
        </w:rPr>
        <w:t>diplom_2024_gb</w:t>
      </w:r>
      <w:r w:rsidR="00404BD3">
        <w:t>, см.</w:t>
      </w:r>
      <w:r w:rsidR="00FA42B2" w:rsidRPr="00FA42B2">
        <w:t xml:space="preserve"> </w:t>
      </w:r>
      <w:r w:rsidR="00541E58">
        <w:fldChar w:fldCharType="begin"/>
      </w:r>
      <w:r w:rsidR="00541E58">
        <w:instrText xml:space="preserve"> REF  _Ref172311730 \* Lower \h  \* MERGEFORMAT </w:instrText>
      </w:r>
      <w:r w:rsidR="00541E58">
        <w:fldChar w:fldCharType="separate"/>
      </w:r>
      <w:r w:rsidR="00001B06">
        <w:t xml:space="preserve">рисунок </w:t>
      </w:r>
      <w:r w:rsidR="00001B06">
        <w:rPr>
          <w:rStyle w:val="aff9"/>
        </w:rPr>
        <w:t>2</w:t>
      </w:r>
      <w:r w:rsidR="00541E58">
        <w:fldChar w:fldCharType="end"/>
      </w:r>
      <w:r w:rsidR="00404BD3">
        <w:t>.</w:t>
      </w:r>
    </w:p>
    <w:p w14:paraId="484D5C2A" w14:textId="77777777" w:rsidR="00541E58" w:rsidRDefault="00541E58" w:rsidP="00F251DA">
      <w:pPr>
        <w:pStyle w:val="ab"/>
      </w:pPr>
      <w:r>
        <w:drawing>
          <wp:inline distT="0" distB="0" distL="0" distR="0" wp14:anchorId="4B42D93B" wp14:editId="7F0A9FCA">
            <wp:extent cx="5939790" cy="3496945"/>
            <wp:effectExtent l="0" t="0" r="3810" b="8255"/>
            <wp:docPr id="131469318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693188" name="Рисунок 131469318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3496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B0314" w14:textId="5BD002FB" w:rsidR="00B45252" w:rsidRDefault="00541E58" w:rsidP="00F251DA">
      <w:pPr>
        <w:pStyle w:val="aff8"/>
      </w:pPr>
      <w:bookmarkStart w:id="21" w:name="_Ref172311730"/>
      <w:r>
        <w:t xml:space="preserve">Рисунок </w:t>
      </w:r>
      <w:r w:rsidRPr="00541E58">
        <w:rPr>
          <w:rStyle w:val="aff9"/>
        </w:rPr>
        <w:fldChar w:fldCharType="begin"/>
      </w:r>
      <w:r w:rsidRPr="00541E58">
        <w:rPr>
          <w:rStyle w:val="aff9"/>
        </w:rPr>
        <w:instrText xml:space="preserve"> SEQ Рисунок \* ARABIC </w:instrText>
      </w:r>
      <w:r w:rsidRPr="00541E58">
        <w:rPr>
          <w:rStyle w:val="aff9"/>
        </w:rPr>
        <w:fldChar w:fldCharType="separate"/>
      </w:r>
      <w:r w:rsidR="00146DA9">
        <w:rPr>
          <w:rStyle w:val="aff9"/>
          <w:noProof/>
        </w:rPr>
        <w:t>2</w:t>
      </w:r>
      <w:r w:rsidRPr="00541E58">
        <w:rPr>
          <w:rStyle w:val="aff9"/>
        </w:rPr>
        <w:fldChar w:fldCharType="end"/>
      </w:r>
      <w:bookmarkEnd w:id="21"/>
      <w:r>
        <w:rPr>
          <w:rStyle w:val="aff9"/>
        </w:rPr>
        <w:t xml:space="preserve">. </w:t>
      </w:r>
      <w:r w:rsidRPr="00541E58">
        <w:rPr>
          <w:rStyle w:val="aff9"/>
        </w:rPr>
        <w:t>Выбор активного окружения</w:t>
      </w:r>
      <w:r>
        <w:t xml:space="preserve"> </w:t>
      </w:r>
      <w:proofErr w:type="spellStart"/>
      <w:r>
        <w:rPr>
          <w:lang w:val="en-US"/>
        </w:rPr>
        <w:t>diplom</w:t>
      </w:r>
      <w:proofErr w:type="spellEnd"/>
      <w:r w:rsidRPr="00541E58">
        <w:t>_2024_</w:t>
      </w:r>
      <w:proofErr w:type="spellStart"/>
      <w:r>
        <w:rPr>
          <w:lang w:val="en-US"/>
        </w:rPr>
        <w:t>gb</w:t>
      </w:r>
      <w:proofErr w:type="spellEnd"/>
    </w:p>
    <w:p w14:paraId="0C544104" w14:textId="16B36547" w:rsidR="00447BFB" w:rsidRPr="00F16D61" w:rsidRDefault="00404BD3" w:rsidP="00404BD3">
      <w:r>
        <w:t xml:space="preserve">После выбора окружения, нажимаем вкладку </w:t>
      </w:r>
      <w:r w:rsidRPr="00404BD3">
        <w:rPr>
          <w:rStyle w:val="bash0"/>
        </w:rPr>
        <w:t>Home</w:t>
      </w:r>
      <w:r w:rsidRPr="00404BD3">
        <w:t xml:space="preserve"> </w:t>
      </w:r>
      <w:r>
        <w:t xml:space="preserve">и выбираем среду разработки </w:t>
      </w:r>
      <w:bookmarkStart w:id="22" w:name="_Hlk172312231"/>
      <w:proofErr w:type="spellStart"/>
      <w:r w:rsidRPr="00404BD3">
        <w:rPr>
          <w:rStyle w:val="bash0"/>
        </w:rPr>
        <w:t>JupyterLab</w:t>
      </w:r>
      <w:bookmarkEnd w:id="22"/>
      <w:proofErr w:type="spellEnd"/>
      <w:r>
        <w:t>.</w:t>
      </w:r>
    </w:p>
    <w:p w14:paraId="6CD324E2" w14:textId="77777777" w:rsidR="004326F4" w:rsidRDefault="00A54257" w:rsidP="000A27FE">
      <w:pPr>
        <w:pStyle w:val="a0"/>
      </w:pPr>
      <w:bookmarkStart w:id="23" w:name="_Toc172787032"/>
      <w:r>
        <w:t xml:space="preserve">Выбор </w:t>
      </w:r>
      <w:proofErr w:type="spellStart"/>
      <w:r>
        <w:t>датасетов</w:t>
      </w:r>
      <w:bookmarkEnd w:id="23"/>
      <w:proofErr w:type="spellEnd"/>
    </w:p>
    <w:p w14:paraId="2FB06A04" w14:textId="06E7451E" w:rsidR="000A27FE" w:rsidRDefault="000A27FE" w:rsidP="000A27FE">
      <w:proofErr w:type="spellStart"/>
      <w:r>
        <w:t>Датасеты</w:t>
      </w:r>
      <w:proofErr w:type="spellEnd"/>
      <w:r>
        <w:t xml:space="preserve"> были взяты с сайта </w:t>
      </w:r>
      <w:proofErr w:type="spellStart"/>
      <w:r>
        <w:rPr>
          <w:lang w:val="en-US"/>
        </w:rPr>
        <w:t>InvestFunds</w:t>
      </w:r>
      <w:proofErr w:type="spellEnd"/>
      <w:r w:rsidRPr="000A27FE">
        <w:t xml:space="preserve"> (</w:t>
      </w:r>
      <w:hyperlink r:id="rId14" w:history="1">
        <w:r w:rsidRPr="0065226B">
          <w:rPr>
            <w:rStyle w:val="a8"/>
          </w:rPr>
          <w:t>https://investfunds.ru/</w:t>
        </w:r>
      </w:hyperlink>
      <w:r w:rsidRPr="000A27FE">
        <w:t>)</w:t>
      </w:r>
      <w:r>
        <w:t xml:space="preserve">, их можно бесплатно скачать в формате </w:t>
      </w:r>
      <w:r>
        <w:rPr>
          <w:lang w:val="en-US"/>
        </w:rPr>
        <w:t>Excel</w:t>
      </w:r>
      <w:r w:rsidRPr="000A27FE">
        <w:t xml:space="preserve">, </w:t>
      </w:r>
      <w:r>
        <w:t>за выбранный промежуток времени.</w:t>
      </w:r>
    </w:p>
    <w:p w14:paraId="23F13224" w14:textId="4AB67839" w:rsidR="000A27FE" w:rsidRDefault="000A27FE" w:rsidP="000A0DE4">
      <w:pPr>
        <w:spacing w:after="0"/>
      </w:pPr>
      <w:r>
        <w:lastRenderedPageBreak/>
        <w:t xml:space="preserve">В качестве ключевых индикаторов </w:t>
      </w:r>
      <w:r w:rsidR="00FC0AFB">
        <w:fldChar w:fldCharType="begin"/>
      </w:r>
      <w:r w:rsidR="007629A6">
        <w:instrText xml:space="preserve"> ADDIN ZOTERO_ITEM CSL_CITATION {"citationID":"cCrajWcl","properties":{"formattedCitation":"[11]","plainCitation":"[11]","noteIndex":0},"citationItems":[{"id":13,"uris":["http://zotero.org/users/local/ccYgADcV/items/3TQS5SWW"],"itemData":{"id":13,"type":"webpage","language":"en","title":"Ключевые индикаторы","URL":"https://investfunds.ru/indicators/key-indexes/","author":[{"family":"InvestFunds","given":""}],"accessed":{"date-parts":[["2024",7,20]]}}}],"schema":"https://github.com/citation-style-language/schema/raw/master/csl-citation.json"} </w:instrText>
      </w:r>
      <w:r w:rsidR="00FC0AFB">
        <w:fldChar w:fldCharType="separate"/>
      </w:r>
      <w:r w:rsidR="007629A6" w:rsidRPr="007629A6">
        <w:rPr>
          <w:rFonts w:cs="Times New Roman"/>
        </w:rPr>
        <w:t>[11]</w:t>
      </w:r>
      <w:r w:rsidR="00FC0AFB">
        <w:fldChar w:fldCharType="end"/>
      </w:r>
      <w:r w:rsidRPr="000A27FE">
        <w:t xml:space="preserve"> </w:t>
      </w:r>
      <w:r>
        <w:t xml:space="preserve"> </w:t>
      </w:r>
      <w:r w:rsidR="001C404E">
        <w:t>были приняты следующие показатели:</w:t>
      </w:r>
    </w:p>
    <w:p w14:paraId="45207C68" w14:textId="26A9666B" w:rsidR="001C404E" w:rsidRDefault="001C404E" w:rsidP="000A0DE4">
      <w:pPr>
        <w:pStyle w:val="ad"/>
        <w:numPr>
          <w:ilvl w:val="0"/>
          <w:numId w:val="44"/>
        </w:numPr>
      </w:pPr>
      <w:r w:rsidRPr="001C404E">
        <w:t xml:space="preserve">индекс </w:t>
      </w:r>
      <w:r>
        <w:t>М</w:t>
      </w:r>
      <w:r w:rsidRPr="001C404E">
        <w:t>осбиржи</w:t>
      </w:r>
      <w:r>
        <w:t>;</w:t>
      </w:r>
    </w:p>
    <w:p w14:paraId="423F5646" w14:textId="6A2F7D32" w:rsidR="001C404E" w:rsidRDefault="001C404E" w:rsidP="000A0DE4">
      <w:pPr>
        <w:pStyle w:val="ad"/>
        <w:numPr>
          <w:ilvl w:val="0"/>
          <w:numId w:val="44"/>
        </w:numPr>
      </w:pPr>
      <w:r>
        <w:t>индекс РТС;</w:t>
      </w:r>
    </w:p>
    <w:p w14:paraId="2D17FB3A" w14:textId="727DFD81" w:rsidR="001C404E" w:rsidRDefault="001C404E" w:rsidP="000A0DE4">
      <w:pPr>
        <w:pStyle w:val="ad"/>
        <w:numPr>
          <w:ilvl w:val="0"/>
          <w:numId w:val="44"/>
        </w:numPr>
      </w:pPr>
      <w:r>
        <w:t xml:space="preserve">индекс </w:t>
      </w:r>
      <w:r w:rsidRPr="001C404E">
        <w:t>S&amp;P 500</w:t>
      </w:r>
      <w:r>
        <w:t>;</w:t>
      </w:r>
    </w:p>
    <w:p w14:paraId="6B15E6E5" w14:textId="79CCAF32" w:rsidR="001C404E" w:rsidRDefault="001C404E" w:rsidP="000A0DE4">
      <w:pPr>
        <w:pStyle w:val="ad"/>
        <w:numPr>
          <w:ilvl w:val="0"/>
          <w:numId w:val="44"/>
        </w:numPr>
      </w:pPr>
      <w:r w:rsidRPr="001C404E">
        <w:t>платина (Банк России)</w:t>
      </w:r>
      <w:r>
        <w:t>;</w:t>
      </w:r>
    </w:p>
    <w:p w14:paraId="49CD700E" w14:textId="6F5BA6EF" w:rsidR="001C404E" w:rsidRDefault="001C404E" w:rsidP="000A0DE4">
      <w:pPr>
        <w:pStyle w:val="ad"/>
        <w:numPr>
          <w:ilvl w:val="0"/>
          <w:numId w:val="44"/>
        </w:numPr>
      </w:pPr>
      <w:r w:rsidRPr="001C404E">
        <w:t>нефть Brent</w:t>
      </w:r>
      <w:r>
        <w:t>;</w:t>
      </w:r>
    </w:p>
    <w:p w14:paraId="2DF41A0D" w14:textId="0C7B1B39" w:rsidR="001C404E" w:rsidRDefault="001C404E" w:rsidP="000A0DE4">
      <w:pPr>
        <w:pStyle w:val="ad"/>
        <w:numPr>
          <w:ilvl w:val="0"/>
          <w:numId w:val="44"/>
        </w:numPr>
      </w:pPr>
      <w:r w:rsidRPr="001C404E">
        <w:t>золото (Банк России)</w:t>
      </w:r>
      <w:r w:rsidR="000A0DE4">
        <w:t>;</w:t>
      </w:r>
    </w:p>
    <w:p w14:paraId="70EF2F34" w14:textId="10AEF732" w:rsidR="000A0DE4" w:rsidRDefault="000A0DE4" w:rsidP="000A0DE4">
      <w:pPr>
        <w:pStyle w:val="ad"/>
        <w:numPr>
          <w:ilvl w:val="0"/>
          <w:numId w:val="44"/>
        </w:numPr>
      </w:pPr>
      <w:r w:rsidRPr="000A0DE4">
        <w:t>серебро (Банк России)</w:t>
      </w:r>
      <w:r>
        <w:t>;</w:t>
      </w:r>
    </w:p>
    <w:p w14:paraId="000EBAA9" w14:textId="24281FA9" w:rsidR="000A0DE4" w:rsidRDefault="000A0DE4" w:rsidP="000A0DE4">
      <w:pPr>
        <w:pStyle w:val="ad"/>
        <w:numPr>
          <w:ilvl w:val="0"/>
          <w:numId w:val="44"/>
        </w:numPr>
      </w:pPr>
      <w:r w:rsidRPr="000A0DE4">
        <w:t>палладий (Банк России)</w:t>
      </w:r>
      <w:r>
        <w:t>.</w:t>
      </w:r>
    </w:p>
    <w:p w14:paraId="40B2FCC5" w14:textId="764D755F" w:rsidR="000A0DE4" w:rsidRDefault="000A0DE4" w:rsidP="002A7435">
      <w:pPr>
        <w:spacing w:after="0"/>
        <w:ind w:left="142"/>
      </w:pPr>
      <w:r>
        <w:t xml:space="preserve">В качестве </w:t>
      </w:r>
      <w:proofErr w:type="spellStart"/>
      <w:r>
        <w:t>таргетов</w:t>
      </w:r>
      <w:proofErr w:type="spellEnd"/>
      <w:r>
        <w:t xml:space="preserve"> (целевой переменной) были взяты следующие курсы валют</w:t>
      </w:r>
      <w:r w:rsidR="002A7435">
        <w:t xml:space="preserve"> </w:t>
      </w:r>
      <w:r w:rsidR="002A7435">
        <w:fldChar w:fldCharType="begin"/>
      </w:r>
      <w:r w:rsidR="007629A6">
        <w:instrText xml:space="preserve"> ADDIN ZOTERO_ITEM CSL_CITATION {"citationID":"27vRXbRd","properties":{"formattedCitation":"[12]","plainCitation":"[12]","noteIndex":0},"citationItems":[{"id":14,"uris":["http://zotero.org/users/local/ccYgADcV/items/2ZUXQ5CK"],"itemData":{"id":14,"type":"webpage","language":"en","title":"Курсы валют","URL":"https://investfunds.ru/indicators/currency/","author":[{"family":"InvestFunds","given":""}],"accessed":{"date-parts":[["2024",7,20]]}}}],"schema":"https://github.com/citation-style-language/schema/raw/master/csl-citation.json"} </w:instrText>
      </w:r>
      <w:r w:rsidR="002A7435">
        <w:fldChar w:fldCharType="separate"/>
      </w:r>
      <w:r w:rsidR="007629A6" w:rsidRPr="007629A6">
        <w:rPr>
          <w:rFonts w:cs="Times New Roman"/>
        </w:rPr>
        <w:t>[12]</w:t>
      </w:r>
      <w:r w:rsidR="002A7435">
        <w:fldChar w:fldCharType="end"/>
      </w:r>
      <w:r w:rsidRPr="000A0DE4">
        <w:t>:</w:t>
      </w:r>
    </w:p>
    <w:p w14:paraId="25862E3B" w14:textId="03E16633" w:rsidR="000A0DE4" w:rsidRDefault="000A0DE4" w:rsidP="002A7435">
      <w:pPr>
        <w:pStyle w:val="ad"/>
        <w:numPr>
          <w:ilvl w:val="0"/>
          <w:numId w:val="45"/>
        </w:numPr>
      </w:pPr>
      <w:r w:rsidRPr="000A0DE4">
        <w:t>доллар США</w:t>
      </w:r>
      <w:r>
        <w:t xml:space="preserve"> /</w:t>
      </w:r>
      <w:r w:rsidRPr="000A0DE4">
        <w:t xml:space="preserve"> Российский рубль</w:t>
      </w:r>
      <w:r w:rsidR="00535DD3">
        <w:t>;</w:t>
      </w:r>
    </w:p>
    <w:p w14:paraId="0221A48F" w14:textId="25DF67E8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Евро </w:t>
      </w:r>
      <w:r>
        <w:t xml:space="preserve">/ </w:t>
      </w:r>
      <w:r w:rsidRPr="00535DD3">
        <w:t>Российский рубль</w:t>
      </w:r>
      <w:r>
        <w:t>;</w:t>
      </w:r>
    </w:p>
    <w:p w14:paraId="7FA09D05" w14:textId="77777777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бивалютная корзина </w:t>
      </w:r>
      <w:r>
        <w:t xml:space="preserve">/ </w:t>
      </w:r>
      <w:r w:rsidRPr="00535DD3">
        <w:t>Российский рубль</w:t>
      </w:r>
      <w:r>
        <w:t>;</w:t>
      </w:r>
    </w:p>
    <w:p w14:paraId="0C373622" w14:textId="4E4F19B0" w:rsidR="00535DD3" w:rsidRDefault="00535DD3" w:rsidP="002A7435">
      <w:pPr>
        <w:pStyle w:val="ad"/>
        <w:numPr>
          <w:ilvl w:val="0"/>
          <w:numId w:val="45"/>
        </w:numPr>
      </w:pPr>
      <w:r w:rsidRPr="00535DD3">
        <w:t>Британский фунт стерлингов</w:t>
      </w:r>
      <w:r>
        <w:t xml:space="preserve"> /</w:t>
      </w:r>
      <w:r w:rsidRPr="00535DD3">
        <w:t xml:space="preserve"> Российский рубль</w:t>
      </w:r>
      <w:r>
        <w:t>;</w:t>
      </w:r>
    </w:p>
    <w:p w14:paraId="538CB8AC" w14:textId="2BF5554F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Швейцарский франк </w:t>
      </w:r>
      <w:r>
        <w:t xml:space="preserve">/ </w:t>
      </w:r>
      <w:r w:rsidRPr="00535DD3">
        <w:t>Российский рубль</w:t>
      </w:r>
      <w:r>
        <w:t>;</w:t>
      </w:r>
    </w:p>
    <w:p w14:paraId="2B387134" w14:textId="0288C1D5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Китайский юань </w:t>
      </w:r>
      <w:r>
        <w:t>/</w:t>
      </w:r>
      <w:r w:rsidRPr="00535DD3">
        <w:t xml:space="preserve"> Российский рубль</w:t>
      </w:r>
      <w:r>
        <w:t>;</w:t>
      </w:r>
    </w:p>
    <w:p w14:paraId="0F0F3714" w14:textId="04A6014A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Японская иена </w:t>
      </w:r>
      <w:r w:rsidR="002A7435">
        <w:t xml:space="preserve">/ </w:t>
      </w:r>
      <w:r w:rsidRPr="00535DD3">
        <w:t>Российский рубль</w:t>
      </w:r>
      <w:r w:rsidR="00FF5AD8">
        <w:t>;</w:t>
      </w:r>
    </w:p>
    <w:p w14:paraId="61454302" w14:textId="3F9C8A4F" w:rsidR="000A0DE4" w:rsidRPr="005375BD" w:rsidRDefault="005375BD" w:rsidP="00E93CA5">
      <w:pPr>
        <w:pStyle w:val="a0"/>
        <w:rPr>
          <w:lang w:val="en-US"/>
        </w:rPr>
      </w:pPr>
      <w:bookmarkStart w:id="24" w:name="_Toc172787033"/>
      <w:r>
        <w:t xml:space="preserve">Создание файла </w:t>
      </w:r>
      <w:r>
        <w:rPr>
          <w:lang w:val="en-US"/>
        </w:rPr>
        <w:t>Jupiter Notebook</w:t>
      </w:r>
      <w:bookmarkEnd w:id="24"/>
    </w:p>
    <w:p w14:paraId="36EE3A45" w14:textId="765F394C" w:rsidR="000A0DE4" w:rsidRPr="007E4F32" w:rsidRDefault="005375BD" w:rsidP="00E93CA5">
      <w:r>
        <w:t>После того как мы установили</w:t>
      </w:r>
      <w:r w:rsidR="008F06C4">
        <w:t xml:space="preserve"> </w:t>
      </w:r>
      <w:proofErr w:type="spellStart"/>
      <w:r w:rsidR="008F06C4" w:rsidRPr="00404BD3">
        <w:rPr>
          <w:rStyle w:val="bash0"/>
        </w:rPr>
        <w:t>JupyterLab</w:t>
      </w:r>
      <w:proofErr w:type="spellEnd"/>
      <w:r w:rsidR="008F06C4">
        <w:t xml:space="preserve">, </w:t>
      </w:r>
      <w:r w:rsidR="00D236BD">
        <w:t xml:space="preserve">выбрали рабочее окружение и </w:t>
      </w:r>
      <w:r>
        <w:t>открыли среду разработки</w:t>
      </w:r>
      <w:r w:rsidRPr="005375BD">
        <w:t xml:space="preserve"> (</w:t>
      </w:r>
      <w:r>
        <w:t xml:space="preserve">пункт </w:t>
      </w:r>
      <w:r>
        <w:fldChar w:fldCharType="begin"/>
      </w:r>
      <w:r>
        <w:instrText xml:space="preserve"> REF _Ref172364700 \r \h </w:instrText>
      </w:r>
      <w:r>
        <w:fldChar w:fldCharType="separate"/>
      </w:r>
      <w:r w:rsidR="00001B06">
        <w:t>2.1</w:t>
      </w:r>
      <w:r>
        <w:fldChar w:fldCharType="end"/>
      </w:r>
      <w:r w:rsidRPr="005375BD">
        <w:t>)</w:t>
      </w:r>
      <w:r>
        <w:t xml:space="preserve">, создадим файл </w:t>
      </w:r>
      <w:proofErr w:type="spellStart"/>
      <w:r w:rsidR="00D236BD" w:rsidRPr="007E4F32">
        <w:rPr>
          <w:rStyle w:val="bash0"/>
        </w:rPr>
        <w:t>Jupiter</w:t>
      </w:r>
      <w:proofErr w:type="spellEnd"/>
      <w:r w:rsidR="00D236BD" w:rsidRPr="007E4F32">
        <w:rPr>
          <w:rStyle w:val="bash0"/>
        </w:rPr>
        <w:t xml:space="preserve"> </w:t>
      </w:r>
      <w:proofErr w:type="spellStart"/>
      <w:r w:rsidR="00D236BD" w:rsidRPr="007E4F32">
        <w:rPr>
          <w:rStyle w:val="bash0"/>
        </w:rPr>
        <w:t>Notebook</w:t>
      </w:r>
      <w:proofErr w:type="spellEnd"/>
      <w:r w:rsidR="00D236BD" w:rsidRPr="00D236BD">
        <w:t xml:space="preserve">. </w:t>
      </w:r>
      <w:r w:rsidR="00D236BD">
        <w:t>Для этого</w:t>
      </w:r>
      <w:r w:rsidR="008F06C4">
        <w:t xml:space="preserve"> нужно перейти меню </w:t>
      </w:r>
      <w:r w:rsidR="008F06C4" w:rsidRPr="008F06C4">
        <w:rPr>
          <w:rStyle w:val="bash0"/>
        </w:rPr>
        <w:t>File</w:t>
      </w:r>
      <w:r w:rsidR="008F06C4" w:rsidRPr="007E4F32">
        <w:t xml:space="preserve"> </w:t>
      </w:r>
      <w:r w:rsidR="008F06C4" w:rsidRPr="007E4F32">
        <w:rPr>
          <w:rFonts w:cs="Times New Roman"/>
        </w:rPr>
        <w:t xml:space="preserve">→ </w:t>
      </w:r>
      <w:r w:rsidR="008F06C4" w:rsidRPr="008F06C4">
        <w:rPr>
          <w:rStyle w:val="bash0"/>
        </w:rPr>
        <w:t>New</w:t>
      </w:r>
      <w:r w:rsidR="008F06C4" w:rsidRPr="007E4F32">
        <w:rPr>
          <w:rFonts w:cs="Times New Roman"/>
        </w:rPr>
        <w:t xml:space="preserve"> → </w:t>
      </w:r>
      <w:proofErr w:type="spellStart"/>
      <w:r w:rsidR="008F06C4" w:rsidRPr="008F06C4">
        <w:rPr>
          <w:rStyle w:val="bash0"/>
        </w:rPr>
        <w:t>Notebook</w:t>
      </w:r>
      <w:proofErr w:type="spellEnd"/>
      <w:r w:rsidR="008F06C4" w:rsidRPr="008F06C4">
        <w:t>.</w:t>
      </w:r>
    </w:p>
    <w:p w14:paraId="0C97218B" w14:textId="77777777" w:rsidR="00975354" w:rsidRDefault="007E4F32" w:rsidP="00E93CA5">
      <w:r>
        <w:t xml:space="preserve">Файл </w:t>
      </w:r>
      <w:proofErr w:type="spellStart"/>
      <w:r w:rsidRPr="007E4F32">
        <w:rPr>
          <w:rStyle w:val="bash0"/>
        </w:rPr>
        <w:t>Jupiter</w:t>
      </w:r>
      <w:proofErr w:type="spellEnd"/>
      <w:r w:rsidRPr="007E4F32">
        <w:rPr>
          <w:rStyle w:val="bash0"/>
        </w:rPr>
        <w:t xml:space="preserve"> </w:t>
      </w:r>
      <w:proofErr w:type="spellStart"/>
      <w:r w:rsidRPr="007E4F32">
        <w:rPr>
          <w:rStyle w:val="bash0"/>
        </w:rPr>
        <w:t>Notebook</w:t>
      </w:r>
      <w:proofErr w:type="spellEnd"/>
      <w:r w:rsidRPr="00975354">
        <w:t xml:space="preserve"> состоит из </w:t>
      </w:r>
      <w:r w:rsidR="00975354">
        <w:t xml:space="preserve">ячеек, в которых может находиться код программы или пояснительный текст программы, написанный на языке </w:t>
      </w:r>
      <w:proofErr w:type="spellStart"/>
      <w:r w:rsidR="00975354" w:rsidRPr="00975354">
        <w:rPr>
          <w:rStyle w:val="bash0"/>
        </w:rPr>
        <w:t>Markdown</w:t>
      </w:r>
      <w:proofErr w:type="spellEnd"/>
      <w:r w:rsidR="00975354" w:rsidRPr="00975354">
        <w:t xml:space="preserve">. </w:t>
      </w:r>
      <w:r w:rsidR="00975354">
        <w:t>Код каждой ячейки может выполняться отдельно, а также есть возможность запустить выполнение всех ячеек. Результат выполнения ячейки может выводиться непосредственно после самой ячейки.</w:t>
      </w:r>
      <w:r w:rsidR="00975354" w:rsidRPr="00975354">
        <w:t xml:space="preserve"> </w:t>
      </w:r>
    </w:p>
    <w:p w14:paraId="63F05950" w14:textId="7CFB7F39" w:rsidR="00E93CA5" w:rsidRPr="00E93CA5" w:rsidRDefault="00E93CA5" w:rsidP="00E93CA5">
      <w:pPr>
        <w:pStyle w:val="a0"/>
      </w:pPr>
      <w:bookmarkStart w:id="25" w:name="_Toc172787034"/>
      <w:r>
        <w:t xml:space="preserve">Установка необходимых </w:t>
      </w:r>
      <w:r>
        <w:rPr>
          <w:lang w:val="en-US"/>
        </w:rPr>
        <w:t>python-</w:t>
      </w:r>
      <w:r>
        <w:t>пакетов</w:t>
      </w:r>
      <w:bookmarkEnd w:id="25"/>
    </w:p>
    <w:p w14:paraId="33B2D5A7" w14:textId="12AB3ED5" w:rsidR="00E93CA5" w:rsidRDefault="00E93CA5" w:rsidP="00E93CA5">
      <w:r>
        <w:t>Для того чтобы использовать необходимые нам библиотеки (</w:t>
      </w:r>
      <w:r>
        <w:rPr>
          <w:lang w:val="en-US"/>
        </w:rPr>
        <w:t>Pandas</w:t>
      </w:r>
      <w:r w:rsidRPr="00E93CA5">
        <w:t xml:space="preserve">, </w:t>
      </w:r>
      <w:r>
        <w:rPr>
          <w:lang w:val="en-US"/>
        </w:rPr>
        <w:t>NumPy</w:t>
      </w:r>
      <w:r w:rsidR="0004797E" w:rsidRPr="0004797E">
        <w:t xml:space="preserve">, </w:t>
      </w:r>
      <w:proofErr w:type="spellStart"/>
      <w:r w:rsidR="0004797E" w:rsidRPr="0004797E">
        <w:t>Matplotlib</w:t>
      </w:r>
      <w:proofErr w:type="spellEnd"/>
      <w:r w:rsidR="006978D1" w:rsidRPr="006978D1">
        <w:t xml:space="preserve"> </w:t>
      </w:r>
      <w:r w:rsidR="006978D1">
        <w:t xml:space="preserve">и </w:t>
      </w:r>
      <w:proofErr w:type="gramStart"/>
      <w:r w:rsidR="00F16D61">
        <w:t>т.д.</w:t>
      </w:r>
      <w:proofErr w:type="gramEnd"/>
      <w:r>
        <w:t>)</w:t>
      </w:r>
      <w:r w:rsidR="0004797E" w:rsidRPr="0004797E">
        <w:t xml:space="preserve"> </w:t>
      </w:r>
      <w:r w:rsidR="0004797E">
        <w:t>нужно установить соответствующие па</w:t>
      </w:r>
      <w:r w:rsidR="00D779F5">
        <w:t xml:space="preserve">кеты с помощью системы управления пакетами </w:t>
      </w:r>
      <w:proofErr w:type="spellStart"/>
      <w:r w:rsidR="00D779F5" w:rsidRPr="00D779F5">
        <w:rPr>
          <w:rStyle w:val="bash0"/>
        </w:rPr>
        <w:t>pip</w:t>
      </w:r>
      <w:proofErr w:type="spellEnd"/>
      <w:r w:rsidR="00D779F5">
        <w:t>. Для этого в ячейки ноутбука запустим следующий код:</w:t>
      </w:r>
    </w:p>
    <w:p w14:paraId="2F5C65B4" w14:textId="7AAC3CB2" w:rsidR="00456C69" w:rsidRPr="005D086D" w:rsidRDefault="00456C69" w:rsidP="00E65A01">
      <w:pPr>
        <w:pStyle w:val="Title"/>
        <w:pageBreakBefore/>
        <w:rPr>
          <w:lang w:val="ru-RU"/>
        </w:rPr>
      </w:pPr>
      <w:bookmarkStart w:id="26" w:name="_Hlk172377445"/>
      <w:bookmarkStart w:id="27" w:name="_Hlk172377423"/>
      <w:r>
        <w:rPr>
          <w:lang w:val="ru-RU"/>
        </w:rPr>
        <w:lastRenderedPageBreak/>
        <w:t xml:space="preserve">ячейка </w:t>
      </w:r>
      <w:r>
        <w:t>Jupiter</w:t>
      </w:r>
      <w:r w:rsidRPr="005D086D">
        <w:rPr>
          <w:lang w:val="ru-RU"/>
        </w:rPr>
        <w:t xml:space="preserve"> </w:t>
      </w:r>
      <w:r>
        <w:t>Notebook</w:t>
      </w:r>
      <w:bookmarkEnd w:id="26"/>
    </w:p>
    <w:bookmarkEnd w:id="27"/>
    <w:p w14:paraId="6847C0F0" w14:textId="71725EC8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ля каждого проекта я использую новое окружение, </w:t>
      </w:r>
    </w:p>
    <w:p w14:paraId="23C19393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умаю это помогает избежать ошибок связанных с версиями пакетов</w:t>
      </w:r>
    </w:p>
    <w:p w14:paraId="544746D1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pandas</w:t>
      </w:r>
    </w:p>
    <w:p w14:paraId="4D74A6A7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matplotlib</w:t>
      </w:r>
    </w:p>
    <w:p w14:paraId="0F2A2FA2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seaborn</w:t>
      </w:r>
    </w:p>
    <w:p w14:paraId="607220F5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numpy</w:t>
      </w:r>
      <w:proofErr w:type="spellEnd"/>
    </w:p>
    <w:p w14:paraId="15673F4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scikit-learn</w:t>
      </w:r>
    </w:p>
    <w:p w14:paraId="34F4672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openpyxl</w:t>
      </w:r>
      <w:proofErr w:type="spellEnd"/>
    </w:p>
    <w:p w14:paraId="6E1A0A8B" w14:textId="6D533190" w:rsidR="00BC61C2" w:rsidRDefault="006E2661" w:rsidP="006E2661">
      <w:pPr>
        <w:pStyle w:val="a0"/>
      </w:pPr>
      <w:bookmarkStart w:id="28" w:name="_Toc172787035"/>
      <w:r>
        <w:t>Импортируем нужные модули</w:t>
      </w:r>
      <w:bookmarkEnd w:id="28"/>
    </w:p>
    <w:p w14:paraId="4580FD43" w14:textId="3B0870FA" w:rsidR="00E65A01" w:rsidRDefault="00621DF2" w:rsidP="00E65A01">
      <w:r>
        <w:t>После установки пакетов</w:t>
      </w:r>
      <w:r w:rsidR="00E65A01">
        <w:t xml:space="preserve"> нужно импортировать нужные нам для работы модули. </w:t>
      </w:r>
    </w:p>
    <w:p w14:paraId="450E8D9E" w14:textId="0F27F50A" w:rsidR="007A530E" w:rsidRPr="00E65A01" w:rsidRDefault="006E2661" w:rsidP="007A530E">
      <w:pPr>
        <w:pStyle w:val="Title"/>
        <w:rPr>
          <w:lang w:val="ru-RU"/>
        </w:rPr>
      </w:pPr>
      <w:bookmarkStart w:id="29" w:name="_Hlk172381897"/>
      <w:r w:rsidRPr="006E2661">
        <w:rPr>
          <w:lang w:val="ru-RU"/>
        </w:rPr>
        <w:t xml:space="preserve">ячейка </w:t>
      </w:r>
      <w:r w:rsidRPr="006E2661">
        <w:t>Jupiter</w:t>
      </w:r>
      <w:r w:rsidRPr="006E2661">
        <w:rPr>
          <w:lang w:val="ru-RU"/>
        </w:rPr>
        <w:t xml:space="preserve"> </w:t>
      </w:r>
      <w:r w:rsidRPr="006E2661">
        <w:t>Notebook</w:t>
      </w:r>
      <w:bookmarkEnd w:id="29"/>
    </w:p>
    <w:p w14:paraId="03C1347C" w14:textId="77777777" w:rsidR="007A530E" w:rsidRPr="00E65A01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65A01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мпортируем необходимые библиотеки</w:t>
      </w:r>
    </w:p>
    <w:p w14:paraId="26072448" w14:textId="77777777" w:rsidR="007A530E" w:rsidRPr="003A06CC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numpy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np</w:t>
      </w:r>
    </w:p>
    <w:p w14:paraId="7B07B093" w14:textId="77777777" w:rsidR="007A530E" w:rsidRPr="003A06CC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nda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</w:p>
    <w:p w14:paraId="710DF01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atplotlib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yplot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</w:p>
    <w:p w14:paraId="3EC153FD" w14:textId="77777777" w:rsidR="007A530E" w:rsidRPr="004301D0" w:rsidRDefault="007A530E" w:rsidP="007A530E">
      <w:pPr>
        <w:pStyle w:val="TXT1"/>
        <w:rPr>
          <w:rFonts w:eastAsia="Times New Roman" w:cs="Times New Roman"/>
          <w:color w:val="267F99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eaborn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ns</w:t>
      </w:r>
      <w:proofErr w:type="spellEnd"/>
    </w:p>
    <w:p w14:paraId="4F9D8C9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19BFE77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Следующая магическая команда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Jupyter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Notebook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нужна для того, чтобы графики</w:t>
      </w:r>
    </w:p>
    <w:p w14:paraId="721F1F1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ображались прямо в ноутбуке, а не в отдельном окне</w:t>
      </w:r>
    </w:p>
    <w:p w14:paraId="2EF96A7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matplotli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line</w:t>
      </w:r>
    </w:p>
    <w:p w14:paraId="317508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1D4111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Настройка более четкого отображения графиков</w:t>
      </w:r>
    </w:p>
    <w:p w14:paraId="6FA032C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onfig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lineBacken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igure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orm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svg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</w:p>
    <w:p w14:paraId="6FC83E7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011ADDA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Модуль для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зазбиения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выборки на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ренировочнию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тестовую</w:t>
      </w:r>
    </w:p>
    <w:p w14:paraId="714774C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</w:t>
      </w:r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_selec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train_test_split</w:t>
      </w:r>
      <w:proofErr w:type="spellEnd"/>
    </w:p>
    <w:p w14:paraId="5D5929B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A1A5A6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Убер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warnings</w:t>
      </w:r>
    </w:p>
    <w:p w14:paraId="145CA12E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warnings</w:t>
      </w:r>
    </w:p>
    <w:p w14:paraId="40A02D5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warning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ilterwarnings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ignore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BF73A7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368AD05B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Настройк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формат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вывод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чисел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float</w:t>
      </w:r>
    </w:p>
    <w:p w14:paraId="066806D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et_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op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display.float_format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:.2f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orma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FDACFB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85EFA5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Вычисление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Z-score</w:t>
      </w:r>
    </w:p>
    <w:p w14:paraId="1EB5CBA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cip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stats</w:t>
      </w:r>
    </w:p>
    <w:p w14:paraId="3F533B9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reprocessing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LabelEncoder</w:t>
      </w:r>
      <w:proofErr w:type="spellEnd"/>
    </w:p>
    <w:p w14:paraId="7721A28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cipy.stats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mstats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winsorize</w:t>
      </w:r>
      <w:proofErr w:type="spellEnd"/>
    </w:p>
    <w:p w14:paraId="60645E3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57E7F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время</w:t>
      </w:r>
      <w:proofErr w:type="spellEnd"/>
    </w:p>
    <w:p w14:paraId="60EE3B7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etime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etime</w:t>
      </w:r>
    </w:p>
    <w:p w14:paraId="2E6B7E7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CDFBDA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Случайные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числа</w:t>
      </w:r>
      <w:proofErr w:type="spellEnd"/>
    </w:p>
    <w:p w14:paraId="5E7C67E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and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nd</w:t>
      </w:r>
      <w:proofErr w:type="spellEnd"/>
    </w:p>
    <w:p w14:paraId="65AA922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BB5094D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Алгоритм машинного обучения 'Метод случайного леса'</w:t>
      </w:r>
    </w:p>
    <w:p w14:paraId="4B32BED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ensemble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andomForestRegressor</w:t>
      </w:r>
      <w:proofErr w:type="spellEnd"/>
    </w:p>
    <w:p w14:paraId="74D01F36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F4A440A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Кросс-валидация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</w:p>
    <w:p w14:paraId="0F21235B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</w:t>
      </w:r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_selec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ross_validate</w:t>
      </w:r>
      <w:proofErr w:type="spellEnd"/>
    </w:p>
    <w:p w14:paraId="055606F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0551DD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Разбиение</w:t>
      </w:r>
      <w:proofErr w:type="spellEnd"/>
    </w:p>
    <w:p w14:paraId="6C65EC0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lastRenderedPageBreak/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</w:t>
      </w:r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_selection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KFold</w:t>
      </w:r>
      <w:proofErr w:type="spellEnd"/>
    </w:p>
    <w:p w14:paraId="1D1DF56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215D721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Метрика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r2</w:t>
      </w:r>
    </w:p>
    <w:p w14:paraId="18EE191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etrics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2_score</w:t>
      </w:r>
    </w:p>
    <w:p w14:paraId="01449D0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491F6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Пути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файловой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системы</w:t>
      </w:r>
      <w:proofErr w:type="spellEnd"/>
    </w:p>
    <w:p w14:paraId="5046E16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li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</w:p>
    <w:p w14:paraId="4A410A3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3C3116B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егулярные выражения</w:t>
      </w:r>
    </w:p>
    <w:p w14:paraId="4240B8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</w:p>
    <w:p w14:paraId="47F300C8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5071E34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кругление числа в большую сторону</w:t>
      </w:r>
    </w:p>
    <w:p w14:paraId="3C2906D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ath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</w:p>
    <w:p w14:paraId="7E0B15E0" w14:textId="09329018" w:rsidR="006F4604" w:rsidRDefault="006E2661" w:rsidP="006E2661">
      <w:pPr>
        <w:pStyle w:val="a0"/>
      </w:pPr>
      <w:bookmarkStart w:id="30" w:name="_Toc172787036"/>
      <w:bookmarkStart w:id="31" w:name="_Ref172889049"/>
      <w:r>
        <w:t xml:space="preserve">Загрузка </w:t>
      </w:r>
      <w:proofErr w:type="spellStart"/>
      <w:r>
        <w:t>датасетов</w:t>
      </w:r>
      <w:bookmarkEnd w:id="30"/>
      <w:bookmarkEnd w:id="31"/>
      <w:proofErr w:type="spellEnd"/>
    </w:p>
    <w:p w14:paraId="297033E5" w14:textId="7D417C91" w:rsidR="00983682" w:rsidRDefault="00983682" w:rsidP="00983682">
      <w:r>
        <w:t xml:space="preserve">Загрузка файлов в дата фрейм происходит в автоматическом режиме. Программа читает все файлы с расширением </w:t>
      </w:r>
      <w:proofErr w:type="spellStart"/>
      <w:r w:rsidRPr="00F157AC">
        <w:rPr>
          <w:rStyle w:val="bash0"/>
        </w:rPr>
        <w:t>xlsx</w:t>
      </w:r>
      <w:proofErr w:type="spellEnd"/>
      <w:r>
        <w:t xml:space="preserve"> в директории заданной константой </w:t>
      </w:r>
      <w:r w:rsidRPr="00F157AC">
        <w:rPr>
          <w:rStyle w:val="bash0"/>
        </w:rPr>
        <w:t>PATH_DATASET</w:t>
      </w:r>
      <w:r w:rsidR="0085403F" w:rsidRPr="0085403F">
        <w:rPr>
          <w:rStyle w:val="bash0"/>
        </w:rPr>
        <w:t xml:space="preserve"> </w:t>
      </w:r>
      <w:r w:rsidR="0085403F">
        <w:rPr>
          <w:rStyle w:val="bash0"/>
        </w:rPr>
        <w:fldChar w:fldCharType="begin"/>
      </w:r>
      <w:r w:rsidR="00663046">
        <w:rPr>
          <w:rStyle w:val="bash0"/>
        </w:rPr>
        <w:instrText xml:space="preserve"> ADDIN ZOTERO_ITEM CSL_CITATION {"citationID":"CJ2Ra78W","properties":{"formattedCitation":"[6]","plainCitation":"[6]","noteIndex":0},"citationItems":[{"id":15,"uris":["http://zotero.org/users/local/ccYgADcV/items/2SECZ9LF"],"itemData":{"id":15,"type":"webpage","language":"ru","title":"ДЗ 'Погружение в Python'. Семинар 7. Файлы и файловая система","URL":"https://github.com/uc20100/python_2/blob/main/seminar_7/file_func/task_home_work.py","author":[{"family":"Эгипти","given":"Е.В."}],"accessed":{"date-parts":[["2024",7,21]]}}}],"schema":"https://github.com/citation-style-language/schema/raw/master/csl-citation.json"} </w:instrText>
      </w:r>
      <w:r w:rsidR="0085403F">
        <w:rPr>
          <w:rStyle w:val="bash0"/>
        </w:rPr>
        <w:fldChar w:fldCharType="separate"/>
      </w:r>
      <w:r w:rsidR="00663046" w:rsidRPr="00663046">
        <w:rPr>
          <w:rFonts w:cs="Times New Roman"/>
        </w:rPr>
        <w:t>[6]</w:t>
      </w:r>
      <w:r w:rsidR="0085403F">
        <w:rPr>
          <w:rStyle w:val="bash0"/>
        </w:rPr>
        <w:fldChar w:fldCharType="end"/>
      </w:r>
      <w:r>
        <w:t xml:space="preserve">. Все файлы соединяются по полю </w:t>
      </w:r>
      <w:r w:rsidRPr="00F157AC">
        <w:rPr>
          <w:rStyle w:val="bash0"/>
        </w:rPr>
        <w:t>Дата</w:t>
      </w:r>
      <w:r>
        <w:t xml:space="preserve">. Если число строк в файле </w:t>
      </w:r>
      <w:r w:rsidR="00865274">
        <w:t>меньше,</w:t>
      </w:r>
      <w:r>
        <w:t xml:space="preserve"> </w:t>
      </w:r>
      <w:r w:rsidR="00F157AC">
        <w:t xml:space="preserve">чем </w:t>
      </w:r>
      <w:r w:rsidR="00F157AC" w:rsidRPr="00F157AC">
        <w:rPr>
          <w:rStyle w:val="bash0"/>
        </w:rPr>
        <w:t>MIN_ROW</w:t>
      </w:r>
      <w:r w:rsidR="00F157AC">
        <w:t>, то такие данные не будут включены в итоговый дата фрейм.</w:t>
      </w:r>
      <w:r>
        <w:t xml:space="preserve"> </w:t>
      </w:r>
      <w:r w:rsidR="00F157AC">
        <w:t>В дата фрейме название столбца</w:t>
      </w:r>
      <w:r w:rsidR="00735F16">
        <w:t xml:space="preserve"> </w:t>
      </w:r>
      <w:r w:rsidR="00735F16" w:rsidRPr="00735F16">
        <w:rPr>
          <w:rStyle w:val="bash0"/>
        </w:rPr>
        <w:t>Значение</w:t>
      </w:r>
      <w:r w:rsidR="00F157AC">
        <w:t xml:space="preserve"> будет </w:t>
      </w:r>
      <w:r w:rsidR="00735F16">
        <w:t>заменено на</w:t>
      </w:r>
      <w:r w:rsidR="00F157AC">
        <w:t xml:space="preserve"> названи</w:t>
      </w:r>
      <w:r w:rsidR="00735F16">
        <w:t>е</w:t>
      </w:r>
      <w:r w:rsidR="00F157AC">
        <w:t xml:space="preserve"> файла. Информация о ходе процесса выводится </w:t>
      </w:r>
      <w:r w:rsidR="004029FA">
        <w:t>под ячейкой.</w:t>
      </w:r>
    </w:p>
    <w:p w14:paraId="471310A4" w14:textId="34EB99FE" w:rsidR="003E2D4B" w:rsidRPr="00E64F85" w:rsidRDefault="00D63042" w:rsidP="00D63042">
      <w:pPr>
        <w:pStyle w:val="Title"/>
        <w:rPr>
          <w:lang w:val="ru-RU"/>
        </w:rPr>
      </w:pPr>
      <w:bookmarkStart w:id="32" w:name="_Hlk172391845"/>
      <w:r w:rsidRPr="006E2661">
        <w:rPr>
          <w:lang w:val="ru-RU"/>
        </w:rPr>
        <w:t>ячейка</w:t>
      </w:r>
      <w:r w:rsidRPr="00E64F85">
        <w:rPr>
          <w:lang w:val="ru-RU"/>
        </w:rPr>
        <w:t xml:space="preserve"> </w:t>
      </w:r>
      <w:r w:rsidRPr="006E2661">
        <w:t>Jupiter</w:t>
      </w:r>
      <w:r w:rsidRPr="00E64F85">
        <w:rPr>
          <w:lang w:val="ru-RU"/>
        </w:rPr>
        <w:t xml:space="preserve"> </w:t>
      </w:r>
      <w:r w:rsidRPr="006E2661">
        <w:t>Notebook</w:t>
      </w:r>
    </w:p>
    <w:bookmarkEnd w:id="32"/>
    <w:p w14:paraId="28A035BE" w14:textId="77777777" w:rsidR="00E45433" w:rsidRPr="00E64F85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E64F8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сположение</w:t>
      </w:r>
      <w:r w:rsidRPr="00E64F8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нных</w:t>
      </w:r>
    </w:p>
    <w:p w14:paraId="253A8E8B" w14:textId="77777777" w:rsidR="00E45433" w:rsidRPr="00E64F85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</w:t>
      </w:r>
      <w:r w:rsidRPr="00E64F85">
        <w:rPr>
          <w:rFonts w:eastAsia="Times New Roman" w:cs="Times New Roman"/>
          <w:color w:val="0070C1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DATASET</w:t>
      </w:r>
      <w:r w:rsidRPr="00E64F85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proofErr w:type="gramStart"/>
      <w:r w:rsidRPr="00E64F85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./</w:t>
      </w:r>
      <w:proofErr w:type="gram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Dataset</w:t>
      </w:r>
      <w:r w:rsidRPr="00E64F85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</w:p>
    <w:p w14:paraId="527B402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Минимальное разрешённое количество строк для загрузки</w:t>
      </w:r>
    </w:p>
    <w:p w14:paraId="5D5870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</w:t>
      </w:r>
      <w:r w:rsidRPr="004301D0">
        <w:rPr>
          <w:rFonts w:eastAsia="Times New Roman" w:cs="Times New Roman"/>
          <w:color w:val="0070C1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ROW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000</w:t>
      </w:r>
    </w:p>
    <w:p w14:paraId="24D38886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Итоговый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фрей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со всеми данными</w:t>
      </w:r>
    </w:p>
    <w:p w14:paraId="622935E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.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()</w:t>
      </w:r>
    </w:p>
    <w:p w14:paraId="6206963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Расположение файлов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сета</w:t>
      </w:r>
      <w:proofErr w:type="spellEnd"/>
    </w:p>
    <w:p w14:paraId="31BEBDD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w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()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7D868BF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</w:p>
    <w:p w14:paraId="2DB57EC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terdir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):</w:t>
      </w:r>
    </w:p>
    <w:p w14:paraId="26CD09D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_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):</w:t>
      </w:r>
    </w:p>
    <w:p w14:paraId="22FF080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       *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tr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proofErr w:type="gramStart"/>
      <w:r w:rsidRPr="004301D0">
        <w:rPr>
          <w:rFonts w:eastAsia="Times New Roman" w:cs="Times New Roman"/>
          <w:kern w:val="0"/>
          <w:szCs w:val="21"/>
          <w14:ligatures w14:val="none"/>
        </w:rPr>
        <w:t>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\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CE47BC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all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.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546CEC0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=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xlsx'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1A718D0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ad</w:t>
      </w:r>
      <w:proofErr w:type="gramEnd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_excel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26FC8B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Переимену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стобцы</w:t>
      </w:r>
      <w:proofErr w:type="spellEnd"/>
    </w:p>
    <w:p w14:paraId="0573F6B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4301D0">
        <w:rPr>
          <w:rFonts w:eastAsia="Times New Roman" w:cs="Times New Roman"/>
          <w:kern w:val="0"/>
          <w:szCs w:val="21"/>
          <w14:ligatures w14:val="none"/>
        </w:rPr>
        <w:t>={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Значение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}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CCC82F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Нормализу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дату</w:t>
      </w:r>
      <w:proofErr w:type="spellEnd"/>
    </w:p>
    <w:p w14:paraId="5CC9890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].</w:t>
      </w:r>
      <w:proofErr w:type="spellStart"/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normaliz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)</w:t>
      </w:r>
    </w:p>
    <w:p w14:paraId="3A9A09E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яем условие первой загрузки</w:t>
      </w:r>
    </w:p>
    <w:p w14:paraId="427B16F9" w14:textId="77777777" w:rsidR="00E45433" w:rsidRPr="008B209A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gramEnd"/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>[</w:t>
      </w:r>
      <w:r w:rsidRPr="008B209A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>]:</w:t>
      </w:r>
    </w:p>
    <w:p w14:paraId="072D147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&gt;=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_ROW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775FF8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бработа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4D9AF8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merg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inner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E2F5F5B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Размерность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после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merge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A69D7F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98ED1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тклонё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мало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строк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6FACEB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ED9EF0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</w:p>
    <w:p w14:paraId="09B35BC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бработа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D96FE80" w14:textId="5B657C10" w:rsidR="003E2D4B" w:rsidRPr="007C0162" w:rsidRDefault="007C0162" w:rsidP="007C0162">
      <w:pPr>
        <w:pStyle w:val="Title1"/>
        <w:rPr>
          <w:lang w:val="ru-RU"/>
        </w:rPr>
      </w:pPr>
      <w:bookmarkStart w:id="33" w:name="_Hlk172391933"/>
      <w:r w:rsidRPr="006C2651">
        <w:rPr>
          <w:lang w:val="ru-RU"/>
        </w:rPr>
        <w:lastRenderedPageBreak/>
        <w:t xml:space="preserve">результат выполнения </w:t>
      </w:r>
    </w:p>
    <w:bookmarkEnd w:id="33"/>
    <w:p w14:paraId="213187F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chf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43A3D8B" w14:textId="77777777" w:rsidR="00E45433" w:rsidRPr="00E45433" w:rsidRDefault="00E45433" w:rsidP="00E45433">
      <w:pPr>
        <w:pStyle w:val="TXT1"/>
        <w:rPr>
          <w:lang w:val="ru-RU"/>
        </w:rPr>
      </w:pPr>
    </w:p>
    <w:p w14:paraId="4957A80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cny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5419, 2)</w:t>
      </w:r>
    </w:p>
    <w:p w14:paraId="42D7018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3)</w:t>
      </w:r>
    </w:p>
    <w:p w14:paraId="4D621C63" w14:textId="77777777" w:rsidR="00E45433" w:rsidRPr="00E45433" w:rsidRDefault="00E45433" w:rsidP="00E45433">
      <w:pPr>
        <w:pStyle w:val="TXT1"/>
        <w:rPr>
          <w:lang w:val="ru-RU"/>
        </w:rPr>
      </w:pPr>
    </w:p>
    <w:p w14:paraId="47E7F056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eur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27FBDC1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4)</w:t>
      </w:r>
    </w:p>
    <w:p w14:paraId="04368DA9" w14:textId="77777777" w:rsidR="00E45433" w:rsidRPr="00E45433" w:rsidRDefault="00E45433" w:rsidP="00E45433">
      <w:pPr>
        <w:pStyle w:val="TXT1"/>
        <w:rPr>
          <w:lang w:val="ru-RU"/>
        </w:rPr>
      </w:pPr>
    </w:p>
    <w:p w14:paraId="3BE54E2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gbp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66F526FB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5)</w:t>
      </w:r>
    </w:p>
    <w:p w14:paraId="65E55714" w14:textId="77777777" w:rsidR="00E45433" w:rsidRPr="00E45433" w:rsidRDefault="00E45433" w:rsidP="00E45433">
      <w:pPr>
        <w:pStyle w:val="TXT1"/>
        <w:rPr>
          <w:lang w:val="ru-RU"/>
        </w:rPr>
      </w:pPr>
    </w:p>
    <w:p w14:paraId="2A4A89B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jpy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890DC3D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6)</w:t>
      </w:r>
    </w:p>
    <w:p w14:paraId="385DC596" w14:textId="77777777" w:rsidR="00E45433" w:rsidRPr="00E45433" w:rsidRDefault="00E45433" w:rsidP="00E45433">
      <w:pPr>
        <w:pStyle w:val="TXT1"/>
        <w:rPr>
          <w:lang w:val="ru-RU"/>
        </w:rPr>
      </w:pPr>
    </w:p>
    <w:p w14:paraId="0071D287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s</w:t>
      </w:r>
      <w:r w:rsidRPr="00E45433">
        <w:rPr>
          <w:lang w:val="ru-RU"/>
        </w:rPr>
        <w:t>-</w:t>
      </w:r>
      <w:r w:rsidRPr="00E45433">
        <w:t>p</w:t>
      </w:r>
      <w:r w:rsidRPr="00E45433">
        <w:rPr>
          <w:lang w:val="ru-RU"/>
        </w:rPr>
        <w:t>-500.</w:t>
      </w:r>
      <w:r w:rsidRPr="00E45433">
        <w:t>xlsx</w:t>
      </w:r>
      <w:r w:rsidRPr="00E45433">
        <w:rPr>
          <w:lang w:val="ru-RU"/>
        </w:rPr>
        <w:t xml:space="preserve"> (6178, 2)</w:t>
      </w:r>
    </w:p>
    <w:p w14:paraId="29A6400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7)</w:t>
      </w:r>
    </w:p>
    <w:p w14:paraId="69F28B0E" w14:textId="77777777" w:rsidR="00E45433" w:rsidRPr="00E45433" w:rsidRDefault="00E45433" w:rsidP="00E45433">
      <w:pPr>
        <w:pStyle w:val="TXT1"/>
        <w:rPr>
          <w:lang w:val="ru-RU"/>
        </w:rPr>
      </w:pPr>
    </w:p>
    <w:p w14:paraId="18CD86D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usd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1FBBCEA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8)</w:t>
      </w:r>
    </w:p>
    <w:p w14:paraId="02F40556" w14:textId="77777777" w:rsidR="00E45433" w:rsidRPr="00E45433" w:rsidRDefault="00E45433" w:rsidP="00E45433">
      <w:pPr>
        <w:pStyle w:val="TXT1"/>
        <w:rPr>
          <w:lang w:val="ru-RU"/>
        </w:rPr>
      </w:pPr>
    </w:p>
    <w:p w14:paraId="667D62D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тклонён, мало строк: бивалютная-корзина_</w:t>
      </w:r>
      <w:r w:rsidRPr="00E45433">
        <w:t>rub</w:t>
      </w:r>
      <w:r w:rsidRPr="00E45433">
        <w:rPr>
          <w:lang w:val="ru-RU"/>
        </w:rPr>
        <w:t>.</w:t>
      </w:r>
      <w:r w:rsidRPr="00E45433">
        <w:t>xlsx</w:t>
      </w:r>
    </w:p>
    <w:p w14:paraId="7345F7EC" w14:textId="77777777" w:rsidR="00E45433" w:rsidRPr="00E45433" w:rsidRDefault="00E45433" w:rsidP="00E45433">
      <w:pPr>
        <w:pStyle w:val="TXT1"/>
        <w:rPr>
          <w:lang w:val="ru-RU"/>
        </w:rPr>
      </w:pPr>
    </w:p>
    <w:p w14:paraId="5E45087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золото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19621D6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285, 9)</w:t>
      </w:r>
    </w:p>
    <w:p w14:paraId="640E313C" w14:textId="77777777" w:rsidR="00E45433" w:rsidRPr="00E45433" w:rsidRDefault="00E45433" w:rsidP="00E45433">
      <w:pPr>
        <w:pStyle w:val="TXT1"/>
        <w:rPr>
          <w:lang w:val="ru-RU"/>
        </w:rPr>
      </w:pPr>
    </w:p>
    <w:p w14:paraId="0F83B59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индекс-</w:t>
      </w:r>
      <w:proofErr w:type="spellStart"/>
      <w:r w:rsidRPr="00E45433">
        <w:rPr>
          <w:lang w:val="ru-RU"/>
        </w:rPr>
        <w:t>мосбиржи</w:t>
      </w:r>
      <w:proofErr w:type="spellEnd"/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130, 2)</w:t>
      </w:r>
    </w:p>
    <w:p w14:paraId="4AD975A9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0)</w:t>
      </w:r>
    </w:p>
    <w:p w14:paraId="1383A326" w14:textId="77777777" w:rsidR="00E45433" w:rsidRPr="00E45433" w:rsidRDefault="00E45433" w:rsidP="00E45433">
      <w:pPr>
        <w:pStyle w:val="TXT1"/>
        <w:rPr>
          <w:lang w:val="ru-RU"/>
        </w:rPr>
      </w:pPr>
    </w:p>
    <w:p w14:paraId="3C16989C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нефть-</w:t>
      </w:r>
      <w:r w:rsidRPr="00E45433">
        <w:t>brent</w:t>
      </w:r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514, 2)</w:t>
      </w:r>
    </w:p>
    <w:p w14:paraId="49E96E2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1)</w:t>
      </w:r>
    </w:p>
    <w:p w14:paraId="1B3424C4" w14:textId="77777777" w:rsidR="00E45433" w:rsidRPr="00E45433" w:rsidRDefault="00E45433" w:rsidP="00E45433">
      <w:pPr>
        <w:pStyle w:val="TXT1"/>
        <w:rPr>
          <w:lang w:val="ru-RU"/>
        </w:rPr>
      </w:pPr>
    </w:p>
    <w:p w14:paraId="3A732F12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алладий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838, 2)</w:t>
      </w:r>
    </w:p>
    <w:p w14:paraId="6FE1A46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2)</w:t>
      </w:r>
    </w:p>
    <w:p w14:paraId="3E6CB53F" w14:textId="77777777" w:rsidR="00E45433" w:rsidRPr="00E45433" w:rsidRDefault="00E45433" w:rsidP="00E45433">
      <w:pPr>
        <w:pStyle w:val="TXT1"/>
        <w:rPr>
          <w:lang w:val="ru-RU"/>
        </w:rPr>
      </w:pPr>
    </w:p>
    <w:p w14:paraId="6B7203C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латина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912, 2)</w:t>
      </w:r>
    </w:p>
    <w:p w14:paraId="1007FDF4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3)</w:t>
      </w:r>
    </w:p>
    <w:p w14:paraId="1DA63B81" w14:textId="77777777" w:rsidR="00E45433" w:rsidRPr="00E45433" w:rsidRDefault="00E45433" w:rsidP="00E45433">
      <w:pPr>
        <w:pStyle w:val="TXT1"/>
        <w:rPr>
          <w:lang w:val="ru-RU"/>
        </w:rPr>
      </w:pPr>
    </w:p>
    <w:p w14:paraId="0D4590B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rPr>
          <w:lang w:val="ru-RU"/>
        </w:rPr>
        <w:t>ртс</w:t>
      </w:r>
      <w:proofErr w:type="spellEnd"/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128, 2)</w:t>
      </w:r>
    </w:p>
    <w:p w14:paraId="40CE8A7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78, 14)</w:t>
      </w:r>
    </w:p>
    <w:p w14:paraId="4EA1B41E" w14:textId="77777777" w:rsidR="00E45433" w:rsidRPr="00E45433" w:rsidRDefault="00E45433" w:rsidP="00E45433">
      <w:pPr>
        <w:pStyle w:val="TXT1"/>
        <w:rPr>
          <w:lang w:val="ru-RU"/>
        </w:rPr>
      </w:pPr>
    </w:p>
    <w:p w14:paraId="2C87BD0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серебро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6E6BEFD0" w14:textId="77777777" w:rsidR="00E45433" w:rsidRPr="00E171A0" w:rsidRDefault="00E45433" w:rsidP="00E45433">
      <w:pPr>
        <w:pStyle w:val="TXT1"/>
        <w:rPr>
          <w:lang w:val="ru-RU"/>
        </w:rPr>
      </w:pPr>
      <w:r w:rsidRPr="00E171A0">
        <w:rPr>
          <w:lang w:val="ru-RU"/>
        </w:rPr>
        <w:t xml:space="preserve">Размерность после </w:t>
      </w:r>
      <w:r w:rsidRPr="00E45433">
        <w:t>merge</w:t>
      </w:r>
      <w:r w:rsidRPr="00E171A0">
        <w:rPr>
          <w:lang w:val="ru-RU"/>
        </w:rPr>
        <w:t xml:space="preserve"> (4178, 15)</w:t>
      </w:r>
    </w:p>
    <w:p w14:paraId="1B5DF097" w14:textId="644BBC10" w:rsidR="00B34E7B" w:rsidRDefault="00B34E7B" w:rsidP="00B34273">
      <w:r>
        <w:t>Выведем первые пять строк дата фрейма.</w:t>
      </w:r>
    </w:p>
    <w:p w14:paraId="271EF712" w14:textId="77777777" w:rsidR="00B34E7B" w:rsidRPr="006C2651" w:rsidRDefault="00B34E7B" w:rsidP="00881455">
      <w:pPr>
        <w:pStyle w:val="Title"/>
        <w:keepNext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6A8A2BAC" w14:textId="7860F391" w:rsidR="00B34E7B" w:rsidRPr="004301D0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грузилось</w:t>
      </w:r>
    </w:p>
    <w:p w14:paraId="51BA5667" w14:textId="77777777" w:rsidR="00B34E7B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head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5764151F" w14:textId="77777777" w:rsidR="001A037C" w:rsidRDefault="001A037C" w:rsidP="001A037C">
      <w:pPr>
        <w:sectPr w:rsidR="001A037C" w:rsidSect="00933F4C">
          <w:footerReference w:type="default" r:id="rId15"/>
          <w:footerReference w:type="first" r:id="rId16"/>
          <w:pgSz w:w="11906" w:h="16838"/>
          <w:pgMar w:top="1134" w:right="567" w:bottom="1134" w:left="1701" w:header="709" w:footer="85" w:gutter="0"/>
          <w:pgNumType w:start="1"/>
          <w:cols w:space="708"/>
          <w:docGrid w:linePitch="360"/>
        </w:sectPr>
      </w:pPr>
    </w:p>
    <w:p w14:paraId="047C880B" w14:textId="284454C6" w:rsidR="00E171A0" w:rsidRDefault="003C4F64" w:rsidP="003C4F64">
      <w:pPr>
        <w:pStyle w:val="Title1"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C5B5A8A" w14:textId="77777777" w:rsidR="001A037C" w:rsidRDefault="0069180E" w:rsidP="001A037C">
      <w:pPr>
        <w:pStyle w:val="ab"/>
      </w:pPr>
      <w:r>
        <w:drawing>
          <wp:inline distT="0" distB="0" distL="0" distR="0" wp14:anchorId="165957C0" wp14:editId="2DB001B8">
            <wp:extent cx="9237193" cy="1797025"/>
            <wp:effectExtent l="0" t="0" r="2540" b="0"/>
            <wp:docPr id="892869560" name="Рисунок 12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2869560" name="Рисунок 12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522143" cy="1852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8B36E1" w14:textId="4F2ABB85" w:rsidR="001A037C" w:rsidRDefault="001A037C" w:rsidP="00F574F3">
      <w:pPr>
        <w:pStyle w:val="aff8"/>
        <w:sectPr w:rsidR="001A037C" w:rsidSect="001A037C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3</w:t>
      </w:r>
      <w:r>
        <w:fldChar w:fldCharType="end"/>
      </w:r>
      <w:r>
        <w:t>. Вывод первых пяти строк дата фрейма</w:t>
      </w:r>
    </w:p>
    <w:p w14:paraId="5A4B50A9" w14:textId="0B855D4F" w:rsidR="0069180E" w:rsidRDefault="0069180E" w:rsidP="009C57A8">
      <w:pPr>
        <w:pStyle w:val="ab"/>
      </w:pPr>
    </w:p>
    <w:p w14:paraId="6638AEF4" w14:textId="66B0343D" w:rsidR="000A27FE" w:rsidRDefault="006C2651" w:rsidP="00B34273">
      <w:r>
        <w:t>Проверим размер загруженных данных</w:t>
      </w:r>
      <w:r w:rsidR="00B34E7B">
        <w:t>.</w:t>
      </w:r>
    </w:p>
    <w:p w14:paraId="3047382B" w14:textId="03E230D5" w:rsidR="006C2651" w:rsidRPr="006C2651" w:rsidRDefault="006C2651" w:rsidP="006C2651">
      <w:pPr>
        <w:pStyle w:val="Title"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28FA3DB7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 размер</w:t>
      </w:r>
    </w:p>
    <w:p w14:paraId="231E6295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bookmarkStart w:id="34" w:name="_Hlk172456621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bookmarkEnd w:id="34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gramEnd"/>
    </w:p>
    <w:p w14:paraId="5ABA924A" w14:textId="7461E40A" w:rsidR="006C2651" w:rsidRPr="00F16D61" w:rsidRDefault="006C2651" w:rsidP="006C2651">
      <w:pPr>
        <w:pStyle w:val="Title1"/>
        <w:rPr>
          <w:lang w:val="ru-RU"/>
        </w:rPr>
      </w:pPr>
      <w:r w:rsidRPr="00F16D61">
        <w:rPr>
          <w:lang w:val="ru-RU"/>
        </w:rPr>
        <w:t>результат выполнения</w:t>
      </w:r>
    </w:p>
    <w:p w14:paraId="3C4133FC" w14:textId="305B9CCB" w:rsidR="006362EA" w:rsidRPr="004301D0" w:rsidRDefault="006362EA" w:rsidP="00291594">
      <w:pPr>
        <w:pStyle w:val="TXT1"/>
        <w:rPr>
          <w:color w:val="000000"/>
          <w:szCs w:val="21"/>
          <w:lang w:val="ru-RU"/>
        </w:rPr>
      </w:pPr>
      <w:r w:rsidRPr="004301D0">
        <w:rPr>
          <w:color w:val="000000"/>
          <w:szCs w:val="21"/>
          <w:lang w:val="ru-RU"/>
        </w:rPr>
        <w:t>(4178, 15)</w:t>
      </w:r>
    </w:p>
    <w:p w14:paraId="526390B1" w14:textId="5B4A5EF4" w:rsidR="00F77E1C" w:rsidRPr="00F77E1C" w:rsidRDefault="00F77E1C" w:rsidP="00F77E1C">
      <w:r>
        <w:t xml:space="preserve">В итоговый дата фрейм </w:t>
      </w:r>
      <w:proofErr w:type="spellStart"/>
      <w:r w:rsidRPr="00F77E1C">
        <w:rPr>
          <w:rStyle w:val="bash0"/>
        </w:rPr>
        <w:t>data_loaded</w:t>
      </w:r>
      <w:proofErr w:type="spellEnd"/>
      <w:r>
        <w:t xml:space="preserve"> не был включен </w:t>
      </w:r>
      <w:proofErr w:type="spellStart"/>
      <w:r>
        <w:t>датасет</w:t>
      </w:r>
      <w:proofErr w:type="spellEnd"/>
      <w:r>
        <w:t xml:space="preserve"> </w:t>
      </w:r>
      <w:r w:rsidR="00B40C6F" w:rsidRPr="00B40C6F">
        <w:rPr>
          <w:rStyle w:val="bash0"/>
        </w:rPr>
        <w:t>бивалютная-</w:t>
      </w:r>
      <w:proofErr w:type="spellStart"/>
      <w:r w:rsidR="00B40C6F" w:rsidRPr="00B40C6F">
        <w:rPr>
          <w:rStyle w:val="bash0"/>
        </w:rPr>
        <w:t>корзина_rub</w:t>
      </w:r>
      <w:proofErr w:type="spellEnd"/>
      <w:r w:rsidR="00B40C6F">
        <w:t>, по сколько</w:t>
      </w:r>
      <w:r w:rsidR="00523980">
        <w:t xml:space="preserve"> он</w:t>
      </w:r>
      <w:r w:rsidR="00B40C6F">
        <w:t xml:space="preserve"> не удовлетворя</w:t>
      </w:r>
      <w:r w:rsidR="00B015F0">
        <w:t>ет</w:t>
      </w:r>
      <w:r w:rsidR="00B40C6F">
        <w:t xml:space="preserve"> критерию минимального количества строк </w:t>
      </w:r>
      <w:r w:rsidR="00B40C6F" w:rsidRPr="00B40C6F">
        <w:rPr>
          <w:rStyle w:val="bash0"/>
        </w:rPr>
        <w:t>MIN_ROW</w:t>
      </w:r>
      <w:r w:rsidR="00B40C6F">
        <w:t>.</w:t>
      </w:r>
    </w:p>
    <w:p w14:paraId="5E135225" w14:textId="12012E8D" w:rsidR="00291594" w:rsidRDefault="008D5A84" w:rsidP="006B73B1">
      <w:pPr>
        <w:pStyle w:val="a0"/>
      </w:pPr>
      <w:bookmarkStart w:id="35" w:name="_Toc172787037"/>
      <w:r>
        <w:t>Разведочный анализ</w:t>
      </w:r>
      <w:r>
        <w:rPr>
          <w:lang w:val="en-US"/>
        </w:rPr>
        <w:t xml:space="preserve"> </w:t>
      </w:r>
      <w:r>
        <w:t>данных (</w:t>
      </w:r>
      <w:r>
        <w:rPr>
          <w:lang w:val="en-US"/>
        </w:rPr>
        <w:t>EDA</w:t>
      </w:r>
      <w:r>
        <w:t>)</w:t>
      </w:r>
      <w:bookmarkEnd w:id="35"/>
    </w:p>
    <w:p w14:paraId="72BB8974" w14:textId="2C77265B" w:rsidR="00DC2CE1" w:rsidRPr="00DC2CE1" w:rsidRDefault="00DC2CE1" w:rsidP="00DC2CE1">
      <w:r>
        <w:t>С помощью разведочного анализа (</w:t>
      </w:r>
      <w:r>
        <w:rPr>
          <w:lang w:val="en-US"/>
        </w:rPr>
        <w:t>EDA</w:t>
      </w:r>
      <w:r>
        <w:t>)</w:t>
      </w:r>
      <w:r w:rsidRPr="00DC2CE1">
        <w:t xml:space="preserve"> </w:t>
      </w:r>
      <w:r>
        <w:t>оценим качество загруженных данных.</w:t>
      </w:r>
    </w:p>
    <w:p w14:paraId="38D7935B" w14:textId="38D6241E" w:rsidR="00F90BEA" w:rsidRDefault="00F90BEA" w:rsidP="00B34273">
      <w:pPr>
        <w:pStyle w:val="2"/>
      </w:pPr>
      <w:bookmarkStart w:id="36" w:name="_Toc172787038"/>
      <w:proofErr w:type="spellStart"/>
      <w:r w:rsidRPr="00F90BEA">
        <w:t>Посмотрим</w:t>
      </w:r>
      <w:proofErr w:type="spellEnd"/>
      <w:r w:rsidRPr="00F90BEA">
        <w:t xml:space="preserve"> </w:t>
      </w:r>
      <w:proofErr w:type="spellStart"/>
      <w:r w:rsidRPr="00F90BEA">
        <w:t>типы</w:t>
      </w:r>
      <w:proofErr w:type="spellEnd"/>
      <w:r w:rsidRPr="00F90BEA">
        <w:t xml:space="preserve"> </w:t>
      </w:r>
      <w:proofErr w:type="spellStart"/>
      <w:r w:rsidRPr="00F90BEA">
        <w:t>данных</w:t>
      </w:r>
      <w:proofErr w:type="spellEnd"/>
      <w:r w:rsidR="005173B4">
        <w:t>.</w:t>
      </w:r>
      <w:bookmarkEnd w:id="36"/>
    </w:p>
    <w:p w14:paraId="777E18DC" w14:textId="74EA1C67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143F9281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ypes</w:t>
      </w:r>
      <w:proofErr w:type="spellEnd"/>
      <w:proofErr w:type="gramEnd"/>
    </w:p>
    <w:p w14:paraId="51D89352" w14:textId="38E94888" w:rsidR="00F90BEA" w:rsidRPr="00F90BEA" w:rsidRDefault="00F90BEA" w:rsidP="00F90BEA">
      <w:pPr>
        <w:pStyle w:val="Title1"/>
        <w:rPr>
          <w:lang w:val="ru-RU"/>
        </w:rPr>
      </w:pPr>
      <w:r w:rsidRPr="00F90BEA">
        <w:rPr>
          <w:lang w:val="ru-RU"/>
        </w:rPr>
        <w:t>результат выполнения</w:t>
      </w:r>
    </w:p>
    <w:p w14:paraId="57DAE047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             datetime64[ns]</w:t>
      </w:r>
    </w:p>
    <w:p w14:paraId="02DADAF0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10DE62E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D44470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F64EF7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4E439CF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12E9AFC9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-p-500                          float64</w:t>
      </w:r>
    </w:p>
    <w:p w14:paraId="2A0975C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7F74EB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золот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594C2D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индекс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мосбирж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7046B14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2F8CD38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алладий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89BC62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латина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B0D6D0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тс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D1D965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серебр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40B162B" w14:textId="231D62CC" w:rsidR="00F90BEA" w:rsidRPr="004301D0" w:rsidRDefault="00F90BEA" w:rsidP="00F90BEA">
      <w:pPr>
        <w:pStyle w:val="TXT1"/>
        <w:rPr>
          <w:lang w:val="ru-RU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object</w:t>
      </w:r>
    </w:p>
    <w:p w14:paraId="008591D9" w14:textId="7D90D8B2" w:rsidR="00F90BEA" w:rsidRDefault="00F90BEA" w:rsidP="00A93AE6">
      <w:pPr>
        <w:pStyle w:val="2"/>
        <w:pageBreakBefore/>
      </w:pPr>
      <w:bookmarkStart w:id="37" w:name="_Toc172787039"/>
      <w:proofErr w:type="spellStart"/>
      <w:r w:rsidRPr="00F90BEA">
        <w:lastRenderedPageBreak/>
        <w:t>Посмотрим</w:t>
      </w:r>
      <w:proofErr w:type="spellEnd"/>
      <w:r w:rsidRPr="00F90BEA">
        <w:t xml:space="preserve"> </w:t>
      </w:r>
      <w:proofErr w:type="spellStart"/>
      <w:r w:rsidRPr="00F90BEA">
        <w:t>пропуски</w:t>
      </w:r>
      <w:proofErr w:type="spellEnd"/>
      <w:r w:rsidRPr="00F90BEA">
        <w:t xml:space="preserve"> </w:t>
      </w:r>
      <w:proofErr w:type="spellStart"/>
      <w:r w:rsidRPr="00F90BEA">
        <w:t>данных</w:t>
      </w:r>
      <w:proofErr w:type="spellEnd"/>
      <w:r w:rsidR="005173B4">
        <w:t>.</w:t>
      </w:r>
      <w:bookmarkEnd w:id="37"/>
    </w:p>
    <w:p w14:paraId="75D1FBAE" w14:textId="10E09E9B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4A34DA9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ка того, в каких столбцах отсутствуют значения</w:t>
      </w:r>
    </w:p>
    <w:p w14:paraId="68B362EB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null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u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5883F5A0" w14:textId="1AB90DF2" w:rsidR="00F90BEA" w:rsidRPr="005173B4" w:rsidRDefault="005173B4" w:rsidP="005173B4">
      <w:pPr>
        <w:pStyle w:val="Title1"/>
        <w:rPr>
          <w:lang w:val="ru-RU"/>
        </w:rPr>
      </w:pPr>
      <w:r w:rsidRPr="005173B4">
        <w:rPr>
          <w:lang w:val="ru-RU"/>
        </w:rPr>
        <w:t>результат выполнения</w:t>
      </w:r>
    </w:p>
    <w:p w14:paraId="7B986D48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Дата                      0</w:t>
      </w:r>
    </w:p>
    <w:p w14:paraId="21A5695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61C787D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3EB2733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5EFB868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72640E87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038E411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500                   0</w:t>
      </w:r>
    </w:p>
    <w:p w14:paraId="0362CB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002861D5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золот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0</w:t>
      </w:r>
    </w:p>
    <w:p w14:paraId="283DC7E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индекс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мосбирж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0</w:t>
      </w:r>
    </w:p>
    <w:p w14:paraId="652B94A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0</w:t>
      </w:r>
    </w:p>
    <w:p w14:paraId="53F1E24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алладий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0</w:t>
      </w:r>
    </w:p>
    <w:p w14:paraId="0183301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латина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20D98C59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тс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 0</w:t>
      </w:r>
    </w:p>
    <w:p w14:paraId="54E9F4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серебр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3B8AD220" w14:textId="2E5859E6" w:rsidR="00F90BEA" w:rsidRPr="004301D0" w:rsidRDefault="005173B4" w:rsidP="005173B4">
      <w:pPr>
        <w:pStyle w:val="TXT1"/>
        <w:rPr>
          <w:lang w:val="ru-RU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AD4D0FA" w14:textId="18142225" w:rsidR="00F90BEA" w:rsidRPr="003A06CC" w:rsidRDefault="005173B4" w:rsidP="00B34273">
      <w:pPr>
        <w:pStyle w:val="2"/>
        <w:rPr>
          <w:lang w:val="ru-RU"/>
        </w:rPr>
      </w:pPr>
      <w:bookmarkStart w:id="38" w:name="_Toc172787040"/>
      <w:r w:rsidRPr="003A06CC">
        <w:rPr>
          <w:lang w:val="ru-RU"/>
        </w:rPr>
        <w:t>Посмотри статистику по дата фрейму.</w:t>
      </w:r>
      <w:bookmarkEnd w:id="38"/>
    </w:p>
    <w:p w14:paraId="6B584735" w14:textId="4BC1A074" w:rsidR="005173B4" w:rsidRPr="008B209A" w:rsidRDefault="005173B4" w:rsidP="005173B4">
      <w:pPr>
        <w:pStyle w:val="Title"/>
      </w:pPr>
      <w:r w:rsidRPr="00F251DA">
        <w:rPr>
          <w:lang w:val="ru-RU"/>
        </w:rPr>
        <w:t>ячейка</w:t>
      </w:r>
      <w:r w:rsidRPr="008B209A">
        <w:t xml:space="preserve"> </w:t>
      </w:r>
      <w:r>
        <w:t>Jupiter</w:t>
      </w:r>
      <w:r w:rsidRPr="008B209A">
        <w:t xml:space="preserve"> </w:t>
      </w:r>
      <w:r>
        <w:t>Notebook</w:t>
      </w:r>
    </w:p>
    <w:p w14:paraId="7CD3F010" w14:textId="77777777" w:rsidR="005173B4" w:rsidRPr="008B209A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8B209A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describe</w:t>
      </w:r>
      <w:proofErr w:type="spellEnd"/>
      <w:proofErr w:type="gramEnd"/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57171E2D" w14:textId="77777777" w:rsidR="00A93AE6" w:rsidRPr="008B209A" w:rsidRDefault="00A93AE6" w:rsidP="00A93AE6">
      <w:pPr>
        <w:rPr>
          <w:lang w:val="en-US"/>
        </w:rPr>
        <w:sectPr w:rsidR="00A93AE6" w:rsidRPr="008B209A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6C8AAB70" w14:textId="1E136E6A" w:rsidR="005173B4" w:rsidRPr="005173B4" w:rsidRDefault="005173B4" w:rsidP="0069180E">
      <w:pPr>
        <w:pStyle w:val="Title1"/>
        <w:keepNext/>
        <w:keepLines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55A2CE38" w14:textId="77777777" w:rsidR="00A93AE6" w:rsidRDefault="0069180E" w:rsidP="00A93AE6">
      <w:pPr>
        <w:pStyle w:val="ab"/>
        <w:keepLines/>
      </w:pPr>
      <w:r>
        <w:drawing>
          <wp:inline distT="0" distB="0" distL="0" distR="0" wp14:anchorId="1D3AE285" wp14:editId="4E0043D9">
            <wp:extent cx="9251281" cy="2061813"/>
            <wp:effectExtent l="0" t="0" r="0" b="0"/>
            <wp:docPr id="181561049" name="Рисунок 13" descr="Изображение выглядит как текст, снимок экрана, Шрифт, линия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561049" name="Рисунок 13" descr="Изображение выглядит как текст, снимок экрана, Шрифт, линия&#10;&#10;Автоматически созданное описание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39525" cy="2081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5883A2" w14:textId="1A11F09A" w:rsidR="00A93AE6" w:rsidRDefault="00A93AE6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4</w:t>
      </w:r>
      <w:r>
        <w:fldChar w:fldCharType="end"/>
      </w:r>
      <w:r>
        <w:t>. Статистика по загруженному дата фрейму</w:t>
      </w:r>
    </w:p>
    <w:p w14:paraId="6ECE24DD" w14:textId="77777777" w:rsidR="00A93AE6" w:rsidRDefault="00A93AE6" w:rsidP="00A93AE6">
      <w:pPr>
        <w:jc w:val="center"/>
        <w:rPr>
          <w:noProof/>
        </w:rPr>
      </w:pPr>
    </w:p>
    <w:p w14:paraId="5C4A7F31" w14:textId="77777777" w:rsidR="00A93AE6" w:rsidRDefault="00A93AE6" w:rsidP="00A93AE6">
      <w:pPr>
        <w:rPr>
          <w:noProof/>
        </w:rPr>
      </w:pPr>
    </w:p>
    <w:p w14:paraId="2CED8B00" w14:textId="77777777" w:rsidR="00A93AE6" w:rsidRPr="00A93AE6" w:rsidRDefault="00A93AE6" w:rsidP="00A93AE6">
      <w:pPr>
        <w:sectPr w:rsidR="00A93AE6" w:rsidRPr="00A93AE6" w:rsidSect="00A93AE6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</w:p>
    <w:p w14:paraId="6C3541A8" w14:textId="5865B3F4" w:rsidR="006B73B1" w:rsidRPr="00A93AE6" w:rsidRDefault="0040592B" w:rsidP="00B34273">
      <w:pPr>
        <w:pStyle w:val="2"/>
        <w:rPr>
          <w:lang w:val="ru-RU"/>
        </w:rPr>
      </w:pPr>
      <w:bookmarkStart w:id="39" w:name="_Toc172787041"/>
      <w:r w:rsidRPr="00A93AE6">
        <w:rPr>
          <w:lang w:val="ru-RU"/>
        </w:rPr>
        <w:lastRenderedPageBreak/>
        <w:t>Выделим численные признаки от даты</w:t>
      </w:r>
      <w:bookmarkEnd w:id="39"/>
    </w:p>
    <w:p w14:paraId="5B5692C9" w14:textId="33E22459" w:rsidR="0040592B" w:rsidRPr="002413C8" w:rsidRDefault="0040592B" w:rsidP="0040592B">
      <w:pPr>
        <w:pStyle w:val="Title"/>
        <w:rPr>
          <w:lang w:val="ru-RU"/>
        </w:rPr>
      </w:pPr>
      <w:r w:rsidRPr="002413C8">
        <w:rPr>
          <w:lang w:val="ru-RU"/>
        </w:rPr>
        <w:t xml:space="preserve">ячейка </w:t>
      </w:r>
      <w:r>
        <w:t>Jupiter</w:t>
      </w:r>
      <w:r w:rsidRPr="002413C8">
        <w:rPr>
          <w:lang w:val="ru-RU"/>
        </w:rPr>
        <w:t xml:space="preserve"> </w:t>
      </w:r>
      <w:r>
        <w:t>Notebook</w:t>
      </w:r>
    </w:p>
    <w:p w14:paraId="0873466A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численных признаков</w:t>
      </w:r>
    </w:p>
    <w:p w14:paraId="49610C00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B163E6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s</w:t>
      </w:r>
    </w:p>
    <w:p w14:paraId="60B721BD" w14:textId="18968CC0" w:rsidR="0040592B" w:rsidRPr="0040592B" w:rsidRDefault="0040592B" w:rsidP="0040592B">
      <w:pPr>
        <w:pStyle w:val="Title1"/>
        <w:rPr>
          <w:lang w:val="ru-RU"/>
        </w:rPr>
      </w:pPr>
      <w:r w:rsidRPr="0040592B">
        <w:rPr>
          <w:lang w:val="ru-RU"/>
        </w:rPr>
        <w:t>результат выполнения</w:t>
      </w:r>
    </w:p>
    <w:p w14:paraId="4E192B06" w14:textId="77777777" w:rsidR="006C4C14" w:rsidRPr="006C4C1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>['</w:t>
      </w:r>
      <w:proofErr w:type="spellStart"/>
      <w:r>
        <w:t>chf</w:t>
      </w:r>
      <w:proofErr w:type="spellEnd"/>
      <w:r w:rsidRPr="006C4C14">
        <w:rPr>
          <w:lang w:val="ru-RU"/>
        </w:rPr>
        <w:t>_</w:t>
      </w:r>
      <w:r>
        <w:t>rub</w:t>
      </w:r>
      <w:r w:rsidRPr="006C4C14">
        <w:rPr>
          <w:lang w:val="ru-RU"/>
        </w:rPr>
        <w:t>-(банк-</w:t>
      </w:r>
      <w:proofErr w:type="spellStart"/>
      <w:r w:rsidRPr="006C4C14">
        <w:rPr>
          <w:lang w:val="ru-RU"/>
        </w:rPr>
        <w:t>россии</w:t>
      </w:r>
      <w:proofErr w:type="spellEnd"/>
      <w:r w:rsidRPr="006C4C14">
        <w:rPr>
          <w:lang w:val="ru-RU"/>
        </w:rPr>
        <w:t>)',</w:t>
      </w:r>
    </w:p>
    <w:p w14:paraId="36946F34" w14:textId="77777777" w:rsidR="006C4C14" w:rsidRPr="0087438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 xml:space="preserve"> </w:t>
      </w:r>
      <w:r w:rsidRPr="00874384">
        <w:rPr>
          <w:lang w:val="ru-RU"/>
        </w:rPr>
        <w:t>'</w:t>
      </w:r>
      <w:proofErr w:type="spellStart"/>
      <w:r>
        <w:t>cny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777AF88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eur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39E312F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gbp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26D1AA92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jpy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54897C5A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s</w:t>
      </w:r>
      <w:r w:rsidRPr="00874384">
        <w:rPr>
          <w:lang w:val="ru-RU"/>
        </w:rPr>
        <w:t>-</w:t>
      </w:r>
      <w:r>
        <w:t>p</w:t>
      </w:r>
      <w:r w:rsidRPr="00874384">
        <w:rPr>
          <w:lang w:val="ru-RU"/>
        </w:rPr>
        <w:t>-500',</w:t>
      </w:r>
    </w:p>
    <w:p w14:paraId="39747651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usd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3EBD14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золото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8C94293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индекс-</w:t>
      </w:r>
      <w:proofErr w:type="spellStart"/>
      <w:r w:rsidRPr="00874384">
        <w:rPr>
          <w:lang w:val="ru-RU"/>
        </w:rPr>
        <w:t>мосбиржи</w:t>
      </w:r>
      <w:proofErr w:type="spellEnd"/>
      <w:r w:rsidRPr="00874384">
        <w:rPr>
          <w:lang w:val="ru-RU"/>
        </w:rPr>
        <w:t>',</w:t>
      </w:r>
    </w:p>
    <w:p w14:paraId="6C0BE5CE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нефть-</w:t>
      </w:r>
      <w:r>
        <w:t>brent</w:t>
      </w:r>
      <w:r w:rsidRPr="00874384">
        <w:rPr>
          <w:lang w:val="ru-RU"/>
        </w:rPr>
        <w:t>',</w:t>
      </w:r>
    </w:p>
    <w:p w14:paraId="1F7BF8F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алладий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720AC93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латина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22D6004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 w:rsidRPr="00874384">
        <w:rPr>
          <w:lang w:val="ru-RU"/>
        </w:rPr>
        <w:t>ртс</w:t>
      </w:r>
      <w:proofErr w:type="spellEnd"/>
      <w:r w:rsidRPr="00874384">
        <w:rPr>
          <w:lang w:val="ru-RU"/>
        </w:rPr>
        <w:t>',</w:t>
      </w:r>
    </w:p>
    <w:p w14:paraId="1E2795E0" w14:textId="06D54763" w:rsidR="00D54E28" w:rsidRPr="00F251DA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</w:t>
      </w:r>
      <w:r w:rsidRPr="00F251DA">
        <w:rPr>
          <w:lang w:val="ru-RU"/>
        </w:rPr>
        <w:t>'серебро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']</w:t>
      </w:r>
    </w:p>
    <w:p w14:paraId="7F1C37A9" w14:textId="54916D6E" w:rsidR="00332D9F" w:rsidRPr="00DC2CE1" w:rsidRDefault="0040592B" w:rsidP="00B34273">
      <w:pPr>
        <w:pStyle w:val="2"/>
      </w:pPr>
      <w:bookmarkStart w:id="40" w:name="_Toc172787042"/>
      <w:bookmarkStart w:id="41" w:name="_Ref172890308"/>
      <w:proofErr w:type="spellStart"/>
      <w:r w:rsidRPr="0040592B">
        <w:t>Создадим</w:t>
      </w:r>
      <w:proofErr w:type="spellEnd"/>
      <w:r w:rsidRPr="0040592B">
        <w:t xml:space="preserve"> </w:t>
      </w:r>
      <w:proofErr w:type="spellStart"/>
      <w:r w:rsidRPr="0040592B">
        <w:t>словарь</w:t>
      </w:r>
      <w:proofErr w:type="spellEnd"/>
      <w:r w:rsidRPr="0040592B">
        <w:t xml:space="preserve"> </w:t>
      </w:r>
      <w:proofErr w:type="spellStart"/>
      <w:r w:rsidRPr="0040592B">
        <w:t>признаков</w:t>
      </w:r>
      <w:proofErr w:type="spellEnd"/>
      <w:r w:rsidRPr="0040592B">
        <w:t xml:space="preserve"> и </w:t>
      </w:r>
      <w:proofErr w:type="spellStart"/>
      <w:r w:rsidRPr="0040592B">
        <w:t>пояснения</w:t>
      </w:r>
      <w:bookmarkEnd w:id="40"/>
      <w:bookmarkEnd w:id="41"/>
      <w:proofErr w:type="spellEnd"/>
    </w:p>
    <w:p w14:paraId="2AFE1161" w14:textId="77777777" w:rsidR="003A246E" w:rsidRDefault="00DC2CE1" w:rsidP="00DC2CE1">
      <w:r>
        <w:t xml:space="preserve">Для того, чтобы на графиках отображалось более понятное и презентабельное название. Сделаем словарь, где название столбца будет соответствовать его более подробному </w:t>
      </w:r>
      <w:r w:rsidR="003A246E">
        <w:t>описанию</w:t>
      </w:r>
      <w:r>
        <w:t>. Название столбца соответствует названию файла</w:t>
      </w:r>
      <w:r w:rsidR="003A246E">
        <w:t xml:space="preserve">. </w:t>
      </w:r>
    </w:p>
    <w:p w14:paraId="39B0E236" w14:textId="1F1BA805" w:rsidR="003A246E" w:rsidRDefault="003A246E" w:rsidP="00DC2CE1">
      <w:r>
        <w:t>Это действие не обязательно, тогда вместо подробного описания на графике будет выводиться название столбца, которое будет соответствовать названию файла.</w:t>
      </w:r>
    </w:p>
    <w:p w14:paraId="10C9E520" w14:textId="30CC20B5" w:rsidR="0040592B" w:rsidRPr="003901BB" w:rsidRDefault="0040592B" w:rsidP="0040592B">
      <w:pPr>
        <w:pStyle w:val="Title"/>
        <w:rPr>
          <w:lang w:val="ru-RU"/>
        </w:rPr>
      </w:pPr>
      <w:r w:rsidRPr="003901BB">
        <w:rPr>
          <w:lang w:val="ru-RU"/>
        </w:rPr>
        <w:t xml:space="preserve">ячейка </w:t>
      </w:r>
      <w:r>
        <w:t>Jupiter</w:t>
      </w:r>
      <w:r w:rsidRPr="003901BB">
        <w:rPr>
          <w:lang w:val="ru-RU"/>
        </w:rPr>
        <w:t xml:space="preserve"> </w:t>
      </w:r>
      <w:r>
        <w:t>Notebook</w:t>
      </w:r>
    </w:p>
    <w:p w14:paraId="7C292940" w14:textId="7F933792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признаков</w:t>
      </w:r>
      <w:r w:rsidR="000D6557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/</w:t>
      </w:r>
      <w:proofErr w:type="spellStart"/>
      <w:r w:rsidR="000D6557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аргетов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их пояснения</w:t>
      </w:r>
    </w:p>
    <w:p w14:paraId="52206A65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409E7F2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hf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bookmarkStart w:id="42" w:name="_Hlk172894204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Швейцарский франк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7FF80C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u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Евро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75B9CC8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gbp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Британский фунт стерлингов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9A75E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jpy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Японская иен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A90EAF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s-p-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Индекс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S&amp;P 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0A51029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usd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оллар СШ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769E4C3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ny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Китайский юань / Российский рубль'</w:t>
      </w:r>
    </w:p>
    <w:bookmarkEnd w:id="42"/>
    <w:p w14:paraId="7479EDF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4AA9B7B8" w14:textId="0C448A82" w:rsidR="0040592B" w:rsidRDefault="003901BB" w:rsidP="00B34273">
      <w:pPr>
        <w:pStyle w:val="2"/>
      </w:pPr>
      <w:bookmarkStart w:id="43" w:name="_Toc172787043"/>
      <w:bookmarkStart w:id="44" w:name="_Ref172889521"/>
      <w:proofErr w:type="spellStart"/>
      <w:r w:rsidRPr="003901BB">
        <w:t>Визуализируем</w:t>
      </w:r>
      <w:proofErr w:type="spellEnd"/>
      <w:r w:rsidRPr="003901BB">
        <w:t xml:space="preserve"> </w:t>
      </w:r>
      <w:proofErr w:type="spellStart"/>
      <w:r w:rsidRPr="003901BB">
        <w:t>распределение</w:t>
      </w:r>
      <w:proofErr w:type="spellEnd"/>
      <w:r w:rsidRPr="003901BB">
        <w:t xml:space="preserve"> </w:t>
      </w:r>
      <w:proofErr w:type="spellStart"/>
      <w:r w:rsidRPr="003901BB">
        <w:t>числовых</w:t>
      </w:r>
      <w:proofErr w:type="spellEnd"/>
      <w:r w:rsidRPr="003901BB">
        <w:t xml:space="preserve"> </w:t>
      </w:r>
      <w:proofErr w:type="spellStart"/>
      <w:r w:rsidRPr="003901BB">
        <w:t>признаков</w:t>
      </w:r>
      <w:bookmarkEnd w:id="43"/>
      <w:bookmarkEnd w:id="44"/>
      <w:proofErr w:type="spellEnd"/>
    </w:p>
    <w:p w14:paraId="75FC0542" w14:textId="10561B18" w:rsidR="003901BB" w:rsidRPr="00F251DA" w:rsidRDefault="003901BB" w:rsidP="003901BB">
      <w:pPr>
        <w:pStyle w:val="Title"/>
        <w:rPr>
          <w:lang w:val="ru-RU"/>
        </w:rPr>
      </w:pPr>
      <w:r w:rsidRPr="00F251DA">
        <w:rPr>
          <w:lang w:val="ru-RU"/>
        </w:rPr>
        <w:t xml:space="preserve">ячейка </w:t>
      </w:r>
      <w:r>
        <w:t>Jupiter</w:t>
      </w:r>
      <w:r w:rsidRPr="00F251DA">
        <w:rPr>
          <w:lang w:val="ru-RU"/>
        </w:rPr>
        <w:t xml:space="preserve"> </w:t>
      </w:r>
      <w:r>
        <w:t>Notebook</w:t>
      </w:r>
    </w:p>
    <w:p w14:paraId="24368D47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ём полотно</w:t>
      </w:r>
    </w:p>
    <w:p w14:paraId="5BD6AC4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559C885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128772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387020C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Распределение числовых признаков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0A67E2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00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E43AFA2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5B5BC8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80E8FB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1AC1EF1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232BFE1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BE5E9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7408CB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126346F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A6163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AF4DC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3482A5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</w:p>
    <w:p w14:paraId="528DB51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168C02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4AA10DC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9A9B8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94D7D23" w14:textId="760BAAC5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5, не уб</w:t>
      </w:r>
      <w:r w:rsidR="00392479"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и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я название оси</w:t>
      </w:r>
    </w:p>
    <w:p w14:paraId="7CC65B3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0A5387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гистограмму</w:t>
      </w:r>
    </w:p>
    <w:p w14:paraId="3D74537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his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32B40B4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224C7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Автоматически уместить все элементы на полотн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</w:p>
    <w:p w14:paraId="7EDCFDC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ght</w:t>
      </w:r>
      <w:proofErr w:type="gramEnd"/>
      <w:r w:rsidRPr="00E970C3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ayou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7F006EC4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EA64D5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5CF0D67E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5302C595" w14:textId="4D3030C4" w:rsidR="003901BB" w:rsidRDefault="006C4C14" w:rsidP="0069180E">
      <w:pPr>
        <w:pStyle w:val="Title1"/>
        <w:keepNext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7A9A8F48" w14:textId="77777777" w:rsidR="003A246E" w:rsidRDefault="0069180E" w:rsidP="003A246E">
      <w:pPr>
        <w:pStyle w:val="ab"/>
      </w:pPr>
      <w:r>
        <w:drawing>
          <wp:inline distT="0" distB="0" distL="0" distR="0" wp14:anchorId="3BECB4ED" wp14:editId="25E83E20">
            <wp:extent cx="5949150" cy="6989233"/>
            <wp:effectExtent l="0" t="0" r="0" b="2540"/>
            <wp:docPr id="110006828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0068284" name="Рисунок 1100068284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56774" cy="6998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7A2F55" w14:textId="4A6A993A" w:rsidR="003901BB" w:rsidRDefault="003A246E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5</w:t>
      </w:r>
      <w:r>
        <w:fldChar w:fldCharType="end"/>
      </w:r>
      <w:r>
        <w:t>. Распределение численных показателей дата фрейма</w:t>
      </w:r>
    </w:p>
    <w:p w14:paraId="3DBECA0C" w14:textId="3D2F0D2E" w:rsidR="006C4C14" w:rsidRPr="004A26C5" w:rsidRDefault="004A26C5" w:rsidP="004A26C5">
      <w:pPr>
        <w:pStyle w:val="a0"/>
      </w:pPr>
      <w:bookmarkStart w:id="45" w:name="_Toc172787044"/>
      <w:r w:rsidRPr="004A26C5">
        <w:t>Посмотрим какие признаки имеют выбросы</w:t>
      </w:r>
      <w:bookmarkEnd w:id="45"/>
    </w:p>
    <w:p w14:paraId="19D5715F" w14:textId="31BF1C05" w:rsidR="004A26C5" w:rsidRPr="004A26C5" w:rsidRDefault="004A26C5" w:rsidP="004A26C5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5D68896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_va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0E6CE27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02385D6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проводит тестирование столбцов на выбросы методом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cor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4763E30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5E0A512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исследуемый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с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4CD71C94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колонок,</w:t>
      </w:r>
    </w:p>
    <w:p w14:paraId="73703F7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hreshold_val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орогово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значени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Z-score,</w:t>
      </w:r>
    </w:p>
    <w:p w14:paraId="343EBE8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ловарь признаков и их пояснения,</w:t>
      </w:r>
    </w:p>
    <w:p w14:paraId="6620DB4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текстовый отчет и список выбросов.</w:t>
      </w:r>
    </w:p>
    <w:p w14:paraId="1589D5A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'''</w:t>
      </w:r>
    </w:p>
    <w:p w14:paraId="63D6B98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3F98DAB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</w:t>
      </w:r>
      <w:proofErr w:type="gram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количество цифр после запятой</w:t>
      </w:r>
    </w:p>
    <w:p w14:paraId="660B9AC9" w14:textId="77777777" w:rsidR="004A26C5" w:rsidRPr="008B209A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8B209A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] </w:t>
      </w:r>
      <w:r w:rsidRPr="008B209A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ист</w:t>
      </w:r>
      <w:r w:rsidRPr="008B209A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ыбросов</w:t>
      </w:r>
    </w:p>
    <w:p w14:paraId="663DF7F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25ED4F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числени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Z-score</w:t>
      </w:r>
    </w:p>
    <w:p w14:paraId="3B1CC27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n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ab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ats.zscor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)</w:t>
      </w:r>
    </w:p>
    <w:p w14:paraId="595D856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становка порогового значения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73D2C9E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</w:t>
      </w:r>
    </w:p>
    <w:p w14:paraId="7897AF4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Выявление выбросов на основ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6E2D12D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[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gt;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2386AF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596B793D" w14:textId="77777777" w:rsidR="004A26C5" w:rsidRPr="008B209A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&gt; </w:t>
      </w:r>
      <w:r w:rsidRPr="008B209A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0B170343" w14:textId="77777777" w:rsidR="004A26C5" w:rsidRPr="008B209A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8B209A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proofErr w:type="spellEnd"/>
      <w:proofErr w:type="gramEnd"/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CE4DC9D" w14:textId="77777777" w:rsidR="004A26C5" w:rsidRPr="008B209A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2F01A26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027F69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 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</w:p>
    <w:p w14:paraId="682C40C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</w:p>
    <w:p w14:paraId="04BDA2B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=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столбц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proofErr w:type="gram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</w:t>
      </w:r>
      <w:proofErr w:type="gramEnd"/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. Me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ean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A17A4C2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in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ax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ax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818B0B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da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od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edi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edian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</w:p>
    <w:p w14:paraId="664061A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4EEE2EC9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  <w:proofErr w:type="spellEnd"/>
    </w:p>
    <w:p w14:paraId="26CE1304" w14:textId="69A0C620" w:rsidR="004A26C5" w:rsidRPr="008D7714" w:rsidRDefault="008D7714" w:rsidP="008D7714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0CD4696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viev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outlie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4BDC1FA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6B7534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водит строки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йм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 в которых есть выбросы.</w:t>
      </w:r>
    </w:p>
    <w:p w14:paraId="5203F163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7C504E2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outliers_li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список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</w:t>
      </w:r>
    </w:p>
    <w:p w14:paraId="2FD45E81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название признака (фичи),</w:t>
      </w:r>
    </w:p>
    <w:p w14:paraId="013A5767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индексы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</w:t>
      </w:r>
    </w:p>
    <w:p w14:paraId="3637CA6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   '''</w:t>
      </w:r>
    </w:p>
    <w:p w14:paraId="155CD645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outliers:</w:t>
      </w:r>
    </w:p>
    <w:p w14:paraId="2594D5E2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.name =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9DDF72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index</w:t>
      </w:r>
      <w:proofErr w:type="spellEnd"/>
      <w:proofErr w:type="gramEnd"/>
    </w:p>
    <w:p w14:paraId="26F153F8" w14:textId="64585B70" w:rsidR="003C4F64" w:rsidRPr="00874384" w:rsidRDefault="00874384" w:rsidP="00874384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6BCF10D3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вед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изнаки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которы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имеют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бросы</w:t>
      </w:r>
      <w:proofErr w:type="spellEnd"/>
    </w:p>
    <w:p w14:paraId="01C56651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_outlie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50965C" w14:textId="77777777" w:rsidR="003C4F64" w:rsidRPr="00E970C3" w:rsidRDefault="003C4F64" w:rsidP="00874384">
      <w:pPr>
        <w:pStyle w:val="TXT1"/>
      </w:pPr>
    </w:p>
    <w:p w14:paraId="4542F918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дем текстовый отчёт по выбросам</w:t>
      </w:r>
    </w:p>
    <w:p w14:paraId="355AF5CC" w14:textId="77777777" w:rsidR="00874384" w:rsidRPr="00F251DA" w:rsidRDefault="00874384" w:rsidP="0087438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3ABD5038" w14:textId="3AE571B9" w:rsidR="003C4F64" w:rsidRPr="00874384" w:rsidRDefault="00874384" w:rsidP="00874384">
      <w:pPr>
        <w:pStyle w:val="Title1"/>
        <w:rPr>
          <w:lang w:val="ru-RU"/>
        </w:rPr>
      </w:pPr>
      <w:r w:rsidRPr="00874384">
        <w:rPr>
          <w:lang w:val="ru-RU"/>
        </w:rPr>
        <w:t>результат выполнения</w:t>
      </w:r>
    </w:p>
    <w:p w14:paraId="2159B3C4" w14:textId="77777777" w:rsidR="00874384" w:rsidRPr="00874384" w:rsidRDefault="00874384" w:rsidP="00874384">
      <w:pPr>
        <w:pStyle w:val="TXT1"/>
        <w:rPr>
          <w:lang w:val="ru-RU"/>
        </w:rPr>
      </w:pPr>
      <w:r w:rsidRPr="00874384">
        <w:rPr>
          <w:lang w:val="ru-RU"/>
        </w:rPr>
        <w:t>В столбце золото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,</w:t>
      </w:r>
    </w:p>
    <w:p w14:paraId="09523C4D" w14:textId="77777777" w:rsidR="00874384" w:rsidRPr="00874384" w:rsidRDefault="00874384" w:rsidP="00874384">
      <w:pPr>
        <w:pStyle w:val="TXT1"/>
      </w:pPr>
      <w:r w:rsidRPr="00874384">
        <w:t xml:space="preserve">11 </w:t>
      </w:r>
      <w:proofErr w:type="spellStart"/>
      <w:r w:rsidRPr="00874384">
        <w:t>выбросов</w:t>
      </w:r>
      <w:proofErr w:type="spellEnd"/>
      <w:r w:rsidRPr="00874384">
        <w:t xml:space="preserve">. Mean: 2406.81, Min: 486.82, Max: 7231.12, Moda: 5993.16, Median: 2246.76 </w:t>
      </w:r>
    </w:p>
    <w:p w14:paraId="32DFFE23" w14:textId="77777777" w:rsidR="00874384" w:rsidRPr="00874384" w:rsidRDefault="00874384" w:rsidP="00874384">
      <w:pPr>
        <w:pStyle w:val="TXT1"/>
      </w:pPr>
    </w:p>
    <w:p w14:paraId="562545FA" w14:textId="77777777" w:rsidR="00874384" w:rsidRPr="008B209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</w:t>
      </w:r>
      <w:r w:rsidRPr="008B209A">
        <w:rPr>
          <w:lang w:val="ru-RU"/>
        </w:rPr>
        <w:t xml:space="preserve"> </w:t>
      </w:r>
      <w:r w:rsidRPr="00F251DA">
        <w:rPr>
          <w:lang w:val="ru-RU"/>
        </w:rPr>
        <w:t>столбце</w:t>
      </w:r>
      <w:r w:rsidRPr="008B209A">
        <w:rPr>
          <w:lang w:val="ru-RU"/>
        </w:rPr>
        <w:t xml:space="preserve"> </w:t>
      </w:r>
      <w:r w:rsidRPr="00F251DA">
        <w:rPr>
          <w:lang w:val="ru-RU"/>
        </w:rPr>
        <w:t>индекс</w:t>
      </w:r>
      <w:r w:rsidRPr="008B209A">
        <w:rPr>
          <w:lang w:val="ru-RU"/>
        </w:rPr>
        <w:t>-</w:t>
      </w:r>
      <w:proofErr w:type="spellStart"/>
      <w:r w:rsidRPr="00F251DA">
        <w:rPr>
          <w:lang w:val="ru-RU"/>
        </w:rPr>
        <w:t>мосбиржи</w:t>
      </w:r>
      <w:proofErr w:type="spellEnd"/>
      <w:r w:rsidRPr="008B209A">
        <w:rPr>
          <w:lang w:val="ru-RU"/>
        </w:rPr>
        <w:t>,</w:t>
      </w:r>
    </w:p>
    <w:p w14:paraId="6EFA69AD" w14:textId="77777777" w:rsidR="00874384" w:rsidRPr="00874384" w:rsidRDefault="00874384" w:rsidP="00874384">
      <w:pPr>
        <w:pStyle w:val="TXT1"/>
      </w:pPr>
      <w:r w:rsidRPr="008B209A">
        <w:rPr>
          <w:lang w:val="ru-RU"/>
        </w:rPr>
        <w:t xml:space="preserve">3 </w:t>
      </w:r>
      <w:proofErr w:type="gramStart"/>
      <w:r w:rsidRPr="00F251DA">
        <w:rPr>
          <w:lang w:val="ru-RU"/>
        </w:rPr>
        <w:t>выбросов</w:t>
      </w:r>
      <w:proofErr w:type="gramEnd"/>
      <w:r w:rsidRPr="008B209A">
        <w:rPr>
          <w:lang w:val="ru-RU"/>
        </w:rPr>
        <w:t xml:space="preserve">. </w:t>
      </w:r>
      <w:r w:rsidRPr="00874384">
        <w:t xml:space="preserve">Mean: 2017.93, Min: 513.62, Max: 4287.52, Moda: 647.8, Median: 1765.4 </w:t>
      </w:r>
    </w:p>
    <w:p w14:paraId="17B4F43B" w14:textId="77777777" w:rsidR="00874384" w:rsidRPr="00874384" w:rsidRDefault="00874384" w:rsidP="00874384">
      <w:pPr>
        <w:pStyle w:val="TXT1"/>
      </w:pPr>
    </w:p>
    <w:p w14:paraId="140A41F2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алладий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68909177" w14:textId="77777777" w:rsidR="00874384" w:rsidRPr="00874384" w:rsidRDefault="00874384" w:rsidP="00874384">
      <w:pPr>
        <w:pStyle w:val="TXT1"/>
      </w:pPr>
      <w:r w:rsidRPr="00874384">
        <w:t xml:space="preserve">6 </w:t>
      </w:r>
      <w:proofErr w:type="spellStart"/>
      <w:r w:rsidRPr="00874384">
        <w:t>выбросов</w:t>
      </w:r>
      <w:proofErr w:type="spellEnd"/>
      <w:r w:rsidRPr="00874384">
        <w:t xml:space="preserve">. Mean: 1889.29, Min: 144.32, Max: 8507.4, Moda: 3275.71, Median: 1235.6 </w:t>
      </w:r>
    </w:p>
    <w:p w14:paraId="0D29770C" w14:textId="77777777" w:rsidR="00874384" w:rsidRPr="00874384" w:rsidRDefault="00874384" w:rsidP="00874384">
      <w:pPr>
        <w:pStyle w:val="TXT1"/>
      </w:pPr>
    </w:p>
    <w:p w14:paraId="0AC8C1A8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латина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52BA09A5" w14:textId="77777777" w:rsidR="00874384" w:rsidRPr="00874384" w:rsidRDefault="00874384" w:rsidP="00874384">
      <w:pPr>
        <w:pStyle w:val="TXT1"/>
      </w:pPr>
      <w:r w:rsidRPr="00874384">
        <w:t xml:space="preserve">1 </w:t>
      </w:r>
      <w:proofErr w:type="spellStart"/>
      <w:r w:rsidRPr="00874384">
        <w:t>выбросов</w:t>
      </w:r>
      <w:proofErr w:type="spellEnd"/>
      <w:r w:rsidRPr="00874384">
        <w:t xml:space="preserve">. Mean: 1775.77, Min: 664.78, Max: 3396.33, Moda: 2883.54, Median: 1714.11 </w:t>
      </w:r>
    </w:p>
    <w:p w14:paraId="4610E0F3" w14:textId="77777777" w:rsidR="00874384" w:rsidRPr="00874384" w:rsidRDefault="00874384" w:rsidP="00874384">
      <w:pPr>
        <w:pStyle w:val="TXT1"/>
      </w:pPr>
    </w:p>
    <w:p w14:paraId="1092943C" w14:textId="77777777" w:rsidR="00874384" w:rsidRPr="00874384" w:rsidRDefault="00874384" w:rsidP="00874384">
      <w:pPr>
        <w:pStyle w:val="TXT1"/>
      </w:pPr>
      <w:r w:rsidRPr="00874384">
        <w:t xml:space="preserve">В </w:t>
      </w:r>
      <w:proofErr w:type="spellStart"/>
      <w:r w:rsidRPr="00874384">
        <w:t>столбце</w:t>
      </w:r>
      <w:proofErr w:type="spellEnd"/>
      <w:r w:rsidRPr="00874384">
        <w:t xml:space="preserve"> </w:t>
      </w:r>
      <w:proofErr w:type="spellStart"/>
      <w:r w:rsidRPr="00874384">
        <w:t>ртс</w:t>
      </w:r>
      <w:proofErr w:type="spellEnd"/>
      <w:r w:rsidRPr="00874384">
        <w:t>,</w:t>
      </w:r>
    </w:p>
    <w:p w14:paraId="624D7FFC" w14:textId="77777777" w:rsidR="00874384" w:rsidRPr="00874384" w:rsidRDefault="00874384" w:rsidP="00874384">
      <w:pPr>
        <w:pStyle w:val="TXT1"/>
      </w:pPr>
      <w:r w:rsidRPr="00874384">
        <w:t xml:space="preserve">11 </w:t>
      </w:r>
      <w:proofErr w:type="spellStart"/>
      <w:r w:rsidRPr="00874384">
        <w:t>выбросов</w:t>
      </w:r>
      <w:proofErr w:type="spellEnd"/>
      <w:r w:rsidRPr="00874384">
        <w:t xml:space="preserve">. Mean: 1325.14, Min: 498.2, Max: 2487.92, Moda: 982.94, Median: 1274.45 </w:t>
      </w:r>
    </w:p>
    <w:p w14:paraId="5233DD9B" w14:textId="77777777" w:rsidR="00874384" w:rsidRPr="00874384" w:rsidRDefault="00874384" w:rsidP="00874384">
      <w:pPr>
        <w:pStyle w:val="TXT1"/>
      </w:pPr>
    </w:p>
    <w:p w14:paraId="2AC97534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серебро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0DA202F7" w14:textId="77777777" w:rsidR="00874384" w:rsidRPr="00874384" w:rsidRDefault="00874384" w:rsidP="00874384">
      <w:pPr>
        <w:pStyle w:val="TXT1"/>
      </w:pPr>
      <w:r w:rsidRPr="00874384">
        <w:t xml:space="preserve">21 </w:t>
      </w:r>
      <w:proofErr w:type="spellStart"/>
      <w:r w:rsidRPr="00874384">
        <w:t>выбросов</w:t>
      </w:r>
      <w:proofErr w:type="spellEnd"/>
      <w:r w:rsidRPr="00874384">
        <w:t xml:space="preserve">. Mean: 33.01, Min: 7.81, Max: 92.42, Moda: 32.11, Median: 31.27 </w:t>
      </w:r>
    </w:p>
    <w:p w14:paraId="1B58849D" w14:textId="34EE89B5" w:rsidR="00874384" w:rsidRPr="008F08F0" w:rsidRDefault="00874384" w:rsidP="00874384">
      <w:proofErr w:type="gramStart"/>
      <w:r>
        <w:t>Каких то</w:t>
      </w:r>
      <w:proofErr w:type="gramEnd"/>
      <w:r>
        <w:t xml:space="preserve"> аномалий в выбросах не наблюдается, данные корректны. При применении модели </w:t>
      </w:r>
      <w:proofErr w:type="spellStart"/>
      <w:r w:rsidRPr="008F08F0">
        <w:rPr>
          <w:rStyle w:val="bash0"/>
        </w:rPr>
        <w:t>RandomForestRegressor</w:t>
      </w:r>
      <w:proofErr w:type="spellEnd"/>
      <w:r w:rsidRPr="008F08F0">
        <w:t xml:space="preserve"> </w:t>
      </w:r>
      <w:r w:rsidR="008F08F0">
        <w:t xml:space="preserve">сглаживание выбросов с помощью логарифмической функции или другими методами, результат предсказаний не улучшает. Оставим дата фрейм без изменений. </w:t>
      </w:r>
    </w:p>
    <w:p w14:paraId="68BBAD5B" w14:textId="5972EE4A" w:rsidR="0007382D" w:rsidRDefault="0007382D" w:rsidP="008D5A84">
      <w:pPr>
        <w:pStyle w:val="a0"/>
      </w:pPr>
      <w:bookmarkStart w:id="46" w:name="_Toc172787045"/>
      <w:r w:rsidRPr="0007382D">
        <w:t>Создание новых признаков</w:t>
      </w:r>
      <w:bookmarkEnd w:id="46"/>
    </w:p>
    <w:p w14:paraId="5C3FCD53" w14:textId="138A13C0" w:rsidR="0007382D" w:rsidRDefault="0007382D" w:rsidP="0007382D">
      <w:r>
        <w:t>Создадим дополнительные признаки год, квартал, месяц, неделя, день, которые в дальнейшем помогут нам при выполнении запросов.</w:t>
      </w:r>
    </w:p>
    <w:p w14:paraId="6F3995E0" w14:textId="7342E6D0" w:rsidR="0007382D" w:rsidRPr="008D5A84" w:rsidRDefault="0007382D" w:rsidP="0007382D">
      <w:pPr>
        <w:pStyle w:val="Title"/>
      </w:pPr>
      <w:r w:rsidRPr="0007382D">
        <w:rPr>
          <w:lang w:val="ru-RU"/>
        </w:rPr>
        <w:t xml:space="preserve"> </w:t>
      </w:r>
      <w:proofErr w:type="spellStart"/>
      <w:r w:rsidRPr="0007382D">
        <w:t>ячейка</w:t>
      </w:r>
      <w:proofErr w:type="spellEnd"/>
      <w:r w:rsidRPr="0007382D">
        <w:t xml:space="preserve"> Jupiter Notebook</w:t>
      </w:r>
    </w:p>
    <w:p w14:paraId="5D1E5D5F" w14:textId="3A7B2F21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00FF"/>
          <w:kern w:val="0"/>
          <w14:ligatures w14:val="none"/>
        </w:rPr>
        <w:t>de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>):</w:t>
      </w:r>
    </w:p>
    <w:p w14:paraId="70F0EAF6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572DD52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определения квартала.</w:t>
      </w:r>
    </w:p>
    <w:p w14:paraId="02A179AB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07C557A9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месяца 1-12,</w:t>
      </w:r>
    </w:p>
    <w:p w14:paraId="38C0AD4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return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квартала 1-4, или -1, если ошибка.</w:t>
      </w:r>
    </w:p>
    <w:p w14:paraId="52C3BD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3A3743A1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752A57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</w:t>
      </w:r>
    </w:p>
    <w:p w14:paraId="74594B5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4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6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20ACDBA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2</w:t>
      </w:r>
    </w:p>
    <w:p w14:paraId="2274017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7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9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576923F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</w:p>
    <w:p w14:paraId="7795D6F4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0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2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4A644421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4</w:t>
      </w:r>
    </w:p>
    <w:p w14:paraId="039678A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se</w:t>
      </w:r>
      <w:r w:rsidRPr="00FF5AD8">
        <w:rPr>
          <w:rFonts w:eastAsia="Times New Roman" w:cs="Times New Roman"/>
          <w:kern w:val="0"/>
          <w:lang w:val="ru-RU"/>
          <w14:ligatures w14:val="none"/>
        </w:rPr>
        <w:t>:</w:t>
      </w:r>
    </w:p>
    <w:p w14:paraId="3E9EC61A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-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1</w:t>
      </w:r>
    </w:p>
    <w:p w14:paraId="2747D7EF" w14:textId="77777777" w:rsidR="0007382D" w:rsidRPr="00FF5AD8" w:rsidRDefault="0007382D" w:rsidP="0007382D">
      <w:pPr>
        <w:pStyle w:val="TXT1"/>
        <w:rPr>
          <w:lang w:val="ru-RU"/>
        </w:rPr>
      </w:pPr>
    </w:p>
    <w:p w14:paraId="35D86DA6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# Создадим дополнительные признаки (год, месяц, день, день недели (</w:t>
      </w:r>
      <w:proofErr w:type="spellStart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Пн</w:t>
      </w:r>
      <w:proofErr w:type="spellEnd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-Вс), номер недели, квартал)</w:t>
      </w:r>
    </w:p>
    <w:p w14:paraId="4AF340C9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year</w:t>
      </w:r>
      <w:proofErr w:type="spellEnd"/>
      <w:proofErr w:type="gramEnd"/>
    </w:p>
    <w:p w14:paraId="710943C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proofErr w:type="spellEnd"/>
      <w:proofErr w:type="gramEnd"/>
    </w:p>
    <w:p w14:paraId="0B7ACEB7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weekday</w:t>
      </w:r>
      <w:proofErr w:type="spellEnd"/>
      <w:proofErr w:type="gramEnd"/>
    </w:p>
    <w:p w14:paraId="015901A6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gramStart"/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y</w:t>
      </w:r>
      <w:proofErr w:type="spellEnd"/>
      <w:proofErr w:type="gramEnd"/>
    </w:p>
    <w:p w14:paraId="4EA0F580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isocalendar</w:t>
      </w:r>
      <w:proofErr w:type="spellEnd"/>
      <w:proofErr w:type="gramEnd"/>
      <w:r w:rsidRPr="0007382D">
        <w:rPr>
          <w:rFonts w:eastAsia="Times New Roman" w:cs="Times New Roman"/>
          <w:kern w:val="0"/>
          <w14:ligatures w14:val="none"/>
        </w:rPr>
        <w:t>().week</w:t>
      </w:r>
    </w:p>
    <w:p w14:paraId="0FF7122F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Quarte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proofErr w:type="gramStart"/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apply</w:t>
      </w:r>
      <w:proofErr w:type="gram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00FF"/>
          <w:kern w:val="0"/>
          <w14:ligatures w14:val="none"/>
        </w:rPr>
        <w:t>lambda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 xml:space="preserve">: </w:t>
      </w:r>
      <w:proofErr w:type="spellStart"/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>))</w:t>
      </w:r>
    </w:p>
    <w:p w14:paraId="14815C7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</w:p>
    <w:p w14:paraId="41C5B87E" w14:textId="77777777" w:rsidR="0007382D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</w:t>
      </w:r>
      <w:r w:rsidRPr="008864C1">
        <w:rPr>
          <w:rFonts w:eastAsia="Times New Roman" w:cs="Times New Roman"/>
          <w:color w:val="001080"/>
          <w:kern w:val="0"/>
          <w:lang w:val="ru-RU"/>
          <w14:ligatures w14:val="none"/>
        </w:rPr>
        <w:t>_</w:t>
      </w:r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loaded</w:t>
      </w:r>
      <w:r w:rsidRPr="008864C1">
        <w:rPr>
          <w:rFonts w:eastAsia="Times New Roman" w:cs="Times New Roman"/>
          <w:kern w:val="0"/>
          <w:lang w:val="ru-RU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head</w:t>
      </w:r>
      <w:proofErr w:type="gramEnd"/>
      <w:r w:rsidRPr="008864C1">
        <w:rPr>
          <w:rFonts w:eastAsia="Times New Roman" w:cs="Times New Roman"/>
          <w:kern w:val="0"/>
          <w:lang w:val="ru-RU"/>
          <w14:ligatures w14:val="none"/>
        </w:rPr>
        <w:t>()</w:t>
      </w:r>
    </w:p>
    <w:p w14:paraId="3341D524" w14:textId="77777777" w:rsidR="003A246E" w:rsidRDefault="003A246E" w:rsidP="003A246E">
      <w:pPr>
        <w:sectPr w:rsidR="003A246E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13862E9E" w14:textId="0787E1C0" w:rsidR="008F08F0" w:rsidRDefault="008F08F0" w:rsidP="00E970C3">
      <w:pPr>
        <w:pStyle w:val="Title1"/>
        <w:keepNext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06815DC2" w14:textId="77777777" w:rsidR="00E94C5B" w:rsidRDefault="0069180E" w:rsidP="00E94C5B">
      <w:pPr>
        <w:pStyle w:val="ab"/>
      </w:pPr>
      <w:r>
        <w:drawing>
          <wp:inline distT="0" distB="0" distL="0" distR="0" wp14:anchorId="593C3E7A" wp14:editId="63A67047">
            <wp:extent cx="9251573" cy="2082996"/>
            <wp:effectExtent l="0" t="0" r="6985" b="0"/>
            <wp:docPr id="1423999788" name="Рисунок 15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3999788" name="Рисунок 15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28844" cy="2100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A9F77" w14:textId="68C42C1C" w:rsidR="003A246E" w:rsidRDefault="00E94C5B" w:rsidP="00F574F3">
      <w:pPr>
        <w:pStyle w:val="aff8"/>
        <w:sectPr w:rsidR="003A246E" w:rsidSect="003A246E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6</w:t>
      </w:r>
      <w:r>
        <w:fldChar w:fldCharType="end"/>
      </w:r>
      <w:r>
        <w:t>. Первые пять строк дата фрейма с созданными новыми признаками</w:t>
      </w:r>
    </w:p>
    <w:p w14:paraId="15082239" w14:textId="19880DCD" w:rsidR="008D5A84" w:rsidRDefault="008864C1" w:rsidP="008864C1">
      <w:pPr>
        <w:pStyle w:val="a0"/>
      </w:pPr>
      <w:bookmarkStart w:id="47" w:name="_Toc172787046"/>
      <w:r w:rsidRPr="008864C1">
        <w:lastRenderedPageBreak/>
        <w:t>Проверка состояния данных</w:t>
      </w:r>
      <w:bookmarkEnd w:id="47"/>
    </w:p>
    <w:p w14:paraId="74403E83" w14:textId="6B8595B8" w:rsidR="009B19C8" w:rsidRDefault="009B19C8" w:rsidP="009B19C8">
      <w:r>
        <w:t xml:space="preserve">Проверим за какие временные периоды собраны данные </w:t>
      </w:r>
      <w:proofErr w:type="gramStart"/>
      <w:r w:rsidR="002152F5">
        <w:t>и</w:t>
      </w:r>
      <w:proofErr w:type="gramEnd"/>
      <w:r>
        <w:t xml:space="preserve"> если понадобиться удалим выбранные периоды.</w:t>
      </w:r>
    </w:p>
    <w:p w14:paraId="7F33D861" w14:textId="3D36F5ED" w:rsidR="00291594" w:rsidRPr="00E5492D" w:rsidRDefault="00E5492D" w:rsidP="00E5492D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25517DD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0000FF"/>
          <w:kern w:val="0"/>
          <w14:ligatures w14:val="none"/>
        </w:rPr>
        <w:t>def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not_correct_</w:t>
      </w:r>
      <w:proofErr w:type="gramStart"/>
      <w:r w:rsidRPr="004301D0">
        <w:rPr>
          <w:rFonts w:eastAsia="Times New Roman" w:cs="Times New Roman"/>
          <w:color w:val="795E26"/>
          <w:kern w:val="0"/>
          <w14:ligatures w14:val="none"/>
        </w:rPr>
        <w:t>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12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200</w:t>
      </w:r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42558D27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714E82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выдает список не корректных годов, где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и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меньше заданного.</w:t>
      </w:r>
    </w:p>
    <w:p w14:paraId="281B425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38CBD39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: исследуемый </w:t>
      </w:r>
      <w:proofErr w:type="spell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датафрейм</w:t>
      </w:r>
      <w:proofErr w:type="spell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,</w:t>
      </w:r>
    </w:p>
    <w:p w14:paraId="7E817AE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месяцев в году,</w:t>
      </w:r>
    </w:p>
    <w:p w14:paraId="485601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дней в году,</w:t>
      </w:r>
    </w:p>
    <w:p w14:paraId="267D0F7D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return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возвращает список не корректных годов и текстовый отчёт.</w:t>
      </w:r>
    </w:p>
    <w:p w14:paraId="26C7F57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601FD16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FB0749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[]</w:t>
      </w:r>
    </w:p>
    <w:p w14:paraId="6F74C1F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</w:t>
      </w:r>
    </w:p>
    <w:p w14:paraId="6D41A15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</w:p>
    <w:p w14:paraId="09D6FEB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fo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'</w:t>
      </w:r>
      <w:proofErr w:type="gramStart"/>
      <w:r w:rsidRPr="004301D0">
        <w:rPr>
          <w:rFonts w:eastAsia="Times New Roman" w:cs="Times New Roman"/>
          <w:kern w:val="0"/>
          <w14:ligatures w14:val="none"/>
        </w:rPr>
        <w:t>]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unique</w:t>
      </w:r>
      <w:proofErr w:type="gramEnd"/>
      <w:r w:rsidRPr="004301D0">
        <w:rPr>
          <w:rFonts w:eastAsia="Times New Roman" w:cs="Times New Roman"/>
          <w:kern w:val="0"/>
          <w14:ligatures w14:val="none"/>
        </w:rPr>
        <w:t>():</w:t>
      </w:r>
    </w:p>
    <w:p w14:paraId="17F76F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</w:t>
      </w:r>
      <w:proofErr w:type="gramStart"/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proofErr w:type="gramEnd"/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4301D0">
        <w:rPr>
          <w:rFonts w:eastAsia="Times New Roman" w:cs="Times New Roman"/>
          <w:kern w:val="0"/>
          <w14:ligatures w14:val="none"/>
        </w:rPr>
        <w:t>].unique())</w:t>
      </w:r>
    </w:p>
    <w:p w14:paraId="0A88EED5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</w:t>
      </w:r>
      <w:proofErr w:type="gramStart"/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proofErr w:type="gramEnd"/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4301D0">
        <w:rPr>
          <w:rFonts w:eastAsia="Times New Roman" w:cs="Times New Roman"/>
          <w:kern w:val="0"/>
          <w14:ligatures w14:val="none"/>
        </w:rPr>
        <w:t>])</w:t>
      </w:r>
    </w:p>
    <w:p w14:paraId="423F0F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f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)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or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083B30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</w:t>
      </w:r>
      <w:proofErr w:type="gramStart"/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append</w:t>
      </w:r>
      <w:proofErr w:type="spellEnd"/>
      <w:proofErr w:type="gramEnd"/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267F99"/>
          <w:kern w:val="0"/>
          <w14:ligatures w14:val="none"/>
        </w:rPr>
        <w:t>int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))</w:t>
      </w:r>
    </w:p>
    <w:p w14:paraId="61CBFFE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+= </w:t>
      </w:r>
      <w:proofErr w:type="spellStart"/>
      <w:r w:rsidRPr="004301D0">
        <w:rPr>
          <w:rFonts w:eastAsia="Times New Roman" w:cs="Times New Roman"/>
          <w:color w:val="0000FF"/>
          <w:kern w:val="0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Год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кол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.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месяцев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кол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.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дней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</w:t>
      </w:r>
      <w:proofErr w:type="gramStart"/>
      <w:r w:rsidRPr="004301D0">
        <w:rPr>
          <w:rFonts w:eastAsia="Times New Roman" w:cs="Times New Roman"/>
          <w:color w:val="001080"/>
          <w:kern w:val="0"/>
          <w14:ligatures w14:val="none"/>
        </w:rPr>
        <w:t>quantity</w:t>
      </w:r>
      <w:proofErr w:type="spellEnd"/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14:ligatures w14:val="none"/>
        </w:rPr>
        <w:t>\</w:t>
      </w:r>
      <w:proofErr w:type="gramEnd"/>
      <w:r w:rsidRPr="004301D0">
        <w:rPr>
          <w:rFonts w:eastAsia="Times New Roman" w:cs="Times New Roman"/>
          <w:color w:val="EE0000"/>
          <w:kern w:val="0"/>
          <w14:ligatures w14:val="none"/>
        </w:rPr>
        <w:t>n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</w:p>
    <w:p w14:paraId="6A258CD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D9A3130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</w:p>
    <w:p w14:paraId="1CD1B209" w14:textId="77777777" w:rsidR="00C20A9E" w:rsidRPr="004301D0" w:rsidRDefault="00C20A9E" w:rsidP="0060498B">
      <w:pPr>
        <w:pStyle w:val="TXT1"/>
      </w:pPr>
    </w:p>
    <w:p w14:paraId="687BD944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 xml:space="preserve"># Протестируем </w:t>
      </w:r>
      <w:proofErr w:type="spellStart"/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>датасет</w:t>
      </w:r>
      <w:proofErr w:type="spellEnd"/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 xml:space="preserve"> и запишем список не корректных годов и отчёт</w:t>
      </w:r>
    </w:p>
    <w:p w14:paraId="724AEE73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ect_year_lis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not_correct_</w:t>
      </w:r>
      <w:proofErr w:type="gramStart"/>
      <w:r w:rsidRPr="004301D0">
        <w:rPr>
          <w:rFonts w:eastAsia="Times New Roman" w:cs="Times New Roman"/>
          <w:color w:val="795E26"/>
          <w:kern w:val="0"/>
          <w14:ligatures w14:val="none"/>
        </w:rPr>
        <w:t>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gramEnd"/>
      <w:r w:rsidRPr="004301D0">
        <w:rPr>
          <w:rFonts w:eastAsia="Times New Roman" w:cs="Times New Roman"/>
          <w:kern w:val="0"/>
          <w14:ligatures w14:val="none"/>
        </w:rPr>
        <w:t>)</w:t>
      </w:r>
    </w:p>
    <w:p w14:paraId="3FAAAF6F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795E26"/>
          <w:kern w:val="0"/>
          <w14:ligatures w14:val="none"/>
        </w:rPr>
        <w:t>prin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)</w:t>
      </w:r>
    </w:p>
    <w:p w14:paraId="7646B2AF" w14:textId="24C487E2" w:rsidR="0060498B" w:rsidRPr="00F97656" w:rsidRDefault="00F97656" w:rsidP="00E94C5B">
      <w:pPr>
        <w:pStyle w:val="Title1"/>
        <w:rPr>
          <w:lang w:val="ru-RU"/>
        </w:rPr>
      </w:pPr>
      <w:r w:rsidRPr="00F97656">
        <w:rPr>
          <w:lang w:val="ru-RU"/>
        </w:rPr>
        <w:t>результат выполнения</w:t>
      </w:r>
    </w:p>
    <w:p w14:paraId="0B5D0A14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4, кол. месяцев: 7, кол. дней: 124</w:t>
      </w:r>
    </w:p>
    <w:p w14:paraId="0B58606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3, кол. месяцев: 12, кол. дней: 237</w:t>
      </w:r>
    </w:p>
    <w:p w14:paraId="58783A85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2, кол. месяцев: 12, кол. дней: 214</w:t>
      </w:r>
    </w:p>
    <w:p w14:paraId="1769E30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1, кол. месяцев: 12, кол. дней: 233</w:t>
      </w:r>
    </w:p>
    <w:p w14:paraId="543632F1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0, кол. месяцев: 12, кол. дней: 225</w:t>
      </w:r>
    </w:p>
    <w:p w14:paraId="3E4D2D61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9, кол. месяцев: 12, кол. дней: 232</w:t>
      </w:r>
    </w:p>
    <w:p w14:paraId="31D2B64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8, кол. месяцев: 12, кол. дней: 227</w:t>
      </w:r>
    </w:p>
    <w:p w14:paraId="7BA8C6E4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7, кол. месяцев: 12, кол. дней: 232</w:t>
      </w:r>
    </w:p>
    <w:p w14:paraId="14E3230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6, кол. месяцев: 12, кол. дней: 232</w:t>
      </w:r>
    </w:p>
    <w:p w14:paraId="68C2686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5, кол. месяцев: 12, кол. дней: 231</w:t>
      </w:r>
    </w:p>
    <w:p w14:paraId="052B1F9E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4, кол. месяцев: 12, кол. дней: 233</w:t>
      </w:r>
    </w:p>
    <w:p w14:paraId="6268A3B9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3, кол. месяцев: 12, кол. дней: 232</w:t>
      </w:r>
    </w:p>
    <w:p w14:paraId="635DDA4E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2, кол. месяцев: 12, кол. дней: 230</w:t>
      </w:r>
    </w:p>
    <w:p w14:paraId="228CC3F8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1, кол. месяцев: 12, кол. дней: 232</w:t>
      </w:r>
    </w:p>
    <w:p w14:paraId="0D46CE93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0, кол. месяцев: 12, кол. дней: 224</w:t>
      </w:r>
    </w:p>
    <w:p w14:paraId="706F89D5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9, кол. месяцев: 12, кол. дней: 230</w:t>
      </w:r>
    </w:p>
    <w:p w14:paraId="0207A592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8, кол. месяцев: 12, кол. дней: 226</w:t>
      </w:r>
    </w:p>
    <w:p w14:paraId="7A6788C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7, кол. месяцев: 12, кол. дней: 227</w:t>
      </w:r>
    </w:p>
    <w:p w14:paraId="70F864E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6, кол. месяцев: 8, кол. дней: 157</w:t>
      </w:r>
    </w:p>
    <w:p w14:paraId="16330CEB" w14:textId="2F77B2AB" w:rsidR="00F97656" w:rsidRDefault="00482917" w:rsidP="00482917">
      <w:r>
        <w:lastRenderedPageBreak/>
        <w:t>Видно, что за 200</w:t>
      </w:r>
      <w:r w:rsidR="00E301C4">
        <w:t>6</w:t>
      </w:r>
      <w:r>
        <w:t xml:space="preserve"> и 2024 собрана информация не полностью за год, но удалять эти года не будем просто будем иметь в виду этот момент при кросс-валидации.</w:t>
      </w:r>
    </w:p>
    <w:p w14:paraId="22138090" w14:textId="312EF552" w:rsidR="00482917" w:rsidRDefault="00482917" w:rsidP="00482917">
      <w:pPr>
        <w:pStyle w:val="a0"/>
      </w:pPr>
      <w:bookmarkStart w:id="48" w:name="_Ref172622482"/>
      <w:bookmarkStart w:id="49" w:name="_Toc172787047"/>
      <w:r w:rsidRPr="00482917">
        <w:t>Метрика, по которой будем оценивать качество работы модели</w:t>
      </w:r>
      <w:bookmarkEnd w:id="48"/>
      <w:bookmarkEnd w:id="49"/>
    </w:p>
    <w:p w14:paraId="74A8A01C" w14:textId="3EA4B1F6" w:rsidR="00F97656" w:rsidRDefault="006F01F4" w:rsidP="006F01F4">
      <w:r>
        <w:t xml:space="preserve">Метрика будет вычислять какова величина ошибки в процентах между </w:t>
      </w:r>
      <w:r w:rsidR="00611483">
        <w:t>тестовыми</w:t>
      </w:r>
      <w:r>
        <w:t xml:space="preserve"> средними значениями за определённой период и предсказанными средними значениями</w:t>
      </w:r>
      <w:r w:rsidR="00055EC5" w:rsidRPr="00055EC5">
        <w:t xml:space="preserve">, </w:t>
      </w:r>
      <w:r w:rsidR="008A3AAD">
        <w:t xml:space="preserve"> фо</w:t>
      </w:r>
      <w:r w:rsidR="00611483">
        <w:t>рмула</w:t>
      </w:r>
      <w:r w:rsidR="001A1ADF" w:rsidRPr="001A1ADF">
        <w:t xml:space="preserve"> </w:t>
      </w:r>
      <w:r w:rsidR="00055EC5">
        <w:fldChar w:fldCharType="begin"/>
      </w:r>
      <w:r w:rsidR="00055EC5">
        <w:instrText xml:space="preserve"> REF _Ref172740317 \p \h </w:instrText>
      </w:r>
      <w:r w:rsidR="00055EC5">
        <w:fldChar w:fldCharType="separate"/>
      </w:r>
      <w:r w:rsidR="00001B06">
        <w:t>ниже</w:t>
      </w:r>
      <w:r w:rsidR="00055EC5">
        <w:fldChar w:fldCharType="end"/>
      </w:r>
      <w:r w:rsidR="0030683D" w:rsidRPr="0030683D">
        <w:t xml:space="preserve"> </w:t>
      </w:r>
      <w:r w:rsidR="0030683D">
        <w:fldChar w:fldCharType="begin"/>
      </w:r>
      <w:r w:rsidR="00663046">
        <w:instrText xml:space="preserve"> ADDIN ZOTERO_ITEM CSL_CITATION {"citationID":"trvHdU2E","properties":{"formattedCitation":"[3]","plainCitation":"[3]","noteIndex":0},"citationItems":[{"id":16,"uris":["http://zotero.org/users/local/ccYgADcV/items/RH2N8IVU"],"itemData":{"id":16,"type":"webpage","language":"ru","title":"Кросс валидация для временных рядов в python","URL":"https://www.youtube.com/watch?v=l2vhtyWp_ck","author":[{"family":"Прикладная статистика","given":""}],"accessed":{"date-parts":[["2024",7,21]]}}}],"schema":"https://github.com/citation-style-language/schema/raw/master/csl-citation.json"} </w:instrText>
      </w:r>
      <w:r w:rsidR="0030683D">
        <w:fldChar w:fldCharType="separate"/>
      </w:r>
      <w:r w:rsidR="00663046" w:rsidRPr="00663046">
        <w:rPr>
          <w:rFonts w:cs="Times New Roman"/>
        </w:rPr>
        <w:t>[3]</w:t>
      </w:r>
      <w:r w:rsidR="0030683D">
        <w:fldChar w:fldCharType="end"/>
      </w:r>
      <w:r w:rsidR="00611483">
        <w:t>.</w:t>
      </w:r>
    </w:p>
    <w:p w14:paraId="3039E98C" w14:textId="7CCB9E33" w:rsidR="009963D5" w:rsidRPr="001A1ADF" w:rsidRDefault="001A1ADF" w:rsidP="001A1ADF">
      <w:pPr>
        <w:pStyle w:val="a9"/>
        <w:jc w:val="right"/>
        <w:rPr>
          <w:rFonts w:eastAsiaTheme="minorEastAsia"/>
        </w:rPr>
      </w:pPr>
      <w:bookmarkStart w:id="50" w:name="_Ref172740163"/>
      <w:bookmarkStart w:id="51" w:name="_Ref172740317"/>
      <w:bookmarkStart w:id="52" w:name="_Ref172476634"/>
      <w:bookmarkStart w:id="53" w:name="_Ref172622329"/>
      <m:oMath>
        <m:r>
          <w:rPr>
            <w:rFonts w:ascii="Cambria Math" w:hAnsi="Cambria Math"/>
            <w:szCs w:val="22"/>
          </w:rPr>
          <m:t>mape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w:bookmarkStart w:id="54" w:name="_Hlk172476054"/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  <w:bookmarkEnd w:id="54"/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·100</m:t>
        </m:r>
      </m:oMath>
      <w:r w:rsidRPr="001A1ADF">
        <w:rPr>
          <w:rFonts w:eastAsiaTheme="minorEastAsia"/>
        </w:rPr>
        <w:t xml:space="preserve">                                                </w:t>
      </w:r>
      <w:r w:rsidRPr="001A1ADF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m:rPr>
            <m:sty m:val="p"/>
          </m:rPr>
          <w:rPr>
            <w:rFonts w:ascii="Cambria Math" w:hAnsi="Cambria Math"/>
            <w:szCs w:val="22"/>
          </w:rPr>
          <m:t xml:space="preserve"> SEQ Уравнение \* ARABIC </m:t>
        </m:r>
      </m:oMath>
      <w:r>
        <w:rPr>
          <w:rFonts w:eastAsiaTheme="minorEastAsia"/>
          <w:szCs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noProof/>
            <w:szCs w:val="22"/>
          </w:rPr>
          <m:t>2</m:t>
        </m:r>
      </m:oMath>
      <w:r>
        <w:rPr>
          <w:rFonts w:eastAsiaTheme="minorEastAsia"/>
          <w:szCs w:val="22"/>
        </w:rPr>
        <w:fldChar w:fldCharType="end"/>
      </w:r>
      <w:bookmarkStart w:id="55" w:name="_Ref172740202"/>
      <w:bookmarkEnd w:id="50"/>
      <w:r w:rsidRPr="001A1ADF">
        <w:rPr>
          <w:rFonts w:eastAsiaTheme="minorEastAsia"/>
          <w:szCs w:val="22"/>
        </w:rPr>
        <w:t>)</w:t>
      </w:r>
      <w:bookmarkEnd w:id="51"/>
      <w:bookmarkEnd w:id="55"/>
    </w:p>
    <w:bookmarkEnd w:id="52"/>
    <w:bookmarkEnd w:id="53"/>
    <w:p w14:paraId="623B16FF" w14:textId="0AFD9802" w:rsidR="00D61010" w:rsidRPr="00CA11FD" w:rsidRDefault="00D61010" w:rsidP="00D61010">
      <w:pPr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</w:t>
      </w:r>
      <w:r w:rsidR="00AB4ABC">
        <w:rPr>
          <w:rFonts w:eastAsiaTheme="minorEastAsia"/>
        </w:rPr>
        <w:t>–</w:t>
      </w:r>
      <w:r>
        <w:rPr>
          <w:rFonts w:eastAsiaTheme="minorEastAsia"/>
        </w:rPr>
        <w:t xml:space="preserve"> с</w:t>
      </w:r>
      <w:r w:rsidR="00AB4ABC">
        <w:rPr>
          <w:rFonts w:eastAsiaTheme="minorEastAsia"/>
        </w:rPr>
        <w:t>реднее значение курса валют за определённый отрезок времени (неделя, месяц, квартал, год);</w:t>
      </w:r>
    </w:p>
    <w:p w14:paraId="014D3081" w14:textId="3956A536" w:rsidR="00AB4ABC" w:rsidRDefault="008A3AAD" w:rsidP="008A3AAD">
      <w:pPr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48884204" w14:textId="1466256A" w:rsidR="008A3AAD" w:rsidRPr="008A3AAD" w:rsidRDefault="008A3AAD" w:rsidP="008A3AAD"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1FEC0A2E" w14:textId="3D4A94A6" w:rsidR="00C45742" w:rsidRPr="0030683D" w:rsidRDefault="0030683D" w:rsidP="0030683D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5CDB0E8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Метрика</w:t>
      </w:r>
      <w:proofErr w:type="spellEnd"/>
    </w:p>
    <w:p w14:paraId="5AC8A22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E00FDC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67152FD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числяет ошибку в процентах от средних значений предсказанных и тестовых.</w:t>
      </w:r>
    </w:p>
    <w:p w14:paraId="32D9DFF7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B71E6C9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тестовые значени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0BAFA7F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re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предсказанные значени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6CCBFE81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возвращает ошибку предсказания в процентах.</w:t>
      </w:r>
    </w:p>
    <w:p w14:paraId="68EF8F26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4953A169" w14:textId="4E092289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b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="008A2355" w:rsidRPr="008A2355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 -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) /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="008A2355" w:rsidRPr="008A2355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*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0</w:t>
      </w:r>
    </w:p>
    <w:p w14:paraId="2BF5E5F6" w14:textId="51F2B286" w:rsidR="0030683D" w:rsidRDefault="001F1FEF" w:rsidP="001F1FEF">
      <w:pPr>
        <w:pStyle w:val="a0"/>
      </w:pPr>
      <w:bookmarkStart w:id="56" w:name="_Toc172787048"/>
      <w:r w:rsidRPr="001F1FEF">
        <w:t xml:space="preserve">Разбиение </w:t>
      </w:r>
      <w:r w:rsidR="009F63AA">
        <w:t xml:space="preserve">временного ряда </w:t>
      </w:r>
      <w:r w:rsidRPr="001F1FEF">
        <w:t xml:space="preserve">на </w:t>
      </w:r>
      <w:proofErr w:type="spellStart"/>
      <w:r w:rsidRPr="001F1FEF">
        <w:t>train</w:t>
      </w:r>
      <w:proofErr w:type="spellEnd"/>
      <w:r w:rsidRPr="001F1FEF">
        <w:t xml:space="preserve"> и </w:t>
      </w:r>
      <w:proofErr w:type="spellStart"/>
      <w:r w:rsidRPr="001F1FEF">
        <w:t>test</w:t>
      </w:r>
      <w:bookmarkEnd w:id="56"/>
      <w:proofErr w:type="spellEnd"/>
    </w:p>
    <w:p w14:paraId="59D7F9D9" w14:textId="0ED933C8" w:rsidR="001F1FEF" w:rsidRPr="00755439" w:rsidRDefault="009D4B6C" w:rsidP="001F1FEF">
      <w:r>
        <w:t>Функция</w:t>
      </w:r>
      <w:r w:rsidR="006E59B5">
        <w:t>-генератор</w:t>
      </w:r>
      <w:r w:rsidRPr="009D4B6C">
        <w:t xml:space="preserve"> </w:t>
      </w:r>
      <w:r w:rsidRPr="00755439">
        <w:rPr>
          <w:rStyle w:val="bash0"/>
          <w:lang w:val="en-US"/>
        </w:rPr>
        <w:t>split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on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time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series</w:t>
      </w:r>
      <w:r w:rsidRPr="009D4B6C">
        <w:t xml:space="preserve"> </w:t>
      </w:r>
      <w:r>
        <w:t>разбивает</w:t>
      </w:r>
      <w:r w:rsidRPr="009D4B6C">
        <w:t xml:space="preserve"> </w:t>
      </w:r>
      <w:r w:rsidR="009F63AA">
        <w:t xml:space="preserve">временной ряд на </w:t>
      </w:r>
      <w:proofErr w:type="spellStart"/>
      <w:r w:rsidR="009F63AA" w:rsidRPr="008A0138">
        <w:rPr>
          <w:rStyle w:val="bash0"/>
        </w:rPr>
        <w:t>train</w:t>
      </w:r>
      <w:proofErr w:type="spellEnd"/>
      <w:r w:rsidR="009F63AA" w:rsidRPr="009F63AA">
        <w:t xml:space="preserve"> </w:t>
      </w:r>
      <w:r w:rsidR="009F63AA">
        <w:t xml:space="preserve">и </w:t>
      </w:r>
      <w:proofErr w:type="spellStart"/>
      <w:r w:rsidR="009F63AA" w:rsidRPr="008A0138">
        <w:rPr>
          <w:rStyle w:val="bash0"/>
        </w:rPr>
        <w:t>test</w:t>
      </w:r>
      <w:proofErr w:type="spellEnd"/>
      <w:r w:rsidR="009F63AA" w:rsidRPr="009F63AA">
        <w:t>.</w:t>
      </w:r>
      <w:r>
        <w:t xml:space="preserve"> </w:t>
      </w:r>
      <w:r w:rsidR="009F63AA">
        <w:t>К</w:t>
      </w:r>
      <w:r>
        <w:t xml:space="preserve">ласс  </w:t>
      </w:r>
      <w:proofErr w:type="spellStart"/>
      <w:r w:rsidRPr="00755439">
        <w:rPr>
          <w:rStyle w:val="bash0"/>
        </w:rPr>
        <w:t>TimeSeriesSplit</w:t>
      </w:r>
      <w:proofErr w:type="spellEnd"/>
      <w:r>
        <w:t xml:space="preserve"> из </w:t>
      </w:r>
      <w:r w:rsidR="00A50DB1">
        <w:t xml:space="preserve">библиотеки </w:t>
      </w:r>
      <w:proofErr w:type="spellStart"/>
      <w:r w:rsidR="00A50DB1" w:rsidRPr="00755439">
        <w:rPr>
          <w:rStyle w:val="bash0"/>
        </w:rPr>
        <w:t>sklearn</w:t>
      </w:r>
      <w:proofErr w:type="spellEnd"/>
      <w:r w:rsidR="00A50DB1">
        <w:t xml:space="preserve"> не подошел так ка он разбивает временной ряд по числу элементов </w:t>
      </w:r>
      <w:r w:rsidR="00A50DB1">
        <w:fldChar w:fldCharType="begin"/>
      </w:r>
      <w:r w:rsidR="007629A6">
        <w:instrText xml:space="preserve"> ADDIN ZOTERO_ITEM CSL_CITATION {"citationID":"jVViCEv7","properties":{"formattedCitation":"[19]","plainCitation":"[19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cikit-Learn","given":""}],"accessed":{"date-parts":[["2024",7,21]]}}}],"schema":"https://github.com/citation-style-language/schema/raw/master/csl-citation.json"} </w:instrText>
      </w:r>
      <w:r w:rsidR="00A50DB1">
        <w:fldChar w:fldCharType="separate"/>
      </w:r>
      <w:r w:rsidR="007629A6" w:rsidRPr="007629A6">
        <w:rPr>
          <w:rFonts w:cs="Times New Roman"/>
        </w:rPr>
        <w:t>[19]</w:t>
      </w:r>
      <w:r w:rsidR="00A50DB1">
        <w:fldChar w:fldCharType="end"/>
      </w:r>
      <w:r w:rsidR="00755439" w:rsidRPr="00755439">
        <w:t xml:space="preserve">. </w:t>
      </w:r>
      <w:r w:rsidR="00755439">
        <w:t xml:space="preserve">Поэтому создадим </w:t>
      </w:r>
      <w:r w:rsidR="009F63AA">
        <w:t>собственную функцию,</w:t>
      </w:r>
      <w:r w:rsidR="00755439">
        <w:t xml:space="preserve"> которая будет разбивать временной ряд привязываясь к датам</w:t>
      </w:r>
      <w:r w:rsidR="00AF2C64" w:rsidRPr="00AF2C64">
        <w:t xml:space="preserve"> </w:t>
      </w:r>
      <w:r w:rsidR="00AF2C64">
        <w:fldChar w:fldCharType="begin"/>
      </w:r>
      <w:r w:rsidR="007629A6">
        <w:instrText xml:space="preserve"> ADDIN ZOTERO_ITEM CSL_CITATION {"citationID":"yM2sjguy","properties":{"formattedCitation":"[17; 16; 10]","plainCitation":"[17; 16; 10]","noteIndex":0},"citationItems":[{"id":19,"uris":["http://zotero.org/users/local/ccYgADcV/items/YF3FVSSN"],"itemData":{"id":19,"type":"webpage","language":"en","title":"Time series / date functionality","URL":"https://pandas.pydata.org/docs/user_guide/timeseries.html","author":[{"family":"Pandas","given":""}],"accessed":{"date-parts":[["2024",7,21]]}}},{"id":21,"uris":["http://zotero.org/users/local/ccYgADcV/items/U9C4P77C"],"itemData":{"id":21,"type":"webpage","language":"en","title":"pandas.DataFrame.resample","URL":"https://pandas.pydata.org/docs/reference/api/pandas.DataFrame.resample.html","author":[{"family":"Pandas","given":""}],"accessed":{"date-parts":[["2024",7,21]]}}},{"id":20,"uris":["http://zotero.org/users/local/ccYgADcV/items/9WAWLLQX"],"itemData":{"id":20,"type":"webpage","language":"ru","title":"Как легко обрабатывать данные временных рядов","URL":"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","author":[{"family":"dfedorov.spb.ru","given":""}],"accessed":{"date-parts":[["2024",7,21]]}}}],"schema":"https://github.com/citation-style-language/schema/raw/master/csl-citation.json"} </w:instrText>
      </w:r>
      <w:r w:rsidR="00AF2C64">
        <w:fldChar w:fldCharType="separate"/>
      </w:r>
      <w:r w:rsidR="007629A6" w:rsidRPr="007629A6">
        <w:rPr>
          <w:rFonts w:cs="Times New Roman"/>
        </w:rPr>
        <w:t>[17; 16; 10]</w:t>
      </w:r>
      <w:r w:rsidR="00AF2C64">
        <w:fldChar w:fldCharType="end"/>
      </w:r>
      <w:r w:rsidR="00755439">
        <w:t>.</w:t>
      </w:r>
      <w:r w:rsidR="009F63AA">
        <w:t xml:space="preserve"> Функция также исправляет мелкие орфографические ошибки в указании типа разбиений </w:t>
      </w:r>
      <w:r w:rsidR="009F63AA" w:rsidRPr="009F63AA">
        <w:t xml:space="preserve">(Year, </w:t>
      </w:r>
      <w:proofErr w:type="spellStart"/>
      <w:r w:rsidR="009F63AA" w:rsidRPr="009F63AA">
        <w:t>Quarter</w:t>
      </w:r>
      <w:proofErr w:type="spellEnd"/>
      <w:r w:rsidR="009F63AA" w:rsidRPr="009F63AA">
        <w:t xml:space="preserve">, </w:t>
      </w:r>
      <w:proofErr w:type="spellStart"/>
      <w:r w:rsidR="009F63AA" w:rsidRPr="009F63AA">
        <w:t>Month</w:t>
      </w:r>
      <w:proofErr w:type="spellEnd"/>
      <w:r w:rsidR="009F63AA" w:rsidRPr="009F63AA">
        <w:t>, Week)</w:t>
      </w:r>
      <w:r w:rsidR="009F63AA">
        <w:t xml:space="preserve"> и выводит ошибку если количество разбиений задано не корректно</w:t>
      </w:r>
      <w:r w:rsidR="006E59B5">
        <w:t>.</w:t>
      </w:r>
    </w:p>
    <w:p w14:paraId="598146BD" w14:textId="07240E2B" w:rsidR="001F1FEF" w:rsidRPr="00F90BEA" w:rsidRDefault="001F1FEF" w:rsidP="001F1FEF">
      <w:pPr>
        <w:pStyle w:val="Title"/>
      </w:pPr>
      <w:r w:rsidRPr="00755439">
        <w:rPr>
          <w:lang w:val="ru-RU"/>
        </w:rPr>
        <w:t>ячейка</w:t>
      </w:r>
      <w:r w:rsidRPr="00F90BEA">
        <w:t xml:space="preserve"> </w:t>
      </w:r>
      <w:r>
        <w:t>Jupiter</w:t>
      </w:r>
      <w:r w:rsidRPr="00F90BEA">
        <w:t xml:space="preserve"> </w:t>
      </w:r>
      <w:r>
        <w:t>Notebook</w:t>
      </w:r>
    </w:p>
    <w:p w14:paraId="6B28052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95A626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1B7E4DA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-генератор, разбивает временной ряд на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5775F5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347F24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data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 данными,</w:t>
      </w:r>
    </w:p>
    <w:p w14:paraId="5A2785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star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будем разбивать,</w:t>
      </w:r>
    </w:p>
    <w:p w14:paraId="394155C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umbe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количество разбиений,</w:t>
      </w:r>
    </w:p>
    <w:p w14:paraId="1A83C7A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тип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разбиен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Year, Quarter, Month, Week),</w:t>
      </w:r>
    </w:p>
    <w:p w14:paraId="4C8DF7E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targe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им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(целевой переменной),</w:t>
      </w:r>
    </w:p>
    <w:p w14:paraId="7D6D1E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озвраща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summary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ime_point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</w:t>
      </w:r>
    </w:p>
    <w:p w14:paraId="5E42B6C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406A9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даляем все не латинские знаки, делаем первую букву заглавную, остальные обычные</w:t>
      </w:r>
    </w:p>
    <w:p w14:paraId="53DAA81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</w:t>
      </w:r>
      <w:proofErr w:type="spellStart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zA</w:t>
      </w:r>
      <w:proofErr w:type="spellEnd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-z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apitaliz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066FD96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d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0BF4ADE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валют</w:t>
      </w:r>
    </w:p>
    <w:p w14:paraId="44C003B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155BF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ригер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первого включения</w:t>
      </w:r>
    </w:p>
    <w:p w14:paraId="046FF79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</w:p>
    <w:p w14:paraId="567A4EF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2D3373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ставляем параметр для сводной таблицы</w:t>
      </w:r>
    </w:p>
    <w:p w14:paraId="29EC8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1AEEC6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'</w:t>
      </w:r>
    </w:p>
    <w:p w14:paraId="5EB0465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2B88764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QE'</w:t>
      </w:r>
    </w:p>
    <w:p w14:paraId="2D2DDAA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32B26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E'</w:t>
      </w:r>
    </w:p>
    <w:p w14:paraId="39613B3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22A68C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  </w:t>
      </w:r>
    </w:p>
    <w:p w14:paraId="100371E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F35F7F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Ошибк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араметр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".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орректно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 Year, Quarter, Month, 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</w:p>
    <w:p w14:paraId="0477D1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3A32F0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ел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независимым</w:t>
      </w:r>
      <w:proofErr w:type="spellEnd"/>
    </w:p>
    <w:p w14:paraId="26503B3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FDA49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ем резервную копию даты</w:t>
      </w:r>
    </w:p>
    <w:p w14:paraId="13A04AB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p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]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075F0CC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478D3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-cop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A45877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берем данные после стартового года</w:t>
      </w:r>
    </w:p>
    <w:p w14:paraId="286BCA96" w14:textId="77777777" w:rsidR="008A0138" w:rsidRPr="008B209A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query</w:t>
      </w:r>
      <w:proofErr w:type="gram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&gt;= </w:t>
      </w:r>
      <w:r w:rsidRPr="008B209A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8B209A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4A479FDA" w14:textId="77777777" w:rsidR="008A0138" w:rsidRPr="008B209A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38CC535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оздад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_train</w:t>
      </w:r>
      <w:proofErr w:type="spellEnd"/>
    </w:p>
    <w:p w14:paraId="11A65F6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ел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независимым</w:t>
      </w:r>
      <w:proofErr w:type="spellEnd"/>
    </w:p>
    <w:p w14:paraId="36A736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7DFFA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quer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(Year &lt;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95C5C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AD0B83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437B88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оздад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таргет</w:t>
      </w:r>
      <w:proofErr w:type="spellEnd"/>
    </w:p>
    <w:p w14:paraId="48AEBC7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</w:p>
    <w:p w14:paraId="72817F5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далим все ненужные столбцы из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</w:p>
    <w:p w14:paraId="6CFE2EF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5C0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5BD608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верка</w:t>
      </w:r>
      <w:proofErr w:type="spellEnd"/>
    </w:p>
    <w:p w14:paraId="3D1BAE8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count().shape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A02808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lt;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D088F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Столько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нных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с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араметрам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"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айдё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(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C65F7A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7EDA0E5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Если всё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о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разбиваем на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est</w:t>
      </w:r>
    </w:p>
    <w:p w14:paraId="0E650F8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g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612561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ляем данные из предыдущего цикла, если он не первый</w:t>
      </w:r>
    </w:p>
    <w:p w14:paraId="187D56D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B7A6A6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251A10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09B63A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</w:p>
    <w:p w14:paraId="744BF7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</w:p>
    <w:p w14:paraId="216C966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Читаем строчку сводной таблицы</w:t>
      </w:r>
    </w:p>
    <w:p w14:paraId="5DD1FD6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BF31D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8AE64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548ADA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mean().iloc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003A1D8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единяем таблицу и строку сводной таблицы</w:t>
      </w:r>
    </w:p>
    <w:p w14:paraId="508ACF3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rg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right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83CDD7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2089D4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пишем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аргет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в отдельную переменную</w:t>
      </w:r>
    </w:p>
    <w:p w14:paraId="2F85B90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381829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Удал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с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таргеты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из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сета</w:t>
      </w:r>
      <w:proofErr w:type="spellEnd"/>
    </w:p>
    <w:p w14:paraId="11F8D8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286C06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</w:p>
    <w:p w14:paraId="568EEA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нфа по данным</w:t>
      </w:r>
    </w:p>
    <w:p w14:paraId="43C469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,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\</w:t>
      </w:r>
    </w:p>
    <w:p w14:paraId="6118263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</w:p>
    <w:p w14:paraId="767FB1B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переменные времени, для графика</w:t>
      </w:r>
    </w:p>
    <w:p w14:paraId="1BD0FB11" w14:textId="77777777" w:rsidR="008A0138" w:rsidRPr="008B209A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3B3C8954" w14:textId="77777777" w:rsidR="008A0138" w:rsidRPr="008B209A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1C6D204D" w14:textId="77777777" w:rsidR="008A0138" w:rsidRPr="008B209A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217CFA1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yie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  <w:proofErr w:type="spellEnd"/>
    </w:p>
    <w:p w14:paraId="1652EF3E" w14:textId="30ACC9F5" w:rsidR="001F1FEF" w:rsidRPr="008A0138" w:rsidRDefault="00C005CC" w:rsidP="00C005CC">
      <w:pPr>
        <w:pStyle w:val="a0"/>
        <w:rPr>
          <w:lang w:val="en-US"/>
        </w:rPr>
      </w:pPr>
      <w:bookmarkStart w:id="57" w:name="_Toc172787049"/>
      <w:proofErr w:type="spellStart"/>
      <w:r w:rsidRPr="00C005CC">
        <w:rPr>
          <w:lang w:val="en-US"/>
        </w:rPr>
        <w:t>Функция</w:t>
      </w:r>
      <w:proofErr w:type="spellEnd"/>
      <w:r w:rsidRPr="00C005CC">
        <w:rPr>
          <w:lang w:val="en-US"/>
        </w:rPr>
        <w:t xml:space="preserve"> </w:t>
      </w:r>
      <w:proofErr w:type="spellStart"/>
      <w:r w:rsidRPr="00C005CC">
        <w:rPr>
          <w:lang w:val="en-US"/>
        </w:rPr>
        <w:t>кросс-валидации</w:t>
      </w:r>
      <w:bookmarkEnd w:id="57"/>
      <w:proofErr w:type="spellEnd"/>
    </w:p>
    <w:p w14:paraId="16777F26" w14:textId="34E6A06E" w:rsidR="008A0138" w:rsidRPr="004230EA" w:rsidRDefault="00496AB6" w:rsidP="008A0138">
      <w:r>
        <w:t xml:space="preserve">Функция кросс-валидации обучает модель на </w:t>
      </w:r>
      <w:proofErr w:type="spellStart"/>
      <w:r w:rsidRPr="00496AB6">
        <w:rPr>
          <w:rStyle w:val="bash0"/>
        </w:rPr>
        <w:t>train</w:t>
      </w:r>
      <w:proofErr w:type="spellEnd"/>
      <w:r w:rsidRPr="00496AB6">
        <w:t xml:space="preserve"> </w:t>
      </w:r>
      <w:r>
        <w:t xml:space="preserve">данных и выполняет предсказание на </w:t>
      </w:r>
      <w:proofErr w:type="spellStart"/>
      <w:r w:rsidRPr="00044ABD">
        <w:rPr>
          <w:rStyle w:val="bash0"/>
        </w:rPr>
        <w:t>test</w:t>
      </w:r>
      <w:proofErr w:type="spellEnd"/>
      <w:r w:rsidRPr="00496AB6">
        <w:t xml:space="preserve"> </w:t>
      </w:r>
      <w:r>
        <w:t>данных</w:t>
      </w:r>
      <w:r w:rsidR="00044ABD">
        <w:t>,</w:t>
      </w:r>
      <w:r>
        <w:t xml:space="preserve"> которая модель не видела. </w:t>
      </w:r>
      <w:r w:rsidR="00A855AC">
        <w:t xml:space="preserve">Разбивка на </w:t>
      </w:r>
      <w:proofErr w:type="spellStart"/>
      <w:r w:rsidR="00A855AC" w:rsidRPr="00A855AC">
        <w:rPr>
          <w:rStyle w:val="bash0"/>
        </w:rPr>
        <w:t>train</w:t>
      </w:r>
      <w:proofErr w:type="spellEnd"/>
      <w:r w:rsidR="00A855AC" w:rsidRPr="00A855AC">
        <w:t xml:space="preserve"> </w:t>
      </w:r>
      <w:r w:rsidR="00A855AC">
        <w:t xml:space="preserve">и </w:t>
      </w:r>
      <w:proofErr w:type="spellStart"/>
      <w:r w:rsidR="00A855AC" w:rsidRPr="00A855AC">
        <w:rPr>
          <w:rStyle w:val="bash0"/>
        </w:rPr>
        <w:t>test</w:t>
      </w:r>
      <w:proofErr w:type="spellEnd"/>
      <w:r w:rsidR="00A855AC" w:rsidRPr="00A855AC">
        <w:t xml:space="preserve"> </w:t>
      </w:r>
      <w:r w:rsidR="00A855AC">
        <w:t xml:space="preserve">происходит с учетом временного ряда и привязана к датам. </w:t>
      </w:r>
      <w:r>
        <w:t xml:space="preserve">Ошибка предсказания оценивается по формуле </w:t>
      </w:r>
      <w:r w:rsidR="008D52D9" w:rsidRPr="00CA11FD">
        <w:t>2</w:t>
      </w:r>
      <w:r>
        <w:t xml:space="preserve"> (пункт </w:t>
      </w:r>
      <w:r>
        <w:fldChar w:fldCharType="begin"/>
      </w:r>
      <w:r>
        <w:instrText xml:space="preserve"> REF _Ref172622482 \r \h </w:instrText>
      </w:r>
      <w:r>
        <w:fldChar w:fldCharType="separate"/>
      </w:r>
      <w:r w:rsidR="00001B06">
        <w:t>2.12</w:t>
      </w:r>
      <w:r>
        <w:fldChar w:fldCharType="end"/>
      </w:r>
      <w:r>
        <w:t>).</w:t>
      </w:r>
      <w:r w:rsidR="00044ABD">
        <w:t xml:space="preserve"> </w:t>
      </w:r>
      <w:r w:rsidR="00A855AC">
        <w:t>Данные,</w:t>
      </w:r>
      <w:r w:rsidR="00044ABD">
        <w:t xml:space="preserve"> на которых будет тестироваться </w:t>
      </w:r>
      <w:r w:rsidR="00A855AC">
        <w:t>модель,</w:t>
      </w:r>
      <w:r w:rsidR="00044ABD">
        <w:t xml:space="preserve"> могут быть разного объёма (год, квартал, месяц, неделя), это зависит от параметра </w:t>
      </w:r>
      <w:proofErr w:type="spellStart"/>
      <w:r w:rsidR="00044ABD" w:rsidRPr="00044ABD">
        <w:rPr>
          <w:rStyle w:val="bash0"/>
        </w:rPr>
        <w:t>type_split</w:t>
      </w:r>
      <w:proofErr w:type="spellEnd"/>
      <w:r w:rsidR="00044ABD" w:rsidRPr="00044ABD">
        <w:t>.</w:t>
      </w:r>
      <w:r w:rsidR="00044ABD">
        <w:t xml:space="preserve"> В качестве целев</w:t>
      </w:r>
      <w:r w:rsidR="00A855AC">
        <w:t>ой</w:t>
      </w:r>
      <w:r w:rsidR="00044ABD">
        <w:t xml:space="preserve"> переменн</w:t>
      </w:r>
      <w:r w:rsidR="00A855AC">
        <w:t>ой</w:t>
      </w:r>
      <w:r w:rsidR="00044ABD">
        <w:t xml:space="preserve"> (</w:t>
      </w:r>
      <w:proofErr w:type="spellStart"/>
      <w:r w:rsidR="00044ABD">
        <w:t>таргет</w:t>
      </w:r>
      <w:r w:rsidR="00A855AC">
        <w:t>а</w:t>
      </w:r>
      <w:proofErr w:type="spellEnd"/>
      <w:r w:rsidR="00044ABD">
        <w:t xml:space="preserve">) указывается список валют </w:t>
      </w:r>
      <w:r w:rsidR="00A855AC">
        <w:t>–</w:t>
      </w:r>
      <w:r w:rsidR="00044ABD">
        <w:t xml:space="preserve"> </w:t>
      </w:r>
      <w:r w:rsidR="00A855AC">
        <w:t xml:space="preserve">параметр </w:t>
      </w:r>
      <w:proofErr w:type="spellStart"/>
      <w:r w:rsidR="00A855AC" w:rsidRPr="00A855AC">
        <w:rPr>
          <w:rStyle w:val="bash0"/>
        </w:rPr>
        <w:t>currency</w:t>
      </w:r>
      <w:proofErr w:type="spellEnd"/>
      <w:r w:rsidR="00A855AC">
        <w:t xml:space="preserve">. Чтобы была информация о ходе процесса, данные выводятся с помощью команды </w:t>
      </w:r>
      <w:proofErr w:type="spellStart"/>
      <w:r w:rsidR="00A855AC" w:rsidRPr="00A855AC">
        <w:rPr>
          <w:rStyle w:val="bash0"/>
        </w:rPr>
        <w:t>print</w:t>
      </w:r>
      <w:proofErr w:type="spellEnd"/>
      <w:r w:rsidR="00A855AC" w:rsidRPr="00A855AC">
        <w:t>.</w:t>
      </w:r>
      <w:r w:rsidR="00A855AC">
        <w:t xml:space="preserve">  Также данные о крос</w:t>
      </w:r>
      <w:r w:rsidR="004230EA">
        <w:t>с-</w:t>
      </w:r>
      <w:r w:rsidR="00A855AC">
        <w:t>ва</w:t>
      </w:r>
      <w:r w:rsidR="004230EA">
        <w:t xml:space="preserve">лидации, сохраняются в дата фрейм </w:t>
      </w:r>
      <w:r w:rsidR="004230EA">
        <w:rPr>
          <w:lang w:val="en-US"/>
        </w:rPr>
        <w:t>Pandas</w:t>
      </w:r>
      <w:r w:rsidR="005C04D7">
        <w:t xml:space="preserve">, параметр </w:t>
      </w:r>
      <w:proofErr w:type="spellStart"/>
      <w:r w:rsidR="005C04D7" w:rsidRPr="005C04D7">
        <w:rPr>
          <w:rStyle w:val="bash0"/>
        </w:rPr>
        <w:t>cv_info</w:t>
      </w:r>
      <w:proofErr w:type="spellEnd"/>
      <w:r w:rsidR="004230EA" w:rsidRPr="004230EA">
        <w:t>.</w:t>
      </w:r>
    </w:p>
    <w:p w14:paraId="5569AB2B" w14:textId="104AC560" w:rsidR="00C005CC" w:rsidRPr="00121C09" w:rsidRDefault="00C005CC" w:rsidP="00C005CC">
      <w:pPr>
        <w:pStyle w:val="Title"/>
      </w:pPr>
      <w:r w:rsidRPr="00044ABD">
        <w:rPr>
          <w:lang w:val="ru-RU"/>
        </w:rPr>
        <w:t>ячейка</w:t>
      </w:r>
      <w:r w:rsidRPr="00121C09">
        <w:t xml:space="preserve"> </w:t>
      </w:r>
      <w:r>
        <w:t>Jupiter</w:t>
      </w:r>
      <w:r w:rsidRPr="00121C09">
        <w:t xml:space="preserve"> </w:t>
      </w:r>
      <w:r>
        <w:t>Notebook</w:t>
      </w:r>
    </w:p>
    <w:p w14:paraId="529FF6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ross_validation_time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bookmarkStart w:id="58" w:name="_Hlk172798448"/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bookmarkEnd w:id="58"/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DC45706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04B5C4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иру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писок валют на временном ряду.</w:t>
      </w:r>
    </w:p>
    <w:p w14:paraId="76207E49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5799BCF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mode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модель которую будем использовать для кросс-валидации,</w:t>
      </w:r>
    </w:p>
    <w:p w14:paraId="3FF23E4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й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 данными,</w:t>
      </w:r>
    </w:p>
    <w:p w14:paraId="4B4CADC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нужно начать кросс-валидацию,</w:t>
      </w:r>
    </w:p>
    <w:p w14:paraId="57B429D3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число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35B55EC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 </w:t>
      </w:r>
      <w:bookmarkStart w:id="59" w:name="_Hlk172622986"/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bookmarkEnd w:id="59"/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тип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росс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Year, Quarter, Month, Week),</w:t>
      </w:r>
    </w:p>
    <w:p w14:paraId="0A015A4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bookmarkStart w:id="60" w:name="_Hlk172623206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bookmarkEnd w:id="60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полей валют,</w:t>
      </w:r>
    </w:p>
    <w:p w14:paraId="70F002F1" w14:textId="01B62BB4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cv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info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nda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куда будет записываться статистика о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ях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42ADD282" w14:textId="2C4C24C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возвращает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татистики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.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</w:p>
    <w:p w14:paraId="2171A1E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1F5D5BF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B9CB61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gram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260186A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буч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модель</w:t>
      </w:r>
      <w:proofErr w:type="spellEnd"/>
    </w:p>
    <w:p w14:paraId="2396FA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f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218A22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полн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едикт</w:t>
      </w:r>
      <w:proofErr w:type="spellEnd"/>
    </w:p>
    <w:p w14:paraId="3612E6C7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predic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E2C23F5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Посмотрим эффективность модели </w:t>
      </w:r>
    </w:p>
    <w:p w14:paraId="4E6C224E" w14:textId="77777777" w:rsidR="00C005CC" w:rsidRPr="008B209A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ed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256CDBE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статистику кросс валидации</w:t>
      </w:r>
    </w:p>
    <w:p w14:paraId="5C3E323E" w14:textId="77777777" w:rsidR="00C005CC" w:rsidRPr="008B209A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loc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proofErr w:type="gramStart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]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proofErr w:type="gram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{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ate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rror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591A6D3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л, чтобы выводилась статистика о ходе процесса</w:t>
      </w:r>
    </w:p>
    <w:p w14:paraId="65DD622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</w:t>
      </w:r>
      <w:proofErr w:type="spellStart"/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Ошибк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%, 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алю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</w:t>
      </w:r>
      <w:proofErr w:type="spellStart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zA</w:t>
      </w:r>
      <w:proofErr w:type="spellEnd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-z_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90C27D8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617EF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</w:p>
    <w:p w14:paraId="12A6F07D" w14:textId="1F24B19A" w:rsidR="008A0138" w:rsidRDefault="00554971" w:rsidP="00554971">
      <w:pPr>
        <w:pStyle w:val="a0"/>
      </w:pPr>
      <w:bookmarkStart w:id="61" w:name="_Toc172787050"/>
      <w:r w:rsidRPr="00554971">
        <w:t>Создание модели и дата фрейма для хранения результатов кросс-валидации</w:t>
      </w:r>
      <w:bookmarkEnd w:id="61"/>
    </w:p>
    <w:p w14:paraId="4C0EAB95" w14:textId="75C6C655" w:rsidR="00335928" w:rsidRPr="00554971" w:rsidRDefault="00335928" w:rsidP="00335928">
      <w:r>
        <w:t xml:space="preserve">Создадим модель </w:t>
      </w:r>
      <w:r w:rsidR="00621DF2">
        <w:t>машинного обучения,</w:t>
      </w:r>
      <w:r>
        <w:t xml:space="preserve"> которая будет использоваться при кросс-валидации, а также дата </w:t>
      </w:r>
      <w:proofErr w:type="gramStart"/>
      <w:r>
        <w:t>фрейм</w:t>
      </w:r>
      <w:proofErr w:type="gramEnd"/>
      <w:r>
        <w:t xml:space="preserve"> где будут храниться результаты кросс-валидации.</w:t>
      </w:r>
    </w:p>
    <w:p w14:paraId="65DACD80" w14:textId="517BF050" w:rsidR="00554971" w:rsidRPr="00554971" w:rsidRDefault="00554971" w:rsidP="00554971">
      <w:pPr>
        <w:pStyle w:val="Title"/>
        <w:rPr>
          <w:lang w:val="ru-RU"/>
        </w:rPr>
      </w:pPr>
      <w:r w:rsidRPr="00554971">
        <w:rPr>
          <w:lang w:val="ru-RU"/>
        </w:rPr>
        <w:t xml:space="preserve">ячейка </w:t>
      </w:r>
      <w:r>
        <w:t>Jupiter</w:t>
      </w:r>
      <w:r w:rsidRPr="00554971">
        <w:rPr>
          <w:lang w:val="ru-RU"/>
        </w:rPr>
        <w:t xml:space="preserve"> </w:t>
      </w:r>
      <w:r>
        <w:t>Notebook</w:t>
      </w:r>
    </w:p>
    <w:p w14:paraId="62247B9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модель с количеством деревьев в лесу 2000, с максимальной глубиной залегания дерева 21</w:t>
      </w:r>
    </w:p>
    <w:p w14:paraId="2CA57199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f_mode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domForestRegress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estimato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0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ax_depth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andom_stat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riter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quared_erro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818A1EA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03C11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бнов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писо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алют</w:t>
      </w:r>
      <w:proofErr w:type="spellEnd"/>
    </w:p>
    <w:p w14:paraId="4513664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03470A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44759E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й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атистики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кросс-валидации</w:t>
      </w:r>
      <w:proofErr w:type="spellEnd"/>
    </w:p>
    <w:p w14:paraId="104FED6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[]})</w:t>
      </w:r>
    </w:p>
    <w:p w14:paraId="74FE7AF9" w14:textId="37C166D3" w:rsidR="00C005CC" w:rsidRPr="00D65F24" w:rsidRDefault="00554971" w:rsidP="00554971">
      <w:pPr>
        <w:pStyle w:val="a0"/>
        <w:rPr>
          <w:lang w:val="en-US"/>
        </w:rPr>
      </w:pPr>
      <w:bookmarkStart w:id="62" w:name="_Toc172787051"/>
      <w:proofErr w:type="spellStart"/>
      <w:r w:rsidRPr="00554971">
        <w:rPr>
          <w:lang w:val="en-US"/>
        </w:rPr>
        <w:t>Кросс-валидация</w:t>
      </w:r>
      <w:proofErr w:type="spellEnd"/>
      <w:r w:rsidRPr="00554971">
        <w:rPr>
          <w:lang w:val="en-US"/>
        </w:rPr>
        <w:t xml:space="preserve"> </w:t>
      </w:r>
      <w:proofErr w:type="spellStart"/>
      <w:r w:rsidRPr="00554971">
        <w:rPr>
          <w:lang w:val="en-US"/>
        </w:rPr>
        <w:t>данных</w:t>
      </w:r>
      <w:bookmarkEnd w:id="62"/>
      <w:proofErr w:type="spellEnd"/>
    </w:p>
    <w:p w14:paraId="4AA92588" w14:textId="0DC6EE98" w:rsidR="00151ED9" w:rsidRDefault="00D65F24" w:rsidP="00D65F24">
      <w:r>
        <w:t xml:space="preserve">Будем производить кросс-валидацию данных на временном ряду с количеством проверок на тестовых данных равным </w:t>
      </w:r>
      <w:r w:rsidRPr="00151ED9">
        <w:rPr>
          <w:rStyle w:val="bash0"/>
        </w:rPr>
        <w:t>10</w:t>
      </w:r>
      <w:r>
        <w:t xml:space="preserve">. Тестовые данные будут взяты </w:t>
      </w:r>
      <w:r w:rsidR="00495090">
        <w:t>за</w:t>
      </w:r>
      <w:r>
        <w:t xml:space="preserve"> </w:t>
      </w:r>
      <w:r w:rsidRPr="00151ED9">
        <w:rPr>
          <w:rStyle w:val="bash0"/>
        </w:rPr>
        <w:t>год</w:t>
      </w:r>
      <w:r>
        <w:t xml:space="preserve">, </w:t>
      </w:r>
      <w:r w:rsidRPr="00151ED9">
        <w:rPr>
          <w:rStyle w:val="bash0"/>
        </w:rPr>
        <w:t>квартал</w:t>
      </w:r>
      <w:r>
        <w:t xml:space="preserve">, </w:t>
      </w:r>
      <w:r w:rsidRPr="00151ED9">
        <w:rPr>
          <w:rStyle w:val="bash0"/>
        </w:rPr>
        <w:t>месяц</w:t>
      </w:r>
      <w:r>
        <w:t xml:space="preserve">, </w:t>
      </w:r>
      <w:r w:rsidRPr="00151ED9">
        <w:rPr>
          <w:rStyle w:val="bash0"/>
        </w:rPr>
        <w:t>недел</w:t>
      </w:r>
      <w:r w:rsidR="00495090">
        <w:rPr>
          <w:rStyle w:val="bash0"/>
        </w:rPr>
        <w:t>ю</w:t>
      </w:r>
      <w:r>
        <w:t xml:space="preserve">. </w:t>
      </w:r>
    </w:p>
    <w:p w14:paraId="523CAA82" w14:textId="403A15A3" w:rsidR="00D65F24" w:rsidRPr="00D65F24" w:rsidRDefault="00D65F24" w:rsidP="00D65F24">
      <w:r>
        <w:t xml:space="preserve">Оцениваться качество работы модели будет по метрике </w:t>
      </w:r>
      <w:proofErr w:type="spellStart"/>
      <w:r w:rsidRPr="00151ED9">
        <w:rPr>
          <w:rStyle w:val="bash0"/>
        </w:rPr>
        <w:t>mape</w:t>
      </w:r>
      <w:proofErr w:type="spellEnd"/>
      <w:r w:rsidRPr="00D65F24">
        <w:t xml:space="preserve"> </w:t>
      </w:r>
      <w:r w:rsidR="00151ED9">
        <w:t xml:space="preserve">описанной в пункте </w:t>
      </w:r>
      <w:r w:rsidR="00151ED9">
        <w:fldChar w:fldCharType="begin"/>
      </w:r>
      <w:r w:rsidR="00151ED9">
        <w:instrText xml:space="preserve"> REF _Ref172622482 \r \h </w:instrText>
      </w:r>
      <w:r w:rsidR="00151ED9">
        <w:fldChar w:fldCharType="separate"/>
      </w:r>
      <w:r w:rsidR="00151ED9">
        <w:t>2.11</w:t>
      </w:r>
      <w:r w:rsidR="00151ED9">
        <w:fldChar w:fldCharType="end"/>
      </w:r>
      <w:r w:rsidR="001D695B">
        <w:t>, для каждой валюты отдельно.</w:t>
      </w:r>
      <w:r w:rsidR="00151ED9">
        <w:t xml:space="preserve"> </w:t>
      </w:r>
      <w:r w:rsidR="001D695B">
        <w:t>В</w:t>
      </w:r>
      <w:r>
        <w:t>зяв среднее</w:t>
      </w:r>
      <w:r w:rsidR="00151ED9">
        <w:t xml:space="preserve"> значение этой метрики</w:t>
      </w:r>
      <w:r>
        <w:t xml:space="preserve"> </w:t>
      </w:r>
      <w:r w:rsidR="00CB101A">
        <w:t>по 10 попыткам,</w:t>
      </w:r>
      <w:r>
        <w:t xml:space="preserve"> получим более точные результаты</w:t>
      </w:r>
      <w:r w:rsidR="00151ED9">
        <w:t xml:space="preserve">. Более подробно о кросс-валидации на временном ряду описано в пункте </w:t>
      </w:r>
      <w:r w:rsidR="00151ED9">
        <w:fldChar w:fldCharType="begin"/>
      </w:r>
      <w:r w:rsidR="00151ED9">
        <w:instrText xml:space="preserve"> REF _Ref172799735 \r \h </w:instrText>
      </w:r>
      <w:r w:rsidR="00151ED9">
        <w:fldChar w:fldCharType="separate"/>
      </w:r>
      <w:r w:rsidR="00151ED9">
        <w:t>1.4</w:t>
      </w:r>
      <w:r w:rsidR="00151ED9">
        <w:fldChar w:fldCharType="end"/>
      </w:r>
      <w:r w:rsidR="00151ED9">
        <w:t>.</w:t>
      </w:r>
    </w:p>
    <w:p w14:paraId="34B47002" w14:textId="713651AA" w:rsidR="00C005CC" w:rsidRPr="00A566EF" w:rsidRDefault="00E16D3B" w:rsidP="00E16D3B">
      <w:pPr>
        <w:pStyle w:val="2"/>
      </w:pPr>
      <w:bookmarkStart w:id="63" w:name="_Toc172787052"/>
      <w:r w:rsidRPr="00E16D3B">
        <w:lastRenderedPageBreak/>
        <w:t xml:space="preserve">С </w:t>
      </w:r>
      <w:proofErr w:type="spellStart"/>
      <w:r w:rsidRPr="00E16D3B">
        <w:t>шагом</w:t>
      </w:r>
      <w:proofErr w:type="spellEnd"/>
      <w:r w:rsidRPr="00E16D3B">
        <w:t xml:space="preserve"> в </w:t>
      </w:r>
      <w:proofErr w:type="spellStart"/>
      <w:r w:rsidRPr="00E16D3B">
        <w:t>год</w:t>
      </w:r>
      <w:bookmarkEnd w:id="63"/>
      <w:proofErr w:type="spellEnd"/>
    </w:p>
    <w:p w14:paraId="6D3924EA" w14:textId="69DFEDF5" w:rsidR="00A566EF" w:rsidRPr="001D695B" w:rsidRDefault="00A566EF" w:rsidP="00A566EF">
      <w:bookmarkStart w:id="64" w:name="_Hlk172807923"/>
      <w:bookmarkStart w:id="65" w:name="_Hlk172801856"/>
      <w:r>
        <w:t>Запустим кро</w:t>
      </w:r>
      <w:r w:rsidR="001D695B">
        <w:t xml:space="preserve">сс-валидацию данных </w:t>
      </w:r>
      <w:proofErr w:type="spellStart"/>
      <w:r w:rsidR="001D695B" w:rsidRPr="00391FB2">
        <w:rPr>
          <w:rStyle w:val="bash0"/>
        </w:rPr>
        <w:t>data_loaded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="001D695B" w:rsidRPr="00391FB2">
        <w:rPr>
          <w:rStyle w:val="bash0"/>
        </w:rPr>
        <w:t>rf_model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="001D695B" w:rsidRPr="00391FB2">
        <w:rPr>
          <w:rStyle w:val="bash0"/>
        </w:rPr>
        <w:t>2013 года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</w:t>
      </w:r>
      <w:r w:rsidR="0049509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и тренировочные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выборк</w:t>
      </w:r>
      <w:r w:rsidR="00495090">
        <w:rPr>
          <w:rFonts w:eastAsia="Times New Roman" w:cs="Times New Roman"/>
          <w:color w:val="000000"/>
          <w:kern w:val="0"/>
          <w:szCs w:val="21"/>
          <w14:ligatures w14:val="none"/>
        </w:rPr>
        <w:t>и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будем </w:t>
      </w:r>
      <w:r w:rsidR="001D695B" w:rsidRPr="00391FB2">
        <w:rPr>
          <w:rStyle w:val="bash0"/>
        </w:rPr>
        <w:t>10 раз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="001D695B" w:rsidRPr="00391FB2">
        <w:rPr>
          <w:rStyle w:val="bash0"/>
        </w:rPr>
        <w:t>1 год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по каждой валюте отдельно</w:t>
      </w:r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из  списка валют </w:t>
      </w:r>
      <w:proofErr w:type="spellStart"/>
      <w:r w:rsidR="00391FB2" w:rsidRPr="00391FB2">
        <w:rPr>
          <w:rStyle w:val="bash0"/>
        </w:rPr>
        <w:t>currency_list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сохранять результаты</w:t>
      </w:r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кросс-валидации будем в дата фрейм </w:t>
      </w:r>
      <w:proofErr w:type="spellStart"/>
      <w:r w:rsidR="00391FB2" w:rsidRPr="00391FB2">
        <w:rPr>
          <w:rStyle w:val="bash0"/>
        </w:rPr>
        <w:t>cv_info</w:t>
      </w:r>
      <w:bookmarkEnd w:id="64"/>
      <w:proofErr w:type="spellEnd"/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</w:p>
    <w:bookmarkEnd w:id="65"/>
    <w:p w14:paraId="310AB477" w14:textId="65B611E5" w:rsidR="00554971" w:rsidRPr="003A06CC" w:rsidRDefault="00E16D3B" w:rsidP="00E16D3B">
      <w:pPr>
        <w:pStyle w:val="Title"/>
        <w:rPr>
          <w:lang w:val="ru-RU"/>
        </w:rPr>
      </w:pPr>
      <w:r w:rsidRPr="003A06CC">
        <w:rPr>
          <w:lang w:val="ru-RU"/>
        </w:rPr>
        <w:t xml:space="preserve">ячейка </w:t>
      </w:r>
      <w:r>
        <w:t>Jupiter</w:t>
      </w:r>
      <w:r w:rsidRPr="003A06CC">
        <w:rPr>
          <w:lang w:val="ru-RU"/>
        </w:rPr>
        <w:t xml:space="preserve"> </w:t>
      </w:r>
      <w:r>
        <w:t>Notebook</w:t>
      </w:r>
    </w:p>
    <w:p w14:paraId="33DCD1E1" w14:textId="77777777" w:rsidR="00E16D3B" w:rsidRPr="003A06CC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396C61F5" w14:textId="77777777" w:rsidR="00E16D3B" w:rsidRPr="00E970C3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году</w:t>
      </w:r>
    </w:p>
    <w:p w14:paraId="0DF6B6D8" w14:textId="77777777" w:rsidR="00E16D3B" w:rsidRPr="003A06CC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bookmarkStart w:id="66" w:name="_Hlk172800272"/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bookmarkEnd w:id="66"/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1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bookmarkStart w:id="67" w:name="_Hlk172800699"/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bookmarkEnd w:id="67"/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CD4E14F" w14:textId="33C4B1A2" w:rsidR="000727A6" w:rsidRPr="000727A6" w:rsidRDefault="000727A6" w:rsidP="000727A6">
      <w:bookmarkStart w:id="68" w:name="_Hlk172802281"/>
      <w:r>
        <w:t>В процессе кросс-валидации выводиться информация</w:t>
      </w:r>
      <w:r w:rsidR="006F1188">
        <w:t xml:space="preserve"> для </w:t>
      </w:r>
      <w:proofErr w:type="spellStart"/>
      <w:r w:rsidR="006F1188" w:rsidRPr="006F1188">
        <w:rPr>
          <w:rStyle w:val="bash0"/>
        </w:rPr>
        <w:t>Train</w:t>
      </w:r>
      <w:proofErr w:type="spellEnd"/>
      <w:r w:rsidR="006F1188">
        <w:t xml:space="preserve"> и </w:t>
      </w:r>
      <w:r w:rsidR="006F1188" w:rsidRPr="006F1188">
        <w:rPr>
          <w:rStyle w:val="bash0"/>
        </w:rPr>
        <w:t>Test</w:t>
      </w:r>
      <w:r w:rsidR="006F1188">
        <w:t xml:space="preserve"> -</w:t>
      </w:r>
      <w:r>
        <w:t xml:space="preserve"> диапазон дат выбо</w:t>
      </w:r>
      <w:r w:rsidR="006F1188">
        <w:t xml:space="preserve">рки, размерность фичей и </w:t>
      </w:r>
      <w:proofErr w:type="spellStart"/>
      <w:r w:rsidR="006F1188">
        <w:t>таргетов</w:t>
      </w:r>
      <w:proofErr w:type="spellEnd"/>
      <w:r w:rsidR="006F1188">
        <w:t>, ошибка</w:t>
      </w:r>
      <w:r w:rsidR="00495090">
        <w:t xml:space="preserve"> предсказания</w:t>
      </w:r>
      <w:r w:rsidR="006F1188">
        <w:t xml:space="preserve"> </w:t>
      </w:r>
      <w:r w:rsidR="00495090">
        <w:t xml:space="preserve">рассчитывается </w:t>
      </w:r>
      <w:r w:rsidR="006F1188">
        <w:t xml:space="preserve">по метрике </w:t>
      </w:r>
      <w:proofErr w:type="spellStart"/>
      <w:r w:rsidR="006F1188" w:rsidRPr="006F1188">
        <w:rPr>
          <w:rStyle w:val="bash0"/>
        </w:rPr>
        <w:t>map</w:t>
      </w:r>
      <w:r w:rsidR="006F1188">
        <w:rPr>
          <w:rStyle w:val="bash0"/>
        </w:rPr>
        <w:t>е</w:t>
      </w:r>
      <w:proofErr w:type="spellEnd"/>
      <w:r w:rsidR="006F1188" w:rsidRPr="006F1188">
        <w:t xml:space="preserve"> </w:t>
      </w:r>
      <w:r w:rsidR="006F1188">
        <w:t xml:space="preserve">описанной в пункте </w:t>
      </w:r>
      <w:r w:rsidR="006F1188">
        <w:fldChar w:fldCharType="begin"/>
      </w:r>
      <w:r w:rsidR="006F1188">
        <w:instrText xml:space="preserve"> REF _Ref172622482 \r \h </w:instrText>
      </w:r>
      <w:r w:rsidR="006F1188">
        <w:fldChar w:fldCharType="separate"/>
      </w:r>
      <w:r w:rsidR="006F1188">
        <w:t>2.11</w:t>
      </w:r>
      <w:r w:rsidR="006F1188">
        <w:fldChar w:fldCharType="end"/>
      </w:r>
      <w:r w:rsidR="006F1188" w:rsidRPr="006F1188">
        <w:t xml:space="preserve">, </w:t>
      </w:r>
      <w:r w:rsidR="00495090">
        <w:t xml:space="preserve">так же выводиться </w:t>
      </w:r>
      <w:r w:rsidR="006F1188">
        <w:t>наименование курса валюты</w:t>
      </w:r>
      <w:bookmarkEnd w:id="68"/>
      <w:r w:rsidR="006F1188">
        <w:t xml:space="preserve">. </w:t>
      </w:r>
    </w:p>
    <w:p w14:paraId="7CFB64BE" w14:textId="2D2B6D21" w:rsidR="00E16D3B" w:rsidRPr="000727A6" w:rsidRDefault="00E16D3B" w:rsidP="00E16D3B">
      <w:pPr>
        <w:pStyle w:val="Title1"/>
        <w:rPr>
          <w:lang w:val="ru-RU"/>
        </w:rPr>
      </w:pPr>
      <w:r w:rsidRPr="000727A6">
        <w:rPr>
          <w:lang w:val="ru-RU"/>
        </w:rPr>
        <w:t>результат выполнения</w:t>
      </w:r>
    </w:p>
    <w:p w14:paraId="6C3B0D75" w14:textId="77777777" w:rsidR="00E16D3B" w:rsidRPr="008B209A" w:rsidRDefault="00E16D3B" w:rsidP="00E16D3B">
      <w:pPr>
        <w:pStyle w:val="TXT1"/>
        <w:rPr>
          <w:lang w:val="ru-RU"/>
        </w:rPr>
      </w:pPr>
      <w:bookmarkStart w:id="69" w:name="_Hlk172801289"/>
      <w:proofErr w:type="gramStart"/>
      <w:r w:rsidRPr="00E16D3B">
        <w:t>Train</w:t>
      </w:r>
      <w:bookmarkEnd w:id="69"/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bookmarkStart w:id="70" w:name="_Hlk172801313"/>
      <w:r w:rsidRPr="00E16D3B">
        <w:t>Test</w:t>
      </w:r>
      <w:bookmarkEnd w:id="70"/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30803D23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2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42B63677" w14:textId="77777777" w:rsidR="00E16D3B" w:rsidRPr="008B209A" w:rsidRDefault="00E16D3B" w:rsidP="00E16D3B">
      <w:pPr>
        <w:pStyle w:val="TXT1"/>
        <w:rPr>
          <w:lang w:val="ru-RU"/>
        </w:rPr>
      </w:pPr>
    </w:p>
    <w:p w14:paraId="63544965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3390A38D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8.1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4EDF155D" w14:textId="77777777" w:rsidR="00E16D3B" w:rsidRPr="008B209A" w:rsidRDefault="00E16D3B" w:rsidP="00E16D3B">
      <w:pPr>
        <w:pStyle w:val="TXT1"/>
        <w:rPr>
          <w:lang w:val="ru-RU"/>
        </w:rPr>
      </w:pPr>
    </w:p>
    <w:p w14:paraId="5F437304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39A03F50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1.2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3A9B841" w14:textId="77777777" w:rsidR="00E16D3B" w:rsidRPr="008B209A" w:rsidRDefault="00E16D3B" w:rsidP="00E16D3B">
      <w:pPr>
        <w:pStyle w:val="TXT1"/>
        <w:rPr>
          <w:lang w:val="ru-RU"/>
        </w:rPr>
      </w:pPr>
    </w:p>
    <w:p w14:paraId="310E6770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10A2F4A7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8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69070A6" w14:textId="77777777" w:rsidR="00E16D3B" w:rsidRPr="008B209A" w:rsidRDefault="00E16D3B" w:rsidP="00E16D3B">
      <w:pPr>
        <w:pStyle w:val="TXT1"/>
        <w:rPr>
          <w:lang w:val="ru-RU"/>
        </w:rPr>
      </w:pPr>
    </w:p>
    <w:p w14:paraId="7E3E832B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3F3AF3EB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8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3AC5C68" w14:textId="77777777" w:rsidR="00E16D3B" w:rsidRPr="008B209A" w:rsidRDefault="00E16D3B" w:rsidP="00E16D3B">
      <w:pPr>
        <w:pStyle w:val="TXT1"/>
        <w:rPr>
          <w:lang w:val="ru-RU"/>
        </w:rPr>
      </w:pPr>
    </w:p>
    <w:p w14:paraId="1661DA0D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42F6D726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6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12A8B003" w14:textId="77777777" w:rsidR="00E16D3B" w:rsidRPr="008B209A" w:rsidRDefault="00E16D3B" w:rsidP="00E16D3B">
      <w:pPr>
        <w:pStyle w:val="TXT1"/>
        <w:rPr>
          <w:lang w:val="ru-RU"/>
        </w:rPr>
      </w:pPr>
    </w:p>
    <w:p w14:paraId="6C752972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65C3E9C1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5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27EB8E52" w14:textId="77777777" w:rsidR="00E16D3B" w:rsidRPr="008B209A" w:rsidRDefault="00E16D3B" w:rsidP="00E16D3B">
      <w:pPr>
        <w:pStyle w:val="TXT1"/>
        <w:rPr>
          <w:lang w:val="ru-RU"/>
        </w:rPr>
      </w:pPr>
    </w:p>
    <w:p w14:paraId="12BFA746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5D80E6D8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3.7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3524D213" w14:textId="77777777" w:rsidR="00E16D3B" w:rsidRPr="008B209A" w:rsidRDefault="00E16D3B" w:rsidP="00E16D3B">
      <w:pPr>
        <w:pStyle w:val="TXT1"/>
        <w:rPr>
          <w:lang w:val="ru-RU"/>
        </w:rPr>
      </w:pPr>
    </w:p>
    <w:p w14:paraId="609BE211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573C84BC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lastRenderedPageBreak/>
        <w:t>Ошибка</w:t>
      </w:r>
      <w:r w:rsidRPr="008B209A">
        <w:rPr>
          <w:lang w:val="ru-RU"/>
        </w:rPr>
        <w:t xml:space="preserve">: 0.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47BD02FA" w14:textId="77777777" w:rsidR="00E16D3B" w:rsidRPr="008B209A" w:rsidRDefault="00E16D3B" w:rsidP="00E16D3B">
      <w:pPr>
        <w:pStyle w:val="TXT1"/>
        <w:rPr>
          <w:lang w:val="ru-RU"/>
        </w:rPr>
      </w:pPr>
    </w:p>
    <w:p w14:paraId="39281321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5172987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0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344F6E36" w14:textId="77777777" w:rsidR="00E16D3B" w:rsidRPr="008B209A" w:rsidRDefault="00E16D3B" w:rsidP="00E16D3B">
      <w:pPr>
        <w:pStyle w:val="TXT1"/>
        <w:rPr>
          <w:lang w:val="ru-RU"/>
        </w:rPr>
      </w:pPr>
    </w:p>
    <w:p w14:paraId="6643DFD0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r w:rsidRPr="00E16D3B">
        <w:t>Test</w:t>
      </w:r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54EE125E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0.1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4C4377E4" w14:textId="77777777" w:rsidR="00E16D3B" w:rsidRPr="008B209A" w:rsidRDefault="00E16D3B" w:rsidP="00E16D3B">
      <w:pPr>
        <w:pStyle w:val="TXT1"/>
        <w:rPr>
          <w:lang w:val="ru-RU"/>
        </w:rPr>
      </w:pPr>
    </w:p>
    <w:p w14:paraId="535B3434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6CEE889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6.4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15FA7FDE" w14:textId="77777777" w:rsidR="00E16D3B" w:rsidRPr="008B209A" w:rsidRDefault="00E16D3B" w:rsidP="00E16D3B">
      <w:pPr>
        <w:pStyle w:val="TXT1"/>
        <w:rPr>
          <w:lang w:val="ru-RU"/>
        </w:rPr>
      </w:pPr>
    </w:p>
    <w:p w14:paraId="460822EB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41305ED9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0.5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77B37DA0" w14:textId="77777777" w:rsidR="00E16D3B" w:rsidRPr="008B209A" w:rsidRDefault="00E16D3B" w:rsidP="00E16D3B">
      <w:pPr>
        <w:pStyle w:val="TXT1"/>
        <w:rPr>
          <w:lang w:val="ru-RU"/>
        </w:rPr>
      </w:pPr>
    </w:p>
    <w:p w14:paraId="3BE75850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3533D233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8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2013BFE7" w14:textId="77777777" w:rsidR="00E16D3B" w:rsidRPr="008B209A" w:rsidRDefault="00E16D3B" w:rsidP="00E16D3B">
      <w:pPr>
        <w:pStyle w:val="TXT1"/>
        <w:rPr>
          <w:lang w:val="ru-RU"/>
        </w:rPr>
      </w:pPr>
    </w:p>
    <w:p w14:paraId="30B5BE6F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47578709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8.6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03E42E87" w14:textId="77777777" w:rsidR="00E16D3B" w:rsidRPr="008B209A" w:rsidRDefault="00E16D3B" w:rsidP="00E16D3B">
      <w:pPr>
        <w:pStyle w:val="TXT1"/>
        <w:rPr>
          <w:lang w:val="ru-RU"/>
        </w:rPr>
      </w:pPr>
    </w:p>
    <w:p w14:paraId="63D9A4BE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2F91F39A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0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0D3B27FA" w14:textId="77777777" w:rsidR="00E16D3B" w:rsidRPr="008B209A" w:rsidRDefault="00E16D3B" w:rsidP="00E16D3B">
      <w:pPr>
        <w:pStyle w:val="TXT1"/>
        <w:rPr>
          <w:lang w:val="ru-RU"/>
        </w:rPr>
      </w:pPr>
    </w:p>
    <w:p w14:paraId="31794ACF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1537A86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3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1343B8DB" w14:textId="77777777" w:rsidR="00E16D3B" w:rsidRPr="008B209A" w:rsidRDefault="00E16D3B" w:rsidP="00E16D3B">
      <w:pPr>
        <w:pStyle w:val="TXT1"/>
        <w:rPr>
          <w:lang w:val="ru-RU"/>
        </w:rPr>
      </w:pPr>
    </w:p>
    <w:p w14:paraId="281769B3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253EBE16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1.9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730F2576" w14:textId="77777777" w:rsidR="00E16D3B" w:rsidRPr="008B209A" w:rsidRDefault="00E16D3B" w:rsidP="00E16D3B">
      <w:pPr>
        <w:pStyle w:val="TXT1"/>
        <w:rPr>
          <w:lang w:val="ru-RU"/>
        </w:rPr>
      </w:pPr>
    </w:p>
    <w:p w14:paraId="271D070C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1FA40F7C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7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73F2BD65" w14:textId="77777777" w:rsidR="00E16D3B" w:rsidRPr="008B209A" w:rsidRDefault="00E16D3B" w:rsidP="00E16D3B">
      <w:pPr>
        <w:pStyle w:val="TXT1"/>
        <w:rPr>
          <w:lang w:val="ru-RU"/>
        </w:rPr>
      </w:pPr>
    </w:p>
    <w:p w14:paraId="4258B21E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5FB60E6D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9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66544A28" w14:textId="77777777" w:rsidR="00E16D3B" w:rsidRPr="008B209A" w:rsidRDefault="00E16D3B" w:rsidP="00E16D3B">
      <w:pPr>
        <w:pStyle w:val="TXT1"/>
        <w:rPr>
          <w:lang w:val="ru-RU"/>
        </w:rPr>
      </w:pPr>
    </w:p>
    <w:p w14:paraId="4AADC336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r w:rsidRPr="00E16D3B">
        <w:t>Test</w:t>
      </w:r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0726D0ED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0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7729D38F" w14:textId="77777777" w:rsidR="00E16D3B" w:rsidRPr="008B209A" w:rsidRDefault="00E16D3B" w:rsidP="00E16D3B">
      <w:pPr>
        <w:pStyle w:val="TXT1"/>
        <w:rPr>
          <w:lang w:val="ru-RU"/>
        </w:rPr>
      </w:pPr>
    </w:p>
    <w:p w14:paraId="1AA60F62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6FA8F4F2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6.3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3FC9D9A8" w14:textId="77777777" w:rsidR="00E16D3B" w:rsidRPr="008B209A" w:rsidRDefault="00E16D3B" w:rsidP="00E16D3B">
      <w:pPr>
        <w:pStyle w:val="TXT1"/>
        <w:rPr>
          <w:lang w:val="ru-RU"/>
        </w:rPr>
      </w:pPr>
    </w:p>
    <w:p w14:paraId="3DAFD1AE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1D0BDD46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6B3490D5" w14:textId="77777777" w:rsidR="00E16D3B" w:rsidRPr="008B209A" w:rsidRDefault="00E16D3B" w:rsidP="00E16D3B">
      <w:pPr>
        <w:pStyle w:val="TXT1"/>
        <w:rPr>
          <w:lang w:val="ru-RU"/>
        </w:rPr>
      </w:pPr>
    </w:p>
    <w:p w14:paraId="5AA52361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0C4B1E9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38E0BB2E" w14:textId="77777777" w:rsidR="00E16D3B" w:rsidRPr="008B209A" w:rsidRDefault="00E16D3B" w:rsidP="00E16D3B">
      <w:pPr>
        <w:pStyle w:val="TXT1"/>
        <w:rPr>
          <w:lang w:val="ru-RU"/>
        </w:rPr>
      </w:pPr>
    </w:p>
    <w:p w14:paraId="20799C05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74632A27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1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1B551F2B" w14:textId="77777777" w:rsidR="00E16D3B" w:rsidRPr="008B209A" w:rsidRDefault="00E16D3B" w:rsidP="00E16D3B">
      <w:pPr>
        <w:pStyle w:val="TXT1"/>
        <w:rPr>
          <w:lang w:val="ru-RU"/>
        </w:rPr>
      </w:pPr>
    </w:p>
    <w:p w14:paraId="2B9977FC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399CBD56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0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4D186E53" w14:textId="77777777" w:rsidR="00E16D3B" w:rsidRPr="008B209A" w:rsidRDefault="00E16D3B" w:rsidP="00E16D3B">
      <w:pPr>
        <w:pStyle w:val="TXT1"/>
        <w:rPr>
          <w:lang w:val="ru-RU"/>
        </w:rPr>
      </w:pPr>
    </w:p>
    <w:p w14:paraId="3D4D3713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5646B456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3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71811850" w14:textId="77777777" w:rsidR="00E16D3B" w:rsidRPr="008B209A" w:rsidRDefault="00E16D3B" w:rsidP="00E16D3B">
      <w:pPr>
        <w:pStyle w:val="TXT1"/>
        <w:rPr>
          <w:lang w:val="ru-RU"/>
        </w:rPr>
      </w:pPr>
    </w:p>
    <w:p w14:paraId="008EA370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7B20A23A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0.4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2DFC8129" w14:textId="77777777" w:rsidR="00E16D3B" w:rsidRPr="008B209A" w:rsidRDefault="00E16D3B" w:rsidP="00E16D3B">
      <w:pPr>
        <w:pStyle w:val="TXT1"/>
        <w:rPr>
          <w:lang w:val="ru-RU"/>
        </w:rPr>
      </w:pPr>
    </w:p>
    <w:p w14:paraId="4AF3CB19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05C369AF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0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34BA0BC2" w14:textId="77777777" w:rsidR="00E16D3B" w:rsidRPr="008B209A" w:rsidRDefault="00E16D3B" w:rsidP="00E16D3B">
      <w:pPr>
        <w:pStyle w:val="TXT1"/>
        <w:rPr>
          <w:lang w:val="ru-RU"/>
        </w:rPr>
      </w:pPr>
    </w:p>
    <w:p w14:paraId="6061D942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24D8934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5.4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23966CD3" w14:textId="77777777" w:rsidR="00E16D3B" w:rsidRPr="008B209A" w:rsidRDefault="00E16D3B" w:rsidP="00E16D3B">
      <w:pPr>
        <w:pStyle w:val="TXT1"/>
        <w:rPr>
          <w:lang w:val="ru-RU"/>
        </w:rPr>
      </w:pPr>
    </w:p>
    <w:p w14:paraId="5CD99B50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r w:rsidRPr="00E16D3B">
        <w:t>Test</w:t>
      </w:r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232842E7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A9B4E8A" w14:textId="77777777" w:rsidR="00E16D3B" w:rsidRPr="008B209A" w:rsidRDefault="00E16D3B" w:rsidP="00E16D3B">
      <w:pPr>
        <w:pStyle w:val="TXT1"/>
        <w:rPr>
          <w:lang w:val="ru-RU"/>
        </w:rPr>
      </w:pPr>
    </w:p>
    <w:p w14:paraId="1320EDEF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7154AF9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9.7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8E0C516" w14:textId="77777777" w:rsidR="00E16D3B" w:rsidRPr="008B209A" w:rsidRDefault="00E16D3B" w:rsidP="00E16D3B">
      <w:pPr>
        <w:pStyle w:val="TXT1"/>
        <w:rPr>
          <w:lang w:val="ru-RU"/>
        </w:rPr>
      </w:pPr>
    </w:p>
    <w:p w14:paraId="41F5D4CD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0EF1A753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9.4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67ACCF60" w14:textId="77777777" w:rsidR="00E16D3B" w:rsidRPr="008B209A" w:rsidRDefault="00E16D3B" w:rsidP="00E16D3B">
      <w:pPr>
        <w:pStyle w:val="TXT1"/>
        <w:rPr>
          <w:lang w:val="ru-RU"/>
        </w:rPr>
      </w:pPr>
    </w:p>
    <w:p w14:paraId="6B9C86DD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6EEEC930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3.0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9A92ED9" w14:textId="77777777" w:rsidR="00E16D3B" w:rsidRPr="008B209A" w:rsidRDefault="00E16D3B" w:rsidP="00E16D3B">
      <w:pPr>
        <w:pStyle w:val="TXT1"/>
        <w:rPr>
          <w:lang w:val="ru-RU"/>
        </w:rPr>
      </w:pPr>
    </w:p>
    <w:p w14:paraId="4A7710C6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54CB62E1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4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199D419C" w14:textId="77777777" w:rsidR="00E16D3B" w:rsidRPr="008B209A" w:rsidRDefault="00E16D3B" w:rsidP="00E16D3B">
      <w:pPr>
        <w:pStyle w:val="TXT1"/>
        <w:rPr>
          <w:lang w:val="ru-RU"/>
        </w:rPr>
      </w:pPr>
    </w:p>
    <w:p w14:paraId="40EAB86A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07B1A3F0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8.7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44EAD11B" w14:textId="77777777" w:rsidR="00E16D3B" w:rsidRPr="008B209A" w:rsidRDefault="00E16D3B" w:rsidP="00E16D3B">
      <w:pPr>
        <w:pStyle w:val="TXT1"/>
        <w:rPr>
          <w:lang w:val="ru-RU"/>
        </w:rPr>
      </w:pPr>
    </w:p>
    <w:p w14:paraId="7F64C502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57E6D383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4D4D371C" w14:textId="77777777" w:rsidR="00E16D3B" w:rsidRPr="008B209A" w:rsidRDefault="00E16D3B" w:rsidP="00E16D3B">
      <w:pPr>
        <w:pStyle w:val="TXT1"/>
        <w:rPr>
          <w:lang w:val="ru-RU"/>
        </w:rPr>
      </w:pPr>
    </w:p>
    <w:p w14:paraId="264803F1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33CBF511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1.7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32854FB7" w14:textId="77777777" w:rsidR="00E16D3B" w:rsidRPr="008B209A" w:rsidRDefault="00E16D3B" w:rsidP="00E16D3B">
      <w:pPr>
        <w:pStyle w:val="TXT1"/>
        <w:rPr>
          <w:lang w:val="ru-RU"/>
        </w:rPr>
      </w:pPr>
    </w:p>
    <w:p w14:paraId="3F4FDE58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7611BF0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2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21D9EF9F" w14:textId="77777777" w:rsidR="00E16D3B" w:rsidRPr="008B209A" w:rsidRDefault="00E16D3B" w:rsidP="00E16D3B">
      <w:pPr>
        <w:pStyle w:val="TXT1"/>
        <w:rPr>
          <w:lang w:val="ru-RU"/>
        </w:rPr>
      </w:pPr>
    </w:p>
    <w:p w14:paraId="40CA6148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2F02DBAD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3.3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1BB2517E" w14:textId="77777777" w:rsidR="00E16D3B" w:rsidRPr="008B209A" w:rsidRDefault="00E16D3B" w:rsidP="00E16D3B">
      <w:pPr>
        <w:pStyle w:val="TXT1"/>
        <w:rPr>
          <w:lang w:val="ru-RU"/>
        </w:rPr>
      </w:pPr>
    </w:p>
    <w:p w14:paraId="22ED19DB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r w:rsidRPr="00E16D3B">
        <w:t>Test</w:t>
      </w:r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7D059A2E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2.7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AF8DCAE" w14:textId="77777777" w:rsidR="00E16D3B" w:rsidRPr="008B209A" w:rsidRDefault="00E16D3B" w:rsidP="00E16D3B">
      <w:pPr>
        <w:pStyle w:val="TXT1"/>
        <w:rPr>
          <w:lang w:val="ru-RU"/>
        </w:rPr>
      </w:pPr>
    </w:p>
    <w:p w14:paraId="1836F6B9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0FA3E62F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7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1DC25DC9" w14:textId="77777777" w:rsidR="00E16D3B" w:rsidRPr="008B209A" w:rsidRDefault="00E16D3B" w:rsidP="00E16D3B">
      <w:pPr>
        <w:pStyle w:val="TXT1"/>
        <w:rPr>
          <w:lang w:val="ru-RU"/>
        </w:rPr>
      </w:pPr>
    </w:p>
    <w:p w14:paraId="4494B126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175CE370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9.2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618DF0FD" w14:textId="77777777" w:rsidR="00E16D3B" w:rsidRPr="008B209A" w:rsidRDefault="00E16D3B" w:rsidP="00E16D3B">
      <w:pPr>
        <w:pStyle w:val="TXT1"/>
        <w:rPr>
          <w:lang w:val="ru-RU"/>
        </w:rPr>
      </w:pPr>
    </w:p>
    <w:p w14:paraId="1D6307AF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7B2A7C05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1.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27E4B58B" w14:textId="77777777" w:rsidR="00E16D3B" w:rsidRPr="008B209A" w:rsidRDefault="00E16D3B" w:rsidP="00E16D3B">
      <w:pPr>
        <w:pStyle w:val="TXT1"/>
        <w:rPr>
          <w:lang w:val="ru-RU"/>
        </w:rPr>
      </w:pPr>
    </w:p>
    <w:p w14:paraId="0C15545D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29523679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9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2008CC2" w14:textId="77777777" w:rsidR="00E16D3B" w:rsidRPr="008B209A" w:rsidRDefault="00E16D3B" w:rsidP="00E16D3B">
      <w:pPr>
        <w:pStyle w:val="TXT1"/>
        <w:rPr>
          <w:lang w:val="ru-RU"/>
        </w:rPr>
      </w:pPr>
    </w:p>
    <w:p w14:paraId="7A24CF48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7130F111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9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7D9D1960" w14:textId="77777777" w:rsidR="00E16D3B" w:rsidRPr="008B209A" w:rsidRDefault="00E16D3B" w:rsidP="00E16D3B">
      <w:pPr>
        <w:pStyle w:val="TXT1"/>
        <w:rPr>
          <w:lang w:val="ru-RU"/>
        </w:rPr>
      </w:pPr>
    </w:p>
    <w:p w14:paraId="0EE36FFD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464BF6FB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2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6B4ECC41" w14:textId="77777777" w:rsidR="00E16D3B" w:rsidRPr="008B209A" w:rsidRDefault="00E16D3B" w:rsidP="00E16D3B">
      <w:pPr>
        <w:pStyle w:val="TXT1"/>
        <w:rPr>
          <w:lang w:val="ru-RU"/>
        </w:rPr>
      </w:pPr>
    </w:p>
    <w:p w14:paraId="48FEC7FC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714AD773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8.4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F384CDD" w14:textId="77777777" w:rsidR="00E16D3B" w:rsidRPr="008B209A" w:rsidRDefault="00E16D3B" w:rsidP="00E16D3B">
      <w:pPr>
        <w:pStyle w:val="TXT1"/>
        <w:rPr>
          <w:lang w:val="ru-RU"/>
        </w:rPr>
      </w:pPr>
    </w:p>
    <w:p w14:paraId="0DE99E51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566B4FB5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1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6DDDBB20" w14:textId="77777777" w:rsidR="00E16D3B" w:rsidRPr="008B209A" w:rsidRDefault="00E16D3B" w:rsidP="00E16D3B">
      <w:pPr>
        <w:pStyle w:val="TXT1"/>
        <w:rPr>
          <w:lang w:val="ru-RU"/>
        </w:rPr>
      </w:pPr>
    </w:p>
    <w:p w14:paraId="6E60BBCD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10118702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7.9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0B7521FC" w14:textId="77777777" w:rsidR="00E16D3B" w:rsidRPr="008B209A" w:rsidRDefault="00E16D3B" w:rsidP="00E16D3B">
      <w:pPr>
        <w:pStyle w:val="TXT1"/>
        <w:rPr>
          <w:lang w:val="ru-RU"/>
        </w:rPr>
      </w:pPr>
    </w:p>
    <w:p w14:paraId="27A57440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r w:rsidRPr="00E16D3B">
        <w:t>Test</w:t>
      </w:r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11697B77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16B25142" w14:textId="77777777" w:rsidR="00E16D3B" w:rsidRPr="008B209A" w:rsidRDefault="00E16D3B" w:rsidP="00E16D3B">
      <w:pPr>
        <w:pStyle w:val="TXT1"/>
        <w:rPr>
          <w:lang w:val="ru-RU"/>
        </w:rPr>
      </w:pPr>
    </w:p>
    <w:p w14:paraId="51E42053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37B8F7B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6.4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4E038F47" w14:textId="77777777" w:rsidR="00E16D3B" w:rsidRPr="008B209A" w:rsidRDefault="00E16D3B" w:rsidP="00E16D3B">
      <w:pPr>
        <w:pStyle w:val="TXT1"/>
        <w:rPr>
          <w:lang w:val="ru-RU"/>
        </w:rPr>
      </w:pPr>
    </w:p>
    <w:p w14:paraId="799C7D4B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037F92AC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2.0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02A7DAA" w14:textId="77777777" w:rsidR="00E16D3B" w:rsidRPr="008B209A" w:rsidRDefault="00E16D3B" w:rsidP="00E16D3B">
      <w:pPr>
        <w:pStyle w:val="TXT1"/>
        <w:rPr>
          <w:lang w:val="ru-RU"/>
        </w:rPr>
      </w:pPr>
    </w:p>
    <w:p w14:paraId="0923D0E8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3E120835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6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4D1AE5F" w14:textId="77777777" w:rsidR="00E16D3B" w:rsidRPr="008B209A" w:rsidRDefault="00E16D3B" w:rsidP="00E16D3B">
      <w:pPr>
        <w:pStyle w:val="TXT1"/>
        <w:rPr>
          <w:lang w:val="ru-RU"/>
        </w:rPr>
      </w:pPr>
    </w:p>
    <w:p w14:paraId="0B1B598B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3346D39B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6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3F30BE4C" w14:textId="77777777" w:rsidR="00E16D3B" w:rsidRPr="008B209A" w:rsidRDefault="00E16D3B" w:rsidP="00E16D3B">
      <w:pPr>
        <w:pStyle w:val="TXT1"/>
        <w:rPr>
          <w:lang w:val="ru-RU"/>
        </w:rPr>
      </w:pPr>
    </w:p>
    <w:p w14:paraId="4C012D0B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6429EB1E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1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372DBBDC" w14:textId="77777777" w:rsidR="00E16D3B" w:rsidRPr="008B209A" w:rsidRDefault="00E16D3B" w:rsidP="00E16D3B">
      <w:pPr>
        <w:pStyle w:val="TXT1"/>
        <w:rPr>
          <w:lang w:val="ru-RU"/>
        </w:rPr>
      </w:pPr>
    </w:p>
    <w:p w14:paraId="708CB837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61841941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8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23C9B572" w14:textId="77777777" w:rsidR="00E16D3B" w:rsidRPr="008B209A" w:rsidRDefault="00E16D3B" w:rsidP="00E16D3B">
      <w:pPr>
        <w:pStyle w:val="TXT1"/>
        <w:rPr>
          <w:lang w:val="ru-RU"/>
        </w:rPr>
      </w:pPr>
    </w:p>
    <w:p w14:paraId="0C42A04C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730C3AD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4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3739D233" w14:textId="77777777" w:rsidR="00E16D3B" w:rsidRPr="008B209A" w:rsidRDefault="00E16D3B" w:rsidP="00E16D3B">
      <w:pPr>
        <w:pStyle w:val="TXT1"/>
        <w:rPr>
          <w:lang w:val="ru-RU"/>
        </w:rPr>
      </w:pPr>
    </w:p>
    <w:p w14:paraId="4041B9AE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347D292B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40A1321C" w14:textId="77777777" w:rsidR="00E16D3B" w:rsidRPr="008B209A" w:rsidRDefault="00E16D3B" w:rsidP="00E16D3B">
      <w:pPr>
        <w:pStyle w:val="TXT1"/>
        <w:rPr>
          <w:lang w:val="ru-RU"/>
        </w:rPr>
      </w:pPr>
    </w:p>
    <w:p w14:paraId="030C2DB3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0541D11F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6.21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4900425E" w14:textId="77777777" w:rsidR="00E16D3B" w:rsidRPr="00E16D3B" w:rsidRDefault="00E16D3B" w:rsidP="00E16D3B">
      <w:pPr>
        <w:pStyle w:val="TXT1"/>
      </w:pPr>
    </w:p>
    <w:p w14:paraId="29FEF226" w14:textId="77777777" w:rsidR="00E16D3B" w:rsidRPr="00E16D3B" w:rsidRDefault="00E16D3B" w:rsidP="00E16D3B">
      <w:pPr>
        <w:pStyle w:val="TXT1"/>
      </w:pPr>
      <w:r w:rsidRPr="00E16D3B">
        <w:t>CPU times: total: 22min 12s</w:t>
      </w:r>
    </w:p>
    <w:p w14:paraId="58C23300" w14:textId="349C5679" w:rsidR="00E16D3B" w:rsidRDefault="00E16D3B" w:rsidP="00E16D3B">
      <w:pPr>
        <w:pStyle w:val="TXT1"/>
      </w:pPr>
      <w:r w:rsidRPr="00E16D3B">
        <w:t>Wall time: 32min 44s</w:t>
      </w:r>
    </w:p>
    <w:p w14:paraId="77017F6F" w14:textId="47C84F8A" w:rsidR="00E16D3B" w:rsidRPr="00674865" w:rsidRDefault="002127C2" w:rsidP="002127C2">
      <w:pPr>
        <w:pStyle w:val="2"/>
      </w:pPr>
      <w:bookmarkStart w:id="71" w:name="_Toc172787053"/>
      <w:r w:rsidRPr="002127C2">
        <w:t xml:space="preserve">С </w:t>
      </w:r>
      <w:proofErr w:type="spellStart"/>
      <w:r w:rsidRPr="002127C2">
        <w:t>шагом</w:t>
      </w:r>
      <w:proofErr w:type="spellEnd"/>
      <w:r w:rsidRPr="002127C2">
        <w:t xml:space="preserve"> в </w:t>
      </w:r>
      <w:proofErr w:type="spellStart"/>
      <w:r w:rsidRPr="002127C2">
        <w:t>квартал</w:t>
      </w:r>
      <w:bookmarkEnd w:id="71"/>
      <w:proofErr w:type="spellEnd"/>
    </w:p>
    <w:p w14:paraId="783529B9" w14:textId="7BA48AFB" w:rsidR="00674865" w:rsidRPr="002127C2" w:rsidRDefault="00495090" w:rsidP="00674865">
      <w:r>
        <w:t xml:space="preserve">Запустим кросс-валидацию данных </w:t>
      </w:r>
      <w:proofErr w:type="spellStart"/>
      <w:r w:rsidRPr="00391FB2">
        <w:rPr>
          <w:rStyle w:val="bash0"/>
        </w:rPr>
        <w:t>data_loaded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Pr="00391FB2">
        <w:rPr>
          <w:rStyle w:val="bash0"/>
        </w:rPr>
        <w:t>rf_model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2</w:t>
      </w:r>
      <w:r w:rsidRPr="00391FB2">
        <w:rPr>
          <w:rStyle w:val="bash0"/>
        </w:rPr>
        <w:t xml:space="preserve">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квартал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proofErr w:type="spellStart"/>
      <w:r w:rsidRPr="00391FB2">
        <w:rPr>
          <w:rStyle w:val="bash0"/>
        </w:rPr>
        <w:t>currency_list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proofErr w:type="spellStart"/>
      <w:r w:rsidRPr="00391FB2">
        <w:rPr>
          <w:rStyle w:val="bash0"/>
        </w:rPr>
        <w:t>cv_info</w:t>
      </w:r>
      <w:proofErr w:type="spellEnd"/>
      <w:r w:rsidR="00674865" w:rsidRPr="00674865">
        <w:t>.</w:t>
      </w:r>
    </w:p>
    <w:p w14:paraId="203E1831" w14:textId="124ED332" w:rsidR="002127C2" w:rsidRPr="002127C2" w:rsidRDefault="002127C2" w:rsidP="002127C2">
      <w:pPr>
        <w:pStyle w:val="Title"/>
        <w:rPr>
          <w:lang w:val="ru-RU"/>
        </w:rPr>
      </w:pPr>
      <w:r w:rsidRPr="002127C2">
        <w:rPr>
          <w:lang w:val="ru-RU"/>
        </w:rPr>
        <w:t xml:space="preserve">ячейка </w:t>
      </w:r>
      <w:r>
        <w:t>Jupiter</w:t>
      </w:r>
      <w:r w:rsidRPr="002127C2">
        <w:rPr>
          <w:lang w:val="ru-RU"/>
        </w:rPr>
        <w:t xml:space="preserve"> </w:t>
      </w:r>
      <w:r>
        <w:t>Notebook</w:t>
      </w:r>
    </w:p>
    <w:p w14:paraId="3C713C7C" w14:textId="77777777" w:rsidR="002127C2" w:rsidRPr="003A06CC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F2A41B4" w14:textId="77777777" w:rsidR="002127C2" w:rsidRPr="004301D0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кварталу</w:t>
      </w:r>
    </w:p>
    <w:p w14:paraId="73277C5D" w14:textId="77777777" w:rsidR="002127C2" w:rsidRPr="003A06CC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eries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2022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0D9E738" w14:textId="670CDE6F" w:rsidR="00674865" w:rsidRPr="00674865" w:rsidRDefault="00214991" w:rsidP="00674865">
      <w:r>
        <w:lastRenderedPageBreak/>
        <w:t xml:space="preserve">В процессе кросс-валидации выводиться информация для </w:t>
      </w:r>
      <w:proofErr w:type="spellStart"/>
      <w:r w:rsidRPr="006F1188">
        <w:rPr>
          <w:rStyle w:val="bash0"/>
        </w:rPr>
        <w:t>Train</w:t>
      </w:r>
      <w:proofErr w:type="spellEnd"/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</w:t>
      </w:r>
      <w:proofErr w:type="spellStart"/>
      <w:r>
        <w:t>таргетов</w:t>
      </w:r>
      <w:proofErr w:type="spellEnd"/>
      <w:r>
        <w:t xml:space="preserve">, ошибка предсказания рассчитывается по метрике </w:t>
      </w:r>
      <w:proofErr w:type="spellStart"/>
      <w:r w:rsidRPr="006F1188">
        <w:rPr>
          <w:rStyle w:val="bash0"/>
        </w:rPr>
        <w:t>map</w:t>
      </w:r>
      <w:r>
        <w:rPr>
          <w:rStyle w:val="bash0"/>
        </w:rPr>
        <w:t>е</w:t>
      </w:r>
      <w:proofErr w:type="spellEnd"/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674865">
        <w:t>.</w:t>
      </w:r>
    </w:p>
    <w:p w14:paraId="33752244" w14:textId="579EA27E" w:rsidR="002127C2" w:rsidRPr="003A06CC" w:rsidRDefault="002127C2" w:rsidP="002127C2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6A2E5073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0DD12A3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5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C4C482F" w14:textId="77777777" w:rsidR="002127C2" w:rsidRPr="008B209A" w:rsidRDefault="002127C2" w:rsidP="002127C2">
      <w:pPr>
        <w:pStyle w:val="TXT1"/>
        <w:rPr>
          <w:lang w:val="ru-RU"/>
        </w:rPr>
      </w:pPr>
    </w:p>
    <w:p w14:paraId="0579F743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330F840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2.2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7549E832" w14:textId="77777777" w:rsidR="002127C2" w:rsidRPr="008B209A" w:rsidRDefault="002127C2" w:rsidP="002127C2">
      <w:pPr>
        <w:pStyle w:val="TXT1"/>
        <w:rPr>
          <w:lang w:val="ru-RU"/>
        </w:rPr>
      </w:pPr>
    </w:p>
    <w:p w14:paraId="2F5DC193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3AD7DE2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3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0673198D" w14:textId="77777777" w:rsidR="002127C2" w:rsidRPr="008B209A" w:rsidRDefault="002127C2" w:rsidP="002127C2">
      <w:pPr>
        <w:pStyle w:val="TXT1"/>
        <w:rPr>
          <w:lang w:val="ru-RU"/>
        </w:rPr>
      </w:pPr>
    </w:p>
    <w:p w14:paraId="08A7E85A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2C898C07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7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3CDBF63" w14:textId="77777777" w:rsidR="002127C2" w:rsidRPr="008B209A" w:rsidRDefault="002127C2" w:rsidP="002127C2">
      <w:pPr>
        <w:pStyle w:val="TXT1"/>
        <w:rPr>
          <w:lang w:val="ru-RU"/>
        </w:rPr>
      </w:pPr>
    </w:p>
    <w:p w14:paraId="77340072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2101FA32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3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63E80F7A" w14:textId="77777777" w:rsidR="002127C2" w:rsidRPr="008B209A" w:rsidRDefault="002127C2" w:rsidP="002127C2">
      <w:pPr>
        <w:pStyle w:val="TXT1"/>
        <w:rPr>
          <w:lang w:val="ru-RU"/>
        </w:rPr>
      </w:pPr>
    </w:p>
    <w:p w14:paraId="58A6A7D1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0C80D75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1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45D2EDD7" w14:textId="77777777" w:rsidR="002127C2" w:rsidRPr="008B209A" w:rsidRDefault="002127C2" w:rsidP="002127C2">
      <w:pPr>
        <w:pStyle w:val="TXT1"/>
        <w:rPr>
          <w:lang w:val="ru-RU"/>
        </w:rPr>
      </w:pPr>
    </w:p>
    <w:p w14:paraId="47FB2FE4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0A690F0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9.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7B733BA9" w14:textId="77777777" w:rsidR="002127C2" w:rsidRPr="008B209A" w:rsidRDefault="002127C2" w:rsidP="002127C2">
      <w:pPr>
        <w:pStyle w:val="TXT1"/>
        <w:rPr>
          <w:lang w:val="ru-RU"/>
        </w:rPr>
      </w:pPr>
    </w:p>
    <w:p w14:paraId="0EC4CFB6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2F6142C6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6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414B6E9C" w14:textId="77777777" w:rsidR="002127C2" w:rsidRPr="008B209A" w:rsidRDefault="002127C2" w:rsidP="002127C2">
      <w:pPr>
        <w:pStyle w:val="TXT1"/>
        <w:rPr>
          <w:lang w:val="ru-RU"/>
        </w:rPr>
      </w:pPr>
    </w:p>
    <w:p w14:paraId="05DF37DC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5F6E9696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093E404" w14:textId="77777777" w:rsidR="002127C2" w:rsidRPr="008B209A" w:rsidRDefault="002127C2" w:rsidP="002127C2">
      <w:pPr>
        <w:pStyle w:val="TXT1"/>
        <w:rPr>
          <w:lang w:val="ru-RU"/>
        </w:rPr>
      </w:pPr>
    </w:p>
    <w:p w14:paraId="349F3A08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5B8210CF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0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7CBAF1D" w14:textId="77777777" w:rsidR="002127C2" w:rsidRPr="008B209A" w:rsidRDefault="002127C2" w:rsidP="002127C2">
      <w:pPr>
        <w:pStyle w:val="TXT1"/>
        <w:rPr>
          <w:lang w:val="ru-RU"/>
        </w:rPr>
      </w:pPr>
    </w:p>
    <w:p w14:paraId="4C09C42D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2DB7C79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9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7E71C6FF" w14:textId="77777777" w:rsidR="002127C2" w:rsidRPr="008B209A" w:rsidRDefault="002127C2" w:rsidP="002127C2">
      <w:pPr>
        <w:pStyle w:val="TXT1"/>
        <w:rPr>
          <w:lang w:val="ru-RU"/>
        </w:rPr>
      </w:pPr>
    </w:p>
    <w:p w14:paraId="6DEC133A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14AA9C2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9.0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70360073" w14:textId="77777777" w:rsidR="002127C2" w:rsidRPr="008B209A" w:rsidRDefault="002127C2" w:rsidP="002127C2">
      <w:pPr>
        <w:pStyle w:val="TXT1"/>
        <w:rPr>
          <w:lang w:val="ru-RU"/>
        </w:rPr>
      </w:pPr>
    </w:p>
    <w:p w14:paraId="62BC2C05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67F1998D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lastRenderedPageBreak/>
        <w:t>Ошибка</w:t>
      </w:r>
      <w:r w:rsidRPr="008B209A">
        <w:rPr>
          <w:lang w:val="ru-RU"/>
        </w:rPr>
        <w:t xml:space="preserve">: 6.0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A9C98FB" w14:textId="77777777" w:rsidR="002127C2" w:rsidRPr="008B209A" w:rsidRDefault="002127C2" w:rsidP="002127C2">
      <w:pPr>
        <w:pStyle w:val="TXT1"/>
        <w:rPr>
          <w:lang w:val="ru-RU"/>
        </w:rPr>
      </w:pPr>
    </w:p>
    <w:p w14:paraId="24A59819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7FC8B26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8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171D40B" w14:textId="77777777" w:rsidR="002127C2" w:rsidRPr="008B209A" w:rsidRDefault="002127C2" w:rsidP="002127C2">
      <w:pPr>
        <w:pStyle w:val="TXT1"/>
        <w:rPr>
          <w:lang w:val="ru-RU"/>
        </w:rPr>
      </w:pPr>
    </w:p>
    <w:p w14:paraId="16E078C0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3C850D8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8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765D614" w14:textId="77777777" w:rsidR="002127C2" w:rsidRPr="008B209A" w:rsidRDefault="002127C2" w:rsidP="002127C2">
      <w:pPr>
        <w:pStyle w:val="TXT1"/>
        <w:rPr>
          <w:lang w:val="ru-RU"/>
        </w:rPr>
      </w:pPr>
    </w:p>
    <w:p w14:paraId="78D2A0C4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436E87C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8.3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025C7C0C" w14:textId="77777777" w:rsidR="002127C2" w:rsidRPr="008B209A" w:rsidRDefault="002127C2" w:rsidP="002127C2">
      <w:pPr>
        <w:pStyle w:val="TXT1"/>
        <w:rPr>
          <w:lang w:val="ru-RU"/>
        </w:rPr>
      </w:pPr>
    </w:p>
    <w:p w14:paraId="310F9128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3D40793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5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6D77CB23" w14:textId="77777777" w:rsidR="002127C2" w:rsidRPr="008B209A" w:rsidRDefault="002127C2" w:rsidP="002127C2">
      <w:pPr>
        <w:pStyle w:val="TXT1"/>
        <w:rPr>
          <w:lang w:val="ru-RU"/>
        </w:rPr>
      </w:pPr>
    </w:p>
    <w:p w14:paraId="27B8DD7A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7A154A30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3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1DCC0E79" w14:textId="77777777" w:rsidR="002127C2" w:rsidRPr="008B209A" w:rsidRDefault="002127C2" w:rsidP="002127C2">
      <w:pPr>
        <w:pStyle w:val="TXT1"/>
        <w:rPr>
          <w:lang w:val="ru-RU"/>
        </w:rPr>
      </w:pPr>
    </w:p>
    <w:p w14:paraId="3853F553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07F741E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8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3A8F398" w14:textId="77777777" w:rsidR="002127C2" w:rsidRPr="008B209A" w:rsidRDefault="002127C2" w:rsidP="002127C2">
      <w:pPr>
        <w:pStyle w:val="TXT1"/>
        <w:rPr>
          <w:lang w:val="ru-RU"/>
        </w:rPr>
      </w:pPr>
    </w:p>
    <w:p w14:paraId="7395E788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58E03A06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2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D1EEE7E" w14:textId="77777777" w:rsidR="002127C2" w:rsidRPr="008B209A" w:rsidRDefault="002127C2" w:rsidP="002127C2">
      <w:pPr>
        <w:pStyle w:val="TXT1"/>
        <w:rPr>
          <w:lang w:val="ru-RU"/>
        </w:rPr>
      </w:pPr>
    </w:p>
    <w:p w14:paraId="16B02A59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7F555240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4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07414AC1" w14:textId="77777777" w:rsidR="002127C2" w:rsidRPr="008B209A" w:rsidRDefault="002127C2" w:rsidP="002127C2">
      <w:pPr>
        <w:pStyle w:val="TXT1"/>
        <w:rPr>
          <w:lang w:val="ru-RU"/>
        </w:rPr>
      </w:pPr>
    </w:p>
    <w:p w14:paraId="6EDD77FF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41516015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5.3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69DFD593" w14:textId="77777777" w:rsidR="002127C2" w:rsidRPr="008B209A" w:rsidRDefault="002127C2" w:rsidP="002127C2">
      <w:pPr>
        <w:pStyle w:val="TXT1"/>
        <w:rPr>
          <w:lang w:val="ru-RU"/>
        </w:rPr>
      </w:pPr>
    </w:p>
    <w:p w14:paraId="4B116156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74D00086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1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6AB0FE2D" w14:textId="77777777" w:rsidR="002127C2" w:rsidRPr="008B209A" w:rsidRDefault="002127C2" w:rsidP="002127C2">
      <w:pPr>
        <w:pStyle w:val="TXT1"/>
        <w:rPr>
          <w:lang w:val="ru-RU"/>
        </w:rPr>
      </w:pPr>
    </w:p>
    <w:p w14:paraId="2313FAF6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508F777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AE64694" w14:textId="77777777" w:rsidR="002127C2" w:rsidRPr="008B209A" w:rsidRDefault="002127C2" w:rsidP="002127C2">
      <w:pPr>
        <w:pStyle w:val="TXT1"/>
        <w:rPr>
          <w:lang w:val="ru-RU"/>
        </w:rPr>
      </w:pPr>
    </w:p>
    <w:p w14:paraId="5F2E6066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11351195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6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BF04384" w14:textId="77777777" w:rsidR="002127C2" w:rsidRPr="008B209A" w:rsidRDefault="002127C2" w:rsidP="002127C2">
      <w:pPr>
        <w:pStyle w:val="TXT1"/>
        <w:rPr>
          <w:lang w:val="ru-RU"/>
        </w:rPr>
      </w:pPr>
    </w:p>
    <w:p w14:paraId="0B5AF640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3BA599D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9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B0AB2FA" w14:textId="77777777" w:rsidR="002127C2" w:rsidRPr="008B209A" w:rsidRDefault="002127C2" w:rsidP="002127C2">
      <w:pPr>
        <w:pStyle w:val="TXT1"/>
        <w:rPr>
          <w:lang w:val="ru-RU"/>
        </w:rPr>
      </w:pPr>
    </w:p>
    <w:p w14:paraId="448108AC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25367EE2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9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6AE7A1F" w14:textId="77777777" w:rsidR="002127C2" w:rsidRPr="008B209A" w:rsidRDefault="002127C2" w:rsidP="002127C2">
      <w:pPr>
        <w:pStyle w:val="TXT1"/>
        <w:rPr>
          <w:lang w:val="ru-RU"/>
        </w:rPr>
      </w:pPr>
    </w:p>
    <w:p w14:paraId="5E8FBED1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4B9843A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8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B68FEF8" w14:textId="77777777" w:rsidR="002127C2" w:rsidRPr="008B209A" w:rsidRDefault="002127C2" w:rsidP="002127C2">
      <w:pPr>
        <w:pStyle w:val="TXT1"/>
        <w:rPr>
          <w:lang w:val="ru-RU"/>
        </w:rPr>
      </w:pPr>
    </w:p>
    <w:p w14:paraId="760A2FA1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7FD234E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3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E43DCFB" w14:textId="77777777" w:rsidR="002127C2" w:rsidRPr="008B209A" w:rsidRDefault="002127C2" w:rsidP="002127C2">
      <w:pPr>
        <w:pStyle w:val="TXT1"/>
        <w:rPr>
          <w:lang w:val="ru-RU"/>
        </w:rPr>
      </w:pPr>
    </w:p>
    <w:p w14:paraId="4C814E0B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179BD31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2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4FFCE933" w14:textId="77777777" w:rsidR="002127C2" w:rsidRPr="008B209A" w:rsidRDefault="002127C2" w:rsidP="002127C2">
      <w:pPr>
        <w:pStyle w:val="TXT1"/>
        <w:rPr>
          <w:lang w:val="ru-RU"/>
        </w:rPr>
      </w:pPr>
    </w:p>
    <w:p w14:paraId="348B21F2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58A20147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0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A17DBC1" w14:textId="77777777" w:rsidR="002127C2" w:rsidRPr="008B209A" w:rsidRDefault="002127C2" w:rsidP="002127C2">
      <w:pPr>
        <w:pStyle w:val="TXT1"/>
        <w:rPr>
          <w:lang w:val="ru-RU"/>
        </w:rPr>
      </w:pPr>
    </w:p>
    <w:p w14:paraId="60566895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6DF7046D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3.1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871C3CE" w14:textId="77777777" w:rsidR="002127C2" w:rsidRPr="008B209A" w:rsidRDefault="002127C2" w:rsidP="002127C2">
      <w:pPr>
        <w:pStyle w:val="TXT1"/>
        <w:rPr>
          <w:lang w:val="ru-RU"/>
        </w:rPr>
      </w:pPr>
    </w:p>
    <w:p w14:paraId="7F719990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441D207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9.2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C72AE6D" w14:textId="77777777" w:rsidR="002127C2" w:rsidRPr="008B209A" w:rsidRDefault="002127C2" w:rsidP="002127C2">
      <w:pPr>
        <w:pStyle w:val="TXT1"/>
        <w:rPr>
          <w:lang w:val="ru-RU"/>
        </w:rPr>
      </w:pPr>
    </w:p>
    <w:p w14:paraId="469A4C7C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2875166D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4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EEA2439" w14:textId="77777777" w:rsidR="002127C2" w:rsidRPr="008B209A" w:rsidRDefault="002127C2" w:rsidP="002127C2">
      <w:pPr>
        <w:pStyle w:val="TXT1"/>
        <w:rPr>
          <w:lang w:val="ru-RU"/>
        </w:rPr>
      </w:pPr>
    </w:p>
    <w:p w14:paraId="677C6344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29F9094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7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1E515D9" w14:textId="77777777" w:rsidR="002127C2" w:rsidRPr="008B209A" w:rsidRDefault="002127C2" w:rsidP="002127C2">
      <w:pPr>
        <w:pStyle w:val="TXT1"/>
        <w:rPr>
          <w:lang w:val="ru-RU"/>
        </w:rPr>
      </w:pPr>
    </w:p>
    <w:p w14:paraId="5C83FCBF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4E84203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DD4252F" w14:textId="77777777" w:rsidR="002127C2" w:rsidRPr="008B209A" w:rsidRDefault="002127C2" w:rsidP="002127C2">
      <w:pPr>
        <w:pStyle w:val="TXT1"/>
        <w:rPr>
          <w:lang w:val="ru-RU"/>
        </w:rPr>
      </w:pPr>
    </w:p>
    <w:p w14:paraId="0EA3620E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2CF56EBB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0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EA5C5E3" w14:textId="77777777" w:rsidR="002127C2" w:rsidRPr="008B209A" w:rsidRDefault="002127C2" w:rsidP="002127C2">
      <w:pPr>
        <w:pStyle w:val="TXT1"/>
        <w:rPr>
          <w:lang w:val="ru-RU"/>
        </w:rPr>
      </w:pPr>
    </w:p>
    <w:p w14:paraId="18A57A05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1F46E284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5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7D6CAD7A" w14:textId="77777777" w:rsidR="002127C2" w:rsidRPr="008B209A" w:rsidRDefault="002127C2" w:rsidP="002127C2">
      <w:pPr>
        <w:pStyle w:val="TXT1"/>
        <w:rPr>
          <w:lang w:val="ru-RU"/>
        </w:rPr>
      </w:pPr>
    </w:p>
    <w:p w14:paraId="4D48251E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63C4DD38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126787B6" w14:textId="77777777" w:rsidR="002127C2" w:rsidRPr="008B209A" w:rsidRDefault="002127C2" w:rsidP="002127C2">
      <w:pPr>
        <w:pStyle w:val="TXT1"/>
        <w:rPr>
          <w:lang w:val="ru-RU"/>
        </w:rPr>
      </w:pPr>
    </w:p>
    <w:p w14:paraId="28CE06D8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02E94904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2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4AA2C8F0" w14:textId="77777777" w:rsidR="002127C2" w:rsidRPr="008B209A" w:rsidRDefault="002127C2" w:rsidP="002127C2">
      <w:pPr>
        <w:pStyle w:val="TXT1"/>
        <w:rPr>
          <w:lang w:val="ru-RU"/>
        </w:rPr>
      </w:pPr>
    </w:p>
    <w:p w14:paraId="620378A7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3A388ADD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6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6342537" w14:textId="77777777" w:rsidR="002127C2" w:rsidRPr="008B209A" w:rsidRDefault="002127C2" w:rsidP="002127C2">
      <w:pPr>
        <w:pStyle w:val="TXT1"/>
        <w:rPr>
          <w:lang w:val="ru-RU"/>
        </w:rPr>
      </w:pPr>
    </w:p>
    <w:p w14:paraId="39847C28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2A9BE7D2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7.3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A191C3C" w14:textId="77777777" w:rsidR="002127C2" w:rsidRPr="008B209A" w:rsidRDefault="002127C2" w:rsidP="002127C2">
      <w:pPr>
        <w:pStyle w:val="TXT1"/>
        <w:rPr>
          <w:lang w:val="ru-RU"/>
        </w:rPr>
      </w:pPr>
    </w:p>
    <w:p w14:paraId="705D056E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3BA652C9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8.9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76C2AC61" w14:textId="77777777" w:rsidR="002127C2" w:rsidRPr="008B209A" w:rsidRDefault="002127C2" w:rsidP="002127C2">
      <w:pPr>
        <w:pStyle w:val="TXT1"/>
        <w:rPr>
          <w:lang w:val="ru-RU"/>
        </w:rPr>
      </w:pPr>
    </w:p>
    <w:p w14:paraId="255BEA65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523BE08F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2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E22ACCF" w14:textId="77777777" w:rsidR="002127C2" w:rsidRPr="008B209A" w:rsidRDefault="002127C2" w:rsidP="002127C2">
      <w:pPr>
        <w:pStyle w:val="TXT1"/>
        <w:rPr>
          <w:lang w:val="ru-RU"/>
        </w:rPr>
      </w:pPr>
    </w:p>
    <w:p w14:paraId="734C5963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530E2326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3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60675021" w14:textId="77777777" w:rsidR="002127C2" w:rsidRPr="008B209A" w:rsidRDefault="002127C2" w:rsidP="002127C2">
      <w:pPr>
        <w:pStyle w:val="TXT1"/>
        <w:rPr>
          <w:lang w:val="ru-RU"/>
        </w:rPr>
      </w:pPr>
    </w:p>
    <w:p w14:paraId="7679EE55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3EB925BF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4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FE9D565" w14:textId="77777777" w:rsidR="002127C2" w:rsidRPr="008B209A" w:rsidRDefault="002127C2" w:rsidP="002127C2">
      <w:pPr>
        <w:pStyle w:val="TXT1"/>
        <w:rPr>
          <w:lang w:val="ru-RU"/>
        </w:rPr>
      </w:pPr>
    </w:p>
    <w:p w14:paraId="28AC68B2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793948C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0.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5AB065E" w14:textId="77777777" w:rsidR="002127C2" w:rsidRPr="008B209A" w:rsidRDefault="002127C2" w:rsidP="002127C2">
      <w:pPr>
        <w:pStyle w:val="TXT1"/>
        <w:rPr>
          <w:lang w:val="ru-RU"/>
        </w:rPr>
      </w:pPr>
    </w:p>
    <w:p w14:paraId="2D1FFD9F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3F517C7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1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42030C1" w14:textId="77777777" w:rsidR="002127C2" w:rsidRPr="008B209A" w:rsidRDefault="002127C2" w:rsidP="002127C2">
      <w:pPr>
        <w:pStyle w:val="TXT1"/>
        <w:rPr>
          <w:lang w:val="ru-RU"/>
        </w:rPr>
      </w:pPr>
    </w:p>
    <w:p w14:paraId="51FB21F2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2A5225D8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0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C829CA5" w14:textId="77777777" w:rsidR="002127C2" w:rsidRPr="008B209A" w:rsidRDefault="002127C2" w:rsidP="002127C2">
      <w:pPr>
        <w:pStyle w:val="TXT1"/>
        <w:rPr>
          <w:lang w:val="ru-RU"/>
        </w:rPr>
      </w:pPr>
    </w:p>
    <w:p w14:paraId="29C0433B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4FDFE76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8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BBC4FE0" w14:textId="77777777" w:rsidR="002127C2" w:rsidRPr="008B209A" w:rsidRDefault="002127C2" w:rsidP="002127C2">
      <w:pPr>
        <w:pStyle w:val="TXT1"/>
        <w:rPr>
          <w:lang w:val="ru-RU"/>
        </w:rPr>
      </w:pPr>
    </w:p>
    <w:p w14:paraId="625123D5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5DD88BF4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0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77DE6DB" w14:textId="77777777" w:rsidR="002127C2" w:rsidRPr="008B209A" w:rsidRDefault="002127C2" w:rsidP="002127C2">
      <w:pPr>
        <w:pStyle w:val="TXT1"/>
        <w:rPr>
          <w:lang w:val="ru-RU"/>
        </w:rPr>
      </w:pPr>
    </w:p>
    <w:p w14:paraId="140E49E3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03353347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5.8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AFCEBE8" w14:textId="77777777" w:rsidR="002127C2" w:rsidRPr="008B209A" w:rsidRDefault="002127C2" w:rsidP="002127C2">
      <w:pPr>
        <w:pStyle w:val="TXT1"/>
        <w:rPr>
          <w:lang w:val="ru-RU"/>
        </w:rPr>
      </w:pPr>
    </w:p>
    <w:p w14:paraId="43F2F734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5B026127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2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0555F827" w14:textId="77777777" w:rsidR="002127C2" w:rsidRPr="008B209A" w:rsidRDefault="002127C2" w:rsidP="002127C2">
      <w:pPr>
        <w:pStyle w:val="TXT1"/>
        <w:rPr>
          <w:lang w:val="ru-RU"/>
        </w:rPr>
      </w:pPr>
    </w:p>
    <w:p w14:paraId="4E1DA19F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61CE261A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0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C98AF61" w14:textId="77777777" w:rsidR="002127C2" w:rsidRPr="008B209A" w:rsidRDefault="002127C2" w:rsidP="002127C2">
      <w:pPr>
        <w:pStyle w:val="TXT1"/>
        <w:rPr>
          <w:lang w:val="ru-RU"/>
        </w:rPr>
      </w:pPr>
    </w:p>
    <w:p w14:paraId="488CE059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5F87947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8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6F569248" w14:textId="77777777" w:rsidR="002127C2" w:rsidRPr="008B209A" w:rsidRDefault="002127C2" w:rsidP="002127C2">
      <w:pPr>
        <w:pStyle w:val="TXT1"/>
        <w:rPr>
          <w:lang w:val="ru-RU"/>
        </w:rPr>
      </w:pPr>
    </w:p>
    <w:p w14:paraId="6736CF30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3CB7482B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6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E586A64" w14:textId="77777777" w:rsidR="002127C2" w:rsidRPr="008B209A" w:rsidRDefault="002127C2" w:rsidP="002127C2">
      <w:pPr>
        <w:pStyle w:val="TXT1"/>
        <w:rPr>
          <w:lang w:val="ru-RU"/>
        </w:rPr>
      </w:pPr>
    </w:p>
    <w:p w14:paraId="00F67731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0A4745C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1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6B4BC45E" w14:textId="77777777" w:rsidR="002127C2" w:rsidRPr="008B209A" w:rsidRDefault="002127C2" w:rsidP="002127C2">
      <w:pPr>
        <w:pStyle w:val="TXT1"/>
        <w:rPr>
          <w:lang w:val="ru-RU"/>
        </w:rPr>
      </w:pPr>
    </w:p>
    <w:p w14:paraId="54B94BE3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63A11DC0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3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6FF4A3C" w14:textId="77777777" w:rsidR="002127C2" w:rsidRPr="008B209A" w:rsidRDefault="002127C2" w:rsidP="002127C2">
      <w:pPr>
        <w:pStyle w:val="TXT1"/>
        <w:rPr>
          <w:lang w:val="ru-RU"/>
        </w:rPr>
      </w:pPr>
    </w:p>
    <w:p w14:paraId="7ACFA075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0A4B9F58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5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122CA9BF" w14:textId="77777777" w:rsidR="002127C2" w:rsidRPr="008B209A" w:rsidRDefault="002127C2" w:rsidP="002127C2">
      <w:pPr>
        <w:pStyle w:val="TXT1"/>
        <w:rPr>
          <w:lang w:val="ru-RU"/>
        </w:rPr>
      </w:pPr>
    </w:p>
    <w:p w14:paraId="5678AF65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6EED9991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.7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2C2954C0" w14:textId="77777777" w:rsidR="002127C2" w:rsidRPr="002127C2" w:rsidRDefault="002127C2" w:rsidP="002127C2">
      <w:pPr>
        <w:pStyle w:val="TXT1"/>
      </w:pPr>
    </w:p>
    <w:p w14:paraId="48A51401" w14:textId="77777777" w:rsidR="002127C2" w:rsidRPr="002127C2" w:rsidRDefault="002127C2" w:rsidP="002127C2">
      <w:pPr>
        <w:pStyle w:val="TXT1"/>
      </w:pPr>
      <w:r w:rsidRPr="002127C2">
        <w:t>CPU times: total: 32min 11s</w:t>
      </w:r>
    </w:p>
    <w:p w14:paraId="187A87F3" w14:textId="7FFD446C" w:rsidR="002127C2" w:rsidRDefault="002127C2" w:rsidP="002127C2">
      <w:pPr>
        <w:pStyle w:val="TXT1"/>
      </w:pPr>
      <w:r w:rsidRPr="002127C2">
        <w:t>Wall time: 49min 56s</w:t>
      </w:r>
    </w:p>
    <w:p w14:paraId="2F1F8F6A" w14:textId="1F616495" w:rsidR="002127C2" w:rsidRPr="00674865" w:rsidRDefault="002F7B08" w:rsidP="002F7B08">
      <w:pPr>
        <w:pStyle w:val="2"/>
      </w:pPr>
      <w:bookmarkStart w:id="72" w:name="_Toc172787054"/>
      <w:r w:rsidRPr="002F7B08">
        <w:t xml:space="preserve">С </w:t>
      </w:r>
      <w:proofErr w:type="spellStart"/>
      <w:r w:rsidRPr="002F7B08">
        <w:t>шагом</w:t>
      </w:r>
      <w:proofErr w:type="spellEnd"/>
      <w:r w:rsidRPr="002F7B08">
        <w:t xml:space="preserve"> в </w:t>
      </w:r>
      <w:proofErr w:type="spellStart"/>
      <w:r w:rsidRPr="002F7B08">
        <w:t>месяц</w:t>
      </w:r>
      <w:bookmarkEnd w:id="72"/>
      <w:proofErr w:type="spellEnd"/>
    </w:p>
    <w:p w14:paraId="41DFFEF5" w14:textId="2FC1251D" w:rsidR="00674865" w:rsidRDefault="00495090" w:rsidP="00674865">
      <w:r>
        <w:t xml:space="preserve">Запустим кросс-валидацию данных </w:t>
      </w:r>
      <w:proofErr w:type="spellStart"/>
      <w:r w:rsidRPr="00391FB2">
        <w:rPr>
          <w:rStyle w:val="bash0"/>
        </w:rPr>
        <w:t>data_loaded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Pr="00391FB2">
        <w:rPr>
          <w:rStyle w:val="bash0"/>
        </w:rPr>
        <w:t>rf_model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</w:t>
      </w:r>
      <w:r w:rsidRPr="00391FB2">
        <w:rPr>
          <w:rStyle w:val="bash0"/>
        </w:rPr>
        <w:t>3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месяц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proofErr w:type="spellStart"/>
      <w:r w:rsidRPr="00391FB2">
        <w:rPr>
          <w:rStyle w:val="bash0"/>
        </w:rPr>
        <w:t>currency_list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proofErr w:type="spellStart"/>
      <w:r w:rsidRPr="00391FB2">
        <w:rPr>
          <w:rStyle w:val="bash0"/>
        </w:rPr>
        <w:t>cv_info</w:t>
      </w:r>
      <w:proofErr w:type="spellEnd"/>
      <w:r w:rsidR="00674865" w:rsidRPr="00674865">
        <w:t>.</w:t>
      </w:r>
    </w:p>
    <w:p w14:paraId="3F130C5E" w14:textId="41F2B41F" w:rsidR="002F7B08" w:rsidRPr="003A06CC" w:rsidRDefault="002F7B08" w:rsidP="002F7B08">
      <w:pPr>
        <w:pStyle w:val="Title"/>
        <w:rPr>
          <w:lang w:val="ru-RU"/>
        </w:rPr>
      </w:pPr>
      <w:r w:rsidRPr="003A06CC">
        <w:rPr>
          <w:lang w:val="ru-RU"/>
        </w:rPr>
        <w:t xml:space="preserve">ячейка </w:t>
      </w:r>
      <w:r>
        <w:t>Jupiter</w:t>
      </w:r>
      <w:r w:rsidRPr="003A06CC">
        <w:rPr>
          <w:lang w:val="ru-RU"/>
        </w:rPr>
        <w:t xml:space="preserve"> </w:t>
      </w:r>
      <w:r>
        <w:t>Notebook</w:t>
      </w:r>
    </w:p>
    <w:p w14:paraId="093528AE" w14:textId="77777777" w:rsidR="002F7B08" w:rsidRPr="003A06CC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76642EC" w14:textId="77777777" w:rsidR="002F7B08" w:rsidRPr="00E970C3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месяцу</w:t>
      </w:r>
    </w:p>
    <w:p w14:paraId="09223BEB" w14:textId="77777777" w:rsidR="002F7B08" w:rsidRPr="003A06CC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6E6A6B9" w14:textId="2E07FEE1" w:rsidR="007B244F" w:rsidRPr="007B244F" w:rsidRDefault="00214991" w:rsidP="007B244F">
      <w:r>
        <w:t xml:space="preserve">В процессе кросс-валидации выводиться информация для </w:t>
      </w:r>
      <w:proofErr w:type="spellStart"/>
      <w:r w:rsidRPr="006F1188">
        <w:rPr>
          <w:rStyle w:val="bash0"/>
        </w:rPr>
        <w:t>Train</w:t>
      </w:r>
      <w:proofErr w:type="spellEnd"/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</w:t>
      </w:r>
      <w:proofErr w:type="spellStart"/>
      <w:r>
        <w:t>таргетов</w:t>
      </w:r>
      <w:proofErr w:type="spellEnd"/>
      <w:r>
        <w:t xml:space="preserve">, ошибка предсказания рассчитывается по метрике </w:t>
      </w:r>
      <w:proofErr w:type="spellStart"/>
      <w:r w:rsidRPr="006F1188">
        <w:rPr>
          <w:rStyle w:val="bash0"/>
        </w:rPr>
        <w:t>map</w:t>
      </w:r>
      <w:r>
        <w:rPr>
          <w:rStyle w:val="bash0"/>
        </w:rPr>
        <w:t>е</w:t>
      </w:r>
      <w:proofErr w:type="spellEnd"/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7B244F">
        <w:t>.</w:t>
      </w:r>
    </w:p>
    <w:p w14:paraId="1862FFB0" w14:textId="6E465123" w:rsidR="002F7B08" w:rsidRPr="003A06CC" w:rsidRDefault="002F7B08" w:rsidP="002F7B08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7E346C4A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3C2B5BC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3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666CB5BC" w14:textId="77777777" w:rsidR="002F7B08" w:rsidRPr="008B209A" w:rsidRDefault="002F7B08" w:rsidP="002F7B08">
      <w:pPr>
        <w:pStyle w:val="TXT1"/>
        <w:rPr>
          <w:lang w:val="ru-RU"/>
        </w:rPr>
      </w:pPr>
    </w:p>
    <w:p w14:paraId="7384E255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4BEBCC71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4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300EE4BE" w14:textId="77777777" w:rsidR="002F7B08" w:rsidRPr="008B209A" w:rsidRDefault="002F7B08" w:rsidP="002F7B08">
      <w:pPr>
        <w:pStyle w:val="TXT1"/>
        <w:rPr>
          <w:lang w:val="ru-RU"/>
        </w:rPr>
      </w:pPr>
    </w:p>
    <w:p w14:paraId="466A10C2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6E11C41B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9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3A9D33A6" w14:textId="77777777" w:rsidR="002F7B08" w:rsidRPr="008B209A" w:rsidRDefault="002F7B08" w:rsidP="002F7B08">
      <w:pPr>
        <w:pStyle w:val="TXT1"/>
        <w:rPr>
          <w:lang w:val="ru-RU"/>
        </w:rPr>
      </w:pPr>
    </w:p>
    <w:p w14:paraId="3BD33A40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316E860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4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7817F5FB" w14:textId="77777777" w:rsidR="002F7B08" w:rsidRPr="008B209A" w:rsidRDefault="002F7B08" w:rsidP="002F7B08">
      <w:pPr>
        <w:pStyle w:val="TXT1"/>
        <w:rPr>
          <w:lang w:val="ru-RU"/>
        </w:rPr>
      </w:pPr>
    </w:p>
    <w:p w14:paraId="4A4496AB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4454FAF5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8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0B2C64DF" w14:textId="77777777" w:rsidR="002F7B08" w:rsidRPr="008B209A" w:rsidRDefault="002F7B08" w:rsidP="002F7B08">
      <w:pPr>
        <w:pStyle w:val="TXT1"/>
        <w:rPr>
          <w:lang w:val="ru-RU"/>
        </w:rPr>
      </w:pPr>
    </w:p>
    <w:p w14:paraId="412666A6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93CCB8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0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2C585F4C" w14:textId="77777777" w:rsidR="002F7B08" w:rsidRPr="008B209A" w:rsidRDefault="002F7B08" w:rsidP="002F7B08">
      <w:pPr>
        <w:pStyle w:val="TXT1"/>
        <w:rPr>
          <w:lang w:val="ru-RU"/>
        </w:rPr>
      </w:pPr>
    </w:p>
    <w:p w14:paraId="554CA014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7A60551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3726DD67" w14:textId="77777777" w:rsidR="002F7B08" w:rsidRPr="008B209A" w:rsidRDefault="002F7B08" w:rsidP="002F7B08">
      <w:pPr>
        <w:pStyle w:val="TXT1"/>
        <w:rPr>
          <w:lang w:val="ru-RU"/>
        </w:rPr>
      </w:pPr>
    </w:p>
    <w:p w14:paraId="69087E53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05E3220E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5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759E15C6" w14:textId="77777777" w:rsidR="002F7B08" w:rsidRPr="008B209A" w:rsidRDefault="002F7B08" w:rsidP="002F7B08">
      <w:pPr>
        <w:pStyle w:val="TXT1"/>
        <w:rPr>
          <w:lang w:val="ru-RU"/>
        </w:rPr>
      </w:pPr>
    </w:p>
    <w:p w14:paraId="4CB650F4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094C7C95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1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56540EBC" w14:textId="77777777" w:rsidR="002F7B08" w:rsidRPr="008B209A" w:rsidRDefault="002F7B08" w:rsidP="002F7B08">
      <w:pPr>
        <w:pStyle w:val="TXT1"/>
        <w:rPr>
          <w:lang w:val="ru-RU"/>
        </w:rPr>
      </w:pPr>
    </w:p>
    <w:p w14:paraId="71C61B62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58157DAE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4B835873" w14:textId="77777777" w:rsidR="002F7B08" w:rsidRPr="008B209A" w:rsidRDefault="002F7B08" w:rsidP="002F7B08">
      <w:pPr>
        <w:pStyle w:val="TXT1"/>
        <w:rPr>
          <w:lang w:val="ru-RU"/>
        </w:rPr>
      </w:pPr>
    </w:p>
    <w:p w14:paraId="08E4FE42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53FAF295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1.9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5D391857" w14:textId="77777777" w:rsidR="002F7B08" w:rsidRPr="008B209A" w:rsidRDefault="002F7B08" w:rsidP="002F7B08">
      <w:pPr>
        <w:pStyle w:val="TXT1"/>
        <w:rPr>
          <w:lang w:val="ru-RU"/>
        </w:rPr>
      </w:pPr>
    </w:p>
    <w:p w14:paraId="7267B61E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0FC2880D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8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34EA049C" w14:textId="77777777" w:rsidR="002F7B08" w:rsidRPr="008B209A" w:rsidRDefault="002F7B08" w:rsidP="002F7B08">
      <w:pPr>
        <w:pStyle w:val="TXT1"/>
        <w:rPr>
          <w:lang w:val="ru-RU"/>
        </w:rPr>
      </w:pPr>
    </w:p>
    <w:p w14:paraId="10BF9CC2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21ED67EA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6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2BB840A5" w14:textId="77777777" w:rsidR="002F7B08" w:rsidRPr="008B209A" w:rsidRDefault="002F7B08" w:rsidP="002F7B08">
      <w:pPr>
        <w:pStyle w:val="TXT1"/>
        <w:rPr>
          <w:lang w:val="ru-RU"/>
        </w:rPr>
      </w:pPr>
    </w:p>
    <w:p w14:paraId="5694BC1A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23011A32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9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7C56C774" w14:textId="77777777" w:rsidR="002F7B08" w:rsidRPr="008B209A" w:rsidRDefault="002F7B08" w:rsidP="002F7B08">
      <w:pPr>
        <w:pStyle w:val="TXT1"/>
        <w:rPr>
          <w:lang w:val="ru-RU"/>
        </w:rPr>
      </w:pPr>
    </w:p>
    <w:p w14:paraId="282E9E6F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1F80D461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1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2C604EBA" w14:textId="77777777" w:rsidR="002F7B08" w:rsidRPr="008B209A" w:rsidRDefault="002F7B08" w:rsidP="002F7B08">
      <w:pPr>
        <w:pStyle w:val="TXT1"/>
        <w:rPr>
          <w:lang w:val="ru-RU"/>
        </w:rPr>
      </w:pPr>
    </w:p>
    <w:p w14:paraId="05B905F9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2626D11D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5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3A310D18" w14:textId="77777777" w:rsidR="002F7B08" w:rsidRPr="008B209A" w:rsidRDefault="002F7B08" w:rsidP="002F7B08">
      <w:pPr>
        <w:pStyle w:val="TXT1"/>
        <w:rPr>
          <w:lang w:val="ru-RU"/>
        </w:rPr>
      </w:pPr>
    </w:p>
    <w:p w14:paraId="06D0171B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81321ED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8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11096701" w14:textId="77777777" w:rsidR="002F7B08" w:rsidRPr="008B209A" w:rsidRDefault="002F7B08" w:rsidP="002F7B08">
      <w:pPr>
        <w:pStyle w:val="TXT1"/>
        <w:rPr>
          <w:lang w:val="ru-RU"/>
        </w:rPr>
      </w:pPr>
    </w:p>
    <w:p w14:paraId="30C1460A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01A8BBB6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3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4135F2EF" w14:textId="77777777" w:rsidR="002F7B08" w:rsidRPr="008B209A" w:rsidRDefault="002F7B08" w:rsidP="002F7B08">
      <w:pPr>
        <w:pStyle w:val="TXT1"/>
        <w:rPr>
          <w:lang w:val="ru-RU"/>
        </w:rPr>
      </w:pPr>
    </w:p>
    <w:p w14:paraId="4DB58F0B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493D8498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58148EC3" w14:textId="77777777" w:rsidR="002F7B08" w:rsidRPr="008B209A" w:rsidRDefault="002F7B08" w:rsidP="002F7B08">
      <w:pPr>
        <w:pStyle w:val="TXT1"/>
        <w:rPr>
          <w:lang w:val="ru-RU"/>
        </w:rPr>
      </w:pPr>
    </w:p>
    <w:p w14:paraId="27B5BCFC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021FE9D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1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1D5A8BDD" w14:textId="77777777" w:rsidR="002F7B08" w:rsidRPr="008B209A" w:rsidRDefault="002F7B08" w:rsidP="002F7B08">
      <w:pPr>
        <w:pStyle w:val="TXT1"/>
        <w:rPr>
          <w:lang w:val="ru-RU"/>
        </w:rPr>
      </w:pPr>
    </w:p>
    <w:p w14:paraId="35B45DF4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63851AC0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3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04603209" w14:textId="77777777" w:rsidR="002F7B08" w:rsidRPr="008B209A" w:rsidRDefault="002F7B08" w:rsidP="002F7B08">
      <w:pPr>
        <w:pStyle w:val="TXT1"/>
        <w:rPr>
          <w:lang w:val="ru-RU"/>
        </w:rPr>
      </w:pPr>
    </w:p>
    <w:p w14:paraId="796C4787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4A00F21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0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21543380" w14:textId="77777777" w:rsidR="002F7B08" w:rsidRPr="008B209A" w:rsidRDefault="002F7B08" w:rsidP="002F7B08">
      <w:pPr>
        <w:pStyle w:val="TXT1"/>
        <w:rPr>
          <w:lang w:val="ru-RU"/>
        </w:rPr>
      </w:pPr>
    </w:p>
    <w:p w14:paraId="3648727E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145D2012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6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53A41347" w14:textId="77777777" w:rsidR="002F7B08" w:rsidRPr="008B209A" w:rsidRDefault="002F7B08" w:rsidP="002F7B08">
      <w:pPr>
        <w:pStyle w:val="TXT1"/>
        <w:rPr>
          <w:lang w:val="ru-RU"/>
        </w:rPr>
      </w:pPr>
    </w:p>
    <w:p w14:paraId="5884623C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69B970A9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6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0A23ED92" w14:textId="77777777" w:rsidR="002F7B08" w:rsidRPr="008B209A" w:rsidRDefault="002F7B08" w:rsidP="002F7B08">
      <w:pPr>
        <w:pStyle w:val="TXT1"/>
        <w:rPr>
          <w:lang w:val="ru-RU"/>
        </w:rPr>
      </w:pPr>
    </w:p>
    <w:p w14:paraId="1F5DBC47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6A0CB925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1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0527B9FB" w14:textId="77777777" w:rsidR="002F7B08" w:rsidRPr="008B209A" w:rsidRDefault="002F7B08" w:rsidP="002F7B08">
      <w:pPr>
        <w:pStyle w:val="TXT1"/>
        <w:rPr>
          <w:lang w:val="ru-RU"/>
        </w:rPr>
      </w:pPr>
    </w:p>
    <w:p w14:paraId="6016771F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58E4CF28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4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5CEC04C6" w14:textId="77777777" w:rsidR="002F7B08" w:rsidRPr="008B209A" w:rsidRDefault="002F7B08" w:rsidP="002F7B08">
      <w:pPr>
        <w:pStyle w:val="TXT1"/>
        <w:rPr>
          <w:lang w:val="ru-RU"/>
        </w:rPr>
      </w:pPr>
    </w:p>
    <w:p w14:paraId="65801890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E3B3715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5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40BD1A9D" w14:textId="77777777" w:rsidR="002F7B08" w:rsidRPr="008B209A" w:rsidRDefault="002F7B08" w:rsidP="002F7B08">
      <w:pPr>
        <w:pStyle w:val="TXT1"/>
        <w:rPr>
          <w:lang w:val="ru-RU"/>
        </w:rPr>
      </w:pPr>
    </w:p>
    <w:p w14:paraId="31B2C7C9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32A74030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6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555646EE" w14:textId="77777777" w:rsidR="002F7B08" w:rsidRPr="008B209A" w:rsidRDefault="002F7B08" w:rsidP="002F7B08">
      <w:pPr>
        <w:pStyle w:val="TXT1"/>
        <w:rPr>
          <w:lang w:val="ru-RU"/>
        </w:rPr>
      </w:pPr>
    </w:p>
    <w:p w14:paraId="69EBFBF7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1D2E14F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0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0BE7003B" w14:textId="77777777" w:rsidR="002F7B08" w:rsidRPr="008B209A" w:rsidRDefault="002F7B08" w:rsidP="002F7B08">
      <w:pPr>
        <w:pStyle w:val="TXT1"/>
        <w:rPr>
          <w:lang w:val="ru-RU"/>
        </w:rPr>
      </w:pPr>
    </w:p>
    <w:p w14:paraId="38008943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079EA12A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4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6B998938" w14:textId="77777777" w:rsidR="002F7B08" w:rsidRPr="008B209A" w:rsidRDefault="002F7B08" w:rsidP="002F7B08">
      <w:pPr>
        <w:pStyle w:val="TXT1"/>
        <w:rPr>
          <w:lang w:val="ru-RU"/>
        </w:rPr>
      </w:pPr>
    </w:p>
    <w:p w14:paraId="7C3215B0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2876F3F4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3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7679AA95" w14:textId="77777777" w:rsidR="002F7B08" w:rsidRPr="008B209A" w:rsidRDefault="002F7B08" w:rsidP="002F7B08">
      <w:pPr>
        <w:pStyle w:val="TXT1"/>
        <w:rPr>
          <w:lang w:val="ru-RU"/>
        </w:rPr>
      </w:pPr>
    </w:p>
    <w:p w14:paraId="34921941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63DFA7A8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162FB818" w14:textId="77777777" w:rsidR="002F7B08" w:rsidRPr="008B209A" w:rsidRDefault="002F7B08" w:rsidP="002F7B08">
      <w:pPr>
        <w:pStyle w:val="TXT1"/>
        <w:rPr>
          <w:lang w:val="ru-RU"/>
        </w:rPr>
      </w:pPr>
    </w:p>
    <w:p w14:paraId="3FB61EF3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48CE2CE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4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289CEDC9" w14:textId="77777777" w:rsidR="002F7B08" w:rsidRPr="008B209A" w:rsidRDefault="002F7B08" w:rsidP="002F7B08">
      <w:pPr>
        <w:pStyle w:val="TXT1"/>
        <w:rPr>
          <w:lang w:val="ru-RU"/>
        </w:rPr>
      </w:pPr>
    </w:p>
    <w:p w14:paraId="275B1263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6BDD15B0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5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1B95E3D8" w14:textId="77777777" w:rsidR="002F7B08" w:rsidRPr="008B209A" w:rsidRDefault="002F7B08" w:rsidP="002F7B08">
      <w:pPr>
        <w:pStyle w:val="TXT1"/>
        <w:rPr>
          <w:lang w:val="ru-RU"/>
        </w:rPr>
      </w:pPr>
    </w:p>
    <w:p w14:paraId="6052A651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5DC34AE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4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281CE206" w14:textId="77777777" w:rsidR="002F7B08" w:rsidRPr="008B209A" w:rsidRDefault="002F7B08" w:rsidP="002F7B08">
      <w:pPr>
        <w:pStyle w:val="TXT1"/>
        <w:rPr>
          <w:lang w:val="ru-RU"/>
        </w:rPr>
      </w:pPr>
    </w:p>
    <w:p w14:paraId="7717C7CF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665942EA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8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0968E872" w14:textId="77777777" w:rsidR="002F7B08" w:rsidRPr="008B209A" w:rsidRDefault="002F7B08" w:rsidP="002F7B08">
      <w:pPr>
        <w:pStyle w:val="TXT1"/>
        <w:rPr>
          <w:lang w:val="ru-RU"/>
        </w:rPr>
      </w:pPr>
    </w:p>
    <w:p w14:paraId="18AA244D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523F4B01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0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612D4592" w14:textId="77777777" w:rsidR="002F7B08" w:rsidRPr="008B209A" w:rsidRDefault="002F7B08" w:rsidP="002F7B08">
      <w:pPr>
        <w:pStyle w:val="TXT1"/>
        <w:rPr>
          <w:lang w:val="ru-RU"/>
        </w:rPr>
      </w:pPr>
    </w:p>
    <w:p w14:paraId="20D2D492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5331B968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6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35A2B8DA" w14:textId="77777777" w:rsidR="002F7B08" w:rsidRPr="008B209A" w:rsidRDefault="002F7B08" w:rsidP="002F7B08">
      <w:pPr>
        <w:pStyle w:val="TXT1"/>
        <w:rPr>
          <w:lang w:val="ru-RU"/>
        </w:rPr>
      </w:pPr>
    </w:p>
    <w:p w14:paraId="3E9A5684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41F5DF31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1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10804175" w14:textId="77777777" w:rsidR="002F7B08" w:rsidRPr="008B209A" w:rsidRDefault="002F7B08" w:rsidP="002F7B08">
      <w:pPr>
        <w:pStyle w:val="TXT1"/>
        <w:rPr>
          <w:lang w:val="ru-RU"/>
        </w:rPr>
      </w:pPr>
    </w:p>
    <w:p w14:paraId="235BD323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14BFB0F2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1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18F3F57B" w14:textId="77777777" w:rsidR="002F7B08" w:rsidRPr="008B209A" w:rsidRDefault="002F7B08" w:rsidP="002F7B08">
      <w:pPr>
        <w:pStyle w:val="TXT1"/>
        <w:rPr>
          <w:lang w:val="ru-RU"/>
        </w:rPr>
      </w:pPr>
    </w:p>
    <w:p w14:paraId="621D20AF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127BD1D6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8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332DC6AD" w14:textId="77777777" w:rsidR="002F7B08" w:rsidRPr="008B209A" w:rsidRDefault="002F7B08" w:rsidP="002F7B08">
      <w:pPr>
        <w:pStyle w:val="TXT1"/>
        <w:rPr>
          <w:lang w:val="ru-RU"/>
        </w:rPr>
      </w:pPr>
    </w:p>
    <w:p w14:paraId="7E2B9CB5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6A27BEFE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3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11D6FE34" w14:textId="77777777" w:rsidR="002F7B08" w:rsidRPr="008B209A" w:rsidRDefault="002F7B08" w:rsidP="002F7B08">
      <w:pPr>
        <w:pStyle w:val="TXT1"/>
        <w:rPr>
          <w:lang w:val="ru-RU"/>
        </w:rPr>
      </w:pPr>
    </w:p>
    <w:p w14:paraId="7FE2C1E4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3935401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3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4AE87A5C" w14:textId="77777777" w:rsidR="002F7B08" w:rsidRPr="008B209A" w:rsidRDefault="002F7B08" w:rsidP="002F7B08">
      <w:pPr>
        <w:pStyle w:val="TXT1"/>
        <w:rPr>
          <w:lang w:val="ru-RU"/>
        </w:rPr>
      </w:pPr>
    </w:p>
    <w:p w14:paraId="53AB0A9D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63C3182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6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4E827851" w14:textId="77777777" w:rsidR="002F7B08" w:rsidRPr="008B209A" w:rsidRDefault="002F7B08" w:rsidP="002F7B08">
      <w:pPr>
        <w:pStyle w:val="TXT1"/>
        <w:rPr>
          <w:lang w:val="ru-RU"/>
        </w:rPr>
      </w:pPr>
    </w:p>
    <w:p w14:paraId="7E4EA7B2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2A844390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3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2F20B45E" w14:textId="77777777" w:rsidR="002F7B08" w:rsidRPr="008B209A" w:rsidRDefault="002F7B08" w:rsidP="002F7B08">
      <w:pPr>
        <w:pStyle w:val="TXT1"/>
        <w:rPr>
          <w:lang w:val="ru-RU"/>
        </w:rPr>
      </w:pPr>
    </w:p>
    <w:p w14:paraId="14B457D0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65997BFC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4C365FF1" w14:textId="77777777" w:rsidR="002F7B08" w:rsidRPr="008B209A" w:rsidRDefault="002F7B08" w:rsidP="002F7B08">
      <w:pPr>
        <w:pStyle w:val="TXT1"/>
        <w:rPr>
          <w:lang w:val="ru-RU"/>
        </w:rPr>
      </w:pPr>
    </w:p>
    <w:p w14:paraId="5D0B81E2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1D829312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8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3550D675" w14:textId="77777777" w:rsidR="002F7B08" w:rsidRPr="008B209A" w:rsidRDefault="002F7B08" w:rsidP="002F7B08">
      <w:pPr>
        <w:pStyle w:val="TXT1"/>
        <w:rPr>
          <w:lang w:val="ru-RU"/>
        </w:rPr>
      </w:pPr>
    </w:p>
    <w:p w14:paraId="794013D4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2A45973D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1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4AC7D64D" w14:textId="77777777" w:rsidR="002F7B08" w:rsidRPr="008B209A" w:rsidRDefault="002F7B08" w:rsidP="002F7B08">
      <w:pPr>
        <w:pStyle w:val="TXT1"/>
        <w:rPr>
          <w:lang w:val="ru-RU"/>
        </w:rPr>
      </w:pPr>
    </w:p>
    <w:p w14:paraId="6F752B53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D0C09CE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7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51E13160" w14:textId="77777777" w:rsidR="002F7B08" w:rsidRPr="008B209A" w:rsidRDefault="002F7B08" w:rsidP="002F7B08">
      <w:pPr>
        <w:pStyle w:val="TXT1"/>
        <w:rPr>
          <w:lang w:val="ru-RU"/>
        </w:rPr>
      </w:pPr>
    </w:p>
    <w:p w14:paraId="47300E5C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19A3BB2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4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394EEDC7" w14:textId="77777777" w:rsidR="002F7B08" w:rsidRPr="008B209A" w:rsidRDefault="002F7B08" w:rsidP="002F7B08">
      <w:pPr>
        <w:pStyle w:val="TXT1"/>
        <w:rPr>
          <w:lang w:val="ru-RU"/>
        </w:rPr>
      </w:pPr>
    </w:p>
    <w:p w14:paraId="2404D0BF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67C906FA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261D8BA0" w14:textId="77777777" w:rsidR="002F7B08" w:rsidRPr="008B209A" w:rsidRDefault="002F7B08" w:rsidP="002F7B08">
      <w:pPr>
        <w:pStyle w:val="TXT1"/>
        <w:rPr>
          <w:lang w:val="ru-RU"/>
        </w:rPr>
      </w:pPr>
    </w:p>
    <w:p w14:paraId="568234B1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5C2C53A6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8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2B91EFFB" w14:textId="77777777" w:rsidR="002F7B08" w:rsidRPr="008B209A" w:rsidRDefault="002F7B08" w:rsidP="002F7B08">
      <w:pPr>
        <w:pStyle w:val="TXT1"/>
        <w:rPr>
          <w:lang w:val="ru-RU"/>
        </w:rPr>
      </w:pPr>
    </w:p>
    <w:p w14:paraId="18B04082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3CA78A4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2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0270917A" w14:textId="77777777" w:rsidR="002F7B08" w:rsidRPr="008B209A" w:rsidRDefault="002F7B08" w:rsidP="002F7B08">
      <w:pPr>
        <w:pStyle w:val="TXT1"/>
        <w:rPr>
          <w:lang w:val="ru-RU"/>
        </w:rPr>
      </w:pPr>
    </w:p>
    <w:p w14:paraId="338993F8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3FFE4FBD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2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1A45CA72" w14:textId="77777777" w:rsidR="002F7B08" w:rsidRPr="008B209A" w:rsidRDefault="002F7B08" w:rsidP="002F7B08">
      <w:pPr>
        <w:pStyle w:val="TXT1"/>
        <w:rPr>
          <w:lang w:val="ru-RU"/>
        </w:rPr>
      </w:pPr>
    </w:p>
    <w:p w14:paraId="02744784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41E84D19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7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07E29021" w14:textId="77777777" w:rsidR="002F7B08" w:rsidRPr="008B209A" w:rsidRDefault="002F7B08" w:rsidP="002F7B08">
      <w:pPr>
        <w:pStyle w:val="TXT1"/>
        <w:rPr>
          <w:lang w:val="ru-RU"/>
        </w:rPr>
      </w:pPr>
    </w:p>
    <w:p w14:paraId="19BFF684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460E61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3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4467ECC7" w14:textId="77777777" w:rsidR="002F7B08" w:rsidRPr="008B209A" w:rsidRDefault="002F7B08" w:rsidP="002F7B08">
      <w:pPr>
        <w:pStyle w:val="TXT1"/>
        <w:rPr>
          <w:lang w:val="ru-RU"/>
        </w:rPr>
      </w:pPr>
    </w:p>
    <w:p w14:paraId="61F361D6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50FD3CE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4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1E15AAC1" w14:textId="77777777" w:rsidR="002F7B08" w:rsidRPr="008B209A" w:rsidRDefault="002F7B08" w:rsidP="002F7B08">
      <w:pPr>
        <w:pStyle w:val="TXT1"/>
        <w:rPr>
          <w:lang w:val="ru-RU"/>
        </w:rPr>
      </w:pPr>
    </w:p>
    <w:p w14:paraId="4044833B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1F6B5576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0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73BA6056" w14:textId="77777777" w:rsidR="002F7B08" w:rsidRPr="008B209A" w:rsidRDefault="002F7B08" w:rsidP="002F7B08">
      <w:pPr>
        <w:pStyle w:val="TXT1"/>
        <w:rPr>
          <w:lang w:val="ru-RU"/>
        </w:rPr>
      </w:pPr>
    </w:p>
    <w:p w14:paraId="500EC697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61E578BA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3B556AA9" w14:textId="77777777" w:rsidR="002F7B08" w:rsidRPr="008B209A" w:rsidRDefault="002F7B08" w:rsidP="002F7B08">
      <w:pPr>
        <w:pStyle w:val="TXT1"/>
        <w:rPr>
          <w:lang w:val="ru-RU"/>
        </w:rPr>
      </w:pPr>
    </w:p>
    <w:p w14:paraId="56E9AF3C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5DF46278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0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03726EFD" w14:textId="77777777" w:rsidR="002F7B08" w:rsidRPr="002F7B08" w:rsidRDefault="002F7B08" w:rsidP="002F7B08">
      <w:pPr>
        <w:pStyle w:val="TXT1"/>
      </w:pPr>
    </w:p>
    <w:p w14:paraId="581887C5" w14:textId="77777777" w:rsidR="002F7B08" w:rsidRPr="002F7B08" w:rsidRDefault="002F7B08" w:rsidP="002F7B08">
      <w:pPr>
        <w:pStyle w:val="TXT1"/>
      </w:pPr>
      <w:r w:rsidRPr="002F7B08">
        <w:t>CPU times: total: 35min 8s</w:t>
      </w:r>
    </w:p>
    <w:p w14:paraId="7AA02F5F" w14:textId="401D82AF" w:rsidR="002F7B08" w:rsidRPr="002F7B08" w:rsidRDefault="002F7B08" w:rsidP="002F7B08">
      <w:pPr>
        <w:pStyle w:val="TXT1"/>
      </w:pPr>
      <w:r w:rsidRPr="002F7B08">
        <w:t>Wall time: 50min 43s</w:t>
      </w:r>
    </w:p>
    <w:p w14:paraId="7E3A4F96" w14:textId="0923B92A" w:rsidR="002F7B08" w:rsidRPr="007B244F" w:rsidRDefault="0059667B" w:rsidP="0059667B">
      <w:pPr>
        <w:pStyle w:val="2"/>
      </w:pPr>
      <w:bookmarkStart w:id="73" w:name="_Toc172787055"/>
      <w:r w:rsidRPr="0059667B">
        <w:t xml:space="preserve">С </w:t>
      </w:r>
      <w:proofErr w:type="spellStart"/>
      <w:r w:rsidRPr="0059667B">
        <w:t>шагом</w:t>
      </w:r>
      <w:proofErr w:type="spellEnd"/>
      <w:r w:rsidRPr="0059667B">
        <w:t xml:space="preserve"> в </w:t>
      </w:r>
      <w:proofErr w:type="spellStart"/>
      <w:r w:rsidRPr="0059667B">
        <w:t>неделю</w:t>
      </w:r>
      <w:bookmarkEnd w:id="73"/>
      <w:proofErr w:type="spellEnd"/>
    </w:p>
    <w:p w14:paraId="19F8A666" w14:textId="7BE8B3CB" w:rsidR="007B244F" w:rsidRDefault="00CC65B5" w:rsidP="007B244F">
      <w:r>
        <w:t xml:space="preserve">Запустим кросс-валидацию данных </w:t>
      </w:r>
      <w:proofErr w:type="spellStart"/>
      <w:r w:rsidRPr="00391FB2">
        <w:rPr>
          <w:rStyle w:val="bash0"/>
        </w:rPr>
        <w:t>data_loaded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Pr="00391FB2">
        <w:rPr>
          <w:rStyle w:val="bash0"/>
        </w:rPr>
        <w:t>rf_model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4</w:t>
      </w:r>
      <w:r w:rsidRPr="00391FB2">
        <w:rPr>
          <w:rStyle w:val="bash0"/>
        </w:rPr>
        <w:t xml:space="preserve">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неделя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proofErr w:type="spellStart"/>
      <w:r w:rsidRPr="00391FB2">
        <w:rPr>
          <w:rStyle w:val="bash0"/>
        </w:rPr>
        <w:t>currency_list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proofErr w:type="spellStart"/>
      <w:r w:rsidRPr="00391FB2">
        <w:rPr>
          <w:rStyle w:val="bash0"/>
        </w:rPr>
        <w:t>cv_info</w:t>
      </w:r>
      <w:proofErr w:type="spellEnd"/>
      <w:r w:rsidR="007B244F" w:rsidRPr="007B244F">
        <w:t>.</w:t>
      </w:r>
    </w:p>
    <w:p w14:paraId="6F51B68B" w14:textId="4E4E15F3" w:rsidR="00E15F46" w:rsidRPr="00E15F46" w:rsidRDefault="00E15F46" w:rsidP="00E15F46">
      <w:pPr>
        <w:pStyle w:val="Title"/>
        <w:rPr>
          <w:lang w:val="ru-RU"/>
        </w:rPr>
      </w:pPr>
      <w:r w:rsidRPr="00E15F46">
        <w:rPr>
          <w:lang w:val="ru-RU"/>
        </w:rPr>
        <w:t xml:space="preserve">ячейка </w:t>
      </w:r>
      <w:r>
        <w:t>Jupiter</w:t>
      </w:r>
      <w:r w:rsidRPr="00E15F46">
        <w:rPr>
          <w:lang w:val="ru-RU"/>
        </w:rPr>
        <w:t xml:space="preserve"> </w:t>
      </w:r>
      <w:r>
        <w:t>Notebook</w:t>
      </w:r>
    </w:p>
    <w:p w14:paraId="2D77FC8B" w14:textId="77777777" w:rsidR="00E15F46" w:rsidRPr="003A06CC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%%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time</w:t>
      </w:r>
    </w:p>
    <w:p w14:paraId="6F201F82" w14:textId="77777777" w:rsidR="00E15F46" w:rsidRPr="00CA11FD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Будем кросс-</w:t>
      </w:r>
      <w:proofErr w:type="spellStart"/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валидировать</w:t>
      </w:r>
      <w:proofErr w:type="spellEnd"/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 10 раз по недели</w:t>
      </w:r>
    </w:p>
    <w:p w14:paraId="3E65B537" w14:textId="77777777" w:rsidR="00E15F46" w:rsidRPr="003A06CC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v_info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ross_validation_time_</w:t>
      </w:r>
      <w:proofErr w:type="gram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series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spellStart"/>
      <w:proofErr w:type="gram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rf_model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data_loaded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2024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18"/>
          <w14:ligatures w14:val="none"/>
        </w:rPr>
        <w:t>'Week'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v_info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1BE81274" w14:textId="54A73B00" w:rsidR="007B244F" w:rsidRPr="007B244F" w:rsidRDefault="00214991" w:rsidP="007B244F">
      <w:r>
        <w:t xml:space="preserve">В процессе кросс-валидации выводиться информация для </w:t>
      </w:r>
      <w:proofErr w:type="spellStart"/>
      <w:r w:rsidRPr="006F1188">
        <w:rPr>
          <w:rStyle w:val="bash0"/>
        </w:rPr>
        <w:t>Train</w:t>
      </w:r>
      <w:proofErr w:type="spellEnd"/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</w:t>
      </w:r>
      <w:proofErr w:type="spellStart"/>
      <w:r>
        <w:t>таргетов</w:t>
      </w:r>
      <w:proofErr w:type="spellEnd"/>
      <w:r>
        <w:t xml:space="preserve">, ошибка предсказания рассчитывается по метрике </w:t>
      </w:r>
      <w:proofErr w:type="spellStart"/>
      <w:r w:rsidRPr="006F1188">
        <w:rPr>
          <w:rStyle w:val="bash0"/>
        </w:rPr>
        <w:t>map</w:t>
      </w:r>
      <w:r>
        <w:rPr>
          <w:rStyle w:val="bash0"/>
        </w:rPr>
        <w:t>е</w:t>
      </w:r>
      <w:proofErr w:type="spellEnd"/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7B244F">
        <w:t>.</w:t>
      </w:r>
    </w:p>
    <w:p w14:paraId="627B3016" w14:textId="2AF0AD96" w:rsidR="00E15F46" w:rsidRPr="00E15F46" w:rsidRDefault="00E15F46" w:rsidP="00E15F46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0E579A7E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51CE9B7B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6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7E2F9100" w14:textId="77777777" w:rsidR="0059667B" w:rsidRPr="008B209A" w:rsidRDefault="0059667B" w:rsidP="0059667B">
      <w:pPr>
        <w:pStyle w:val="TXT1"/>
        <w:rPr>
          <w:lang w:val="ru-RU"/>
        </w:rPr>
      </w:pPr>
    </w:p>
    <w:p w14:paraId="01DAAC9B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D1C76AC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08017F74" w14:textId="77777777" w:rsidR="0059667B" w:rsidRPr="008B209A" w:rsidRDefault="0059667B" w:rsidP="0059667B">
      <w:pPr>
        <w:pStyle w:val="TXT1"/>
        <w:rPr>
          <w:lang w:val="ru-RU"/>
        </w:rPr>
      </w:pPr>
    </w:p>
    <w:p w14:paraId="3C833CE3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11C3AFB4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3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1B383AB3" w14:textId="77777777" w:rsidR="0059667B" w:rsidRPr="008B209A" w:rsidRDefault="0059667B" w:rsidP="0059667B">
      <w:pPr>
        <w:pStyle w:val="TXT1"/>
        <w:rPr>
          <w:lang w:val="ru-RU"/>
        </w:rPr>
      </w:pPr>
    </w:p>
    <w:p w14:paraId="5730A23E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FCD0DB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78944CF1" w14:textId="77777777" w:rsidR="0059667B" w:rsidRPr="008B209A" w:rsidRDefault="0059667B" w:rsidP="0059667B">
      <w:pPr>
        <w:pStyle w:val="TXT1"/>
        <w:rPr>
          <w:lang w:val="ru-RU"/>
        </w:rPr>
      </w:pPr>
    </w:p>
    <w:p w14:paraId="6C58B88D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2ACF4EE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603D241A" w14:textId="77777777" w:rsidR="0059667B" w:rsidRPr="008B209A" w:rsidRDefault="0059667B" w:rsidP="0059667B">
      <w:pPr>
        <w:pStyle w:val="TXT1"/>
        <w:rPr>
          <w:lang w:val="ru-RU"/>
        </w:rPr>
      </w:pPr>
    </w:p>
    <w:p w14:paraId="249EEAE4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FA5E073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1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19A0A1C0" w14:textId="77777777" w:rsidR="0059667B" w:rsidRPr="008B209A" w:rsidRDefault="0059667B" w:rsidP="0059667B">
      <w:pPr>
        <w:pStyle w:val="TXT1"/>
        <w:rPr>
          <w:lang w:val="ru-RU"/>
        </w:rPr>
      </w:pPr>
    </w:p>
    <w:p w14:paraId="426A13E6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A8A2D87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22017F1E" w14:textId="77777777" w:rsidR="0059667B" w:rsidRPr="008B209A" w:rsidRDefault="0059667B" w:rsidP="0059667B">
      <w:pPr>
        <w:pStyle w:val="TXT1"/>
        <w:rPr>
          <w:lang w:val="ru-RU"/>
        </w:rPr>
      </w:pPr>
    </w:p>
    <w:p w14:paraId="2E766B1B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0FF7B00C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2C29698B" w14:textId="77777777" w:rsidR="0059667B" w:rsidRPr="008B209A" w:rsidRDefault="0059667B" w:rsidP="0059667B">
      <w:pPr>
        <w:pStyle w:val="TXT1"/>
        <w:rPr>
          <w:lang w:val="ru-RU"/>
        </w:rPr>
      </w:pPr>
    </w:p>
    <w:p w14:paraId="4BC2C147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097D9B16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32B349C0" w14:textId="77777777" w:rsidR="0059667B" w:rsidRPr="008B209A" w:rsidRDefault="0059667B" w:rsidP="0059667B">
      <w:pPr>
        <w:pStyle w:val="TXT1"/>
        <w:rPr>
          <w:lang w:val="ru-RU"/>
        </w:rPr>
      </w:pPr>
    </w:p>
    <w:p w14:paraId="23210B6A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45BFB1FB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7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661BC72B" w14:textId="77777777" w:rsidR="0059667B" w:rsidRPr="008B209A" w:rsidRDefault="0059667B" w:rsidP="0059667B">
      <w:pPr>
        <w:pStyle w:val="TXT1"/>
        <w:rPr>
          <w:lang w:val="ru-RU"/>
        </w:rPr>
      </w:pPr>
    </w:p>
    <w:p w14:paraId="52B4A66B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776142FD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4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6953E83B" w14:textId="77777777" w:rsidR="0059667B" w:rsidRPr="008B209A" w:rsidRDefault="0059667B" w:rsidP="0059667B">
      <w:pPr>
        <w:pStyle w:val="TXT1"/>
        <w:rPr>
          <w:lang w:val="ru-RU"/>
        </w:rPr>
      </w:pPr>
    </w:p>
    <w:p w14:paraId="5301173E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6BE5905E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60E06719" w14:textId="77777777" w:rsidR="0059667B" w:rsidRPr="008B209A" w:rsidRDefault="0059667B" w:rsidP="0059667B">
      <w:pPr>
        <w:pStyle w:val="TXT1"/>
        <w:rPr>
          <w:lang w:val="ru-RU"/>
        </w:rPr>
      </w:pPr>
    </w:p>
    <w:p w14:paraId="1BE01B27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7F7E5E50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7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2DF51747" w14:textId="77777777" w:rsidR="0059667B" w:rsidRPr="008B209A" w:rsidRDefault="0059667B" w:rsidP="0059667B">
      <w:pPr>
        <w:pStyle w:val="TXT1"/>
        <w:rPr>
          <w:lang w:val="ru-RU"/>
        </w:rPr>
      </w:pPr>
    </w:p>
    <w:p w14:paraId="2E8ACE25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1E1322A2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5F245560" w14:textId="77777777" w:rsidR="0059667B" w:rsidRPr="008B209A" w:rsidRDefault="0059667B" w:rsidP="0059667B">
      <w:pPr>
        <w:pStyle w:val="TXT1"/>
        <w:rPr>
          <w:lang w:val="ru-RU"/>
        </w:rPr>
      </w:pPr>
    </w:p>
    <w:p w14:paraId="0FEC2A61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222914B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7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332CE415" w14:textId="77777777" w:rsidR="0059667B" w:rsidRPr="008B209A" w:rsidRDefault="0059667B" w:rsidP="0059667B">
      <w:pPr>
        <w:pStyle w:val="TXT1"/>
        <w:rPr>
          <w:lang w:val="ru-RU"/>
        </w:rPr>
      </w:pPr>
    </w:p>
    <w:p w14:paraId="5C36BA97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AA11F34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5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5236DA64" w14:textId="77777777" w:rsidR="0059667B" w:rsidRPr="008B209A" w:rsidRDefault="0059667B" w:rsidP="0059667B">
      <w:pPr>
        <w:pStyle w:val="TXT1"/>
        <w:rPr>
          <w:lang w:val="ru-RU"/>
        </w:rPr>
      </w:pPr>
    </w:p>
    <w:p w14:paraId="1D6519A1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4A94ED29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4E5B1629" w14:textId="77777777" w:rsidR="0059667B" w:rsidRPr="008B209A" w:rsidRDefault="0059667B" w:rsidP="0059667B">
      <w:pPr>
        <w:pStyle w:val="TXT1"/>
        <w:rPr>
          <w:lang w:val="ru-RU"/>
        </w:rPr>
      </w:pPr>
    </w:p>
    <w:p w14:paraId="176DFBB0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715D4BC7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2330FE04" w14:textId="77777777" w:rsidR="0059667B" w:rsidRPr="008B209A" w:rsidRDefault="0059667B" w:rsidP="0059667B">
      <w:pPr>
        <w:pStyle w:val="TXT1"/>
        <w:rPr>
          <w:lang w:val="ru-RU"/>
        </w:rPr>
      </w:pPr>
    </w:p>
    <w:p w14:paraId="298DA883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A8660E3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503FC040" w14:textId="77777777" w:rsidR="0059667B" w:rsidRPr="008B209A" w:rsidRDefault="0059667B" w:rsidP="0059667B">
      <w:pPr>
        <w:pStyle w:val="TXT1"/>
        <w:rPr>
          <w:lang w:val="ru-RU"/>
        </w:rPr>
      </w:pPr>
    </w:p>
    <w:p w14:paraId="38BF44A5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1CB94F47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0C230866" w14:textId="77777777" w:rsidR="0059667B" w:rsidRPr="008B209A" w:rsidRDefault="0059667B" w:rsidP="0059667B">
      <w:pPr>
        <w:pStyle w:val="TXT1"/>
        <w:rPr>
          <w:lang w:val="ru-RU"/>
        </w:rPr>
      </w:pPr>
    </w:p>
    <w:p w14:paraId="3705EDF9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798736C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6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534D81E1" w14:textId="77777777" w:rsidR="0059667B" w:rsidRPr="008B209A" w:rsidRDefault="0059667B" w:rsidP="0059667B">
      <w:pPr>
        <w:pStyle w:val="TXT1"/>
        <w:rPr>
          <w:lang w:val="ru-RU"/>
        </w:rPr>
      </w:pPr>
    </w:p>
    <w:p w14:paraId="5F7C6BE1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43437A1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0EAFBF04" w14:textId="77777777" w:rsidR="0059667B" w:rsidRPr="008B209A" w:rsidRDefault="0059667B" w:rsidP="0059667B">
      <w:pPr>
        <w:pStyle w:val="TXT1"/>
        <w:rPr>
          <w:lang w:val="ru-RU"/>
        </w:rPr>
      </w:pPr>
    </w:p>
    <w:p w14:paraId="073FBD32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3349D83E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4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32F99B64" w14:textId="77777777" w:rsidR="0059667B" w:rsidRPr="008B209A" w:rsidRDefault="0059667B" w:rsidP="0059667B">
      <w:pPr>
        <w:pStyle w:val="TXT1"/>
        <w:rPr>
          <w:lang w:val="ru-RU"/>
        </w:rPr>
      </w:pPr>
    </w:p>
    <w:p w14:paraId="2CCB0F24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05109A52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3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68FCDEC7" w14:textId="77777777" w:rsidR="0059667B" w:rsidRPr="008B209A" w:rsidRDefault="0059667B" w:rsidP="0059667B">
      <w:pPr>
        <w:pStyle w:val="TXT1"/>
        <w:rPr>
          <w:lang w:val="ru-RU"/>
        </w:rPr>
      </w:pPr>
    </w:p>
    <w:p w14:paraId="47FB71D4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144A9D52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0D821B53" w14:textId="77777777" w:rsidR="0059667B" w:rsidRPr="008B209A" w:rsidRDefault="0059667B" w:rsidP="0059667B">
      <w:pPr>
        <w:pStyle w:val="TXT1"/>
        <w:rPr>
          <w:lang w:val="ru-RU"/>
        </w:rPr>
      </w:pPr>
    </w:p>
    <w:p w14:paraId="535EEC09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B91E78A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6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276C83E8" w14:textId="77777777" w:rsidR="0059667B" w:rsidRPr="008B209A" w:rsidRDefault="0059667B" w:rsidP="0059667B">
      <w:pPr>
        <w:pStyle w:val="TXT1"/>
        <w:rPr>
          <w:lang w:val="ru-RU"/>
        </w:rPr>
      </w:pPr>
    </w:p>
    <w:p w14:paraId="090D2EFB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9D00289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1BFE3A2F" w14:textId="77777777" w:rsidR="0059667B" w:rsidRPr="008B209A" w:rsidRDefault="0059667B" w:rsidP="0059667B">
      <w:pPr>
        <w:pStyle w:val="TXT1"/>
        <w:rPr>
          <w:lang w:val="ru-RU"/>
        </w:rPr>
      </w:pPr>
    </w:p>
    <w:p w14:paraId="030ACC95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505729C0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3AE97861" w14:textId="77777777" w:rsidR="0059667B" w:rsidRPr="008B209A" w:rsidRDefault="0059667B" w:rsidP="0059667B">
      <w:pPr>
        <w:pStyle w:val="TXT1"/>
        <w:rPr>
          <w:lang w:val="ru-RU"/>
        </w:rPr>
      </w:pPr>
    </w:p>
    <w:p w14:paraId="29BBF29D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A572E8E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6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6DA1B5EE" w14:textId="77777777" w:rsidR="0059667B" w:rsidRPr="008B209A" w:rsidRDefault="0059667B" w:rsidP="0059667B">
      <w:pPr>
        <w:pStyle w:val="TXT1"/>
        <w:rPr>
          <w:lang w:val="ru-RU"/>
        </w:rPr>
      </w:pPr>
    </w:p>
    <w:p w14:paraId="6FCD5C13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3452456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8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533D6E0A" w14:textId="77777777" w:rsidR="0059667B" w:rsidRPr="008B209A" w:rsidRDefault="0059667B" w:rsidP="0059667B">
      <w:pPr>
        <w:pStyle w:val="TXT1"/>
        <w:rPr>
          <w:lang w:val="ru-RU"/>
        </w:rPr>
      </w:pPr>
    </w:p>
    <w:p w14:paraId="76B34581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567E57D4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47FC447F" w14:textId="77777777" w:rsidR="0059667B" w:rsidRPr="008B209A" w:rsidRDefault="0059667B" w:rsidP="0059667B">
      <w:pPr>
        <w:pStyle w:val="TXT1"/>
        <w:rPr>
          <w:lang w:val="ru-RU"/>
        </w:rPr>
      </w:pPr>
    </w:p>
    <w:p w14:paraId="33DC85DE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E08654C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1322F1AC" w14:textId="77777777" w:rsidR="0059667B" w:rsidRPr="008B209A" w:rsidRDefault="0059667B" w:rsidP="0059667B">
      <w:pPr>
        <w:pStyle w:val="TXT1"/>
        <w:rPr>
          <w:lang w:val="ru-RU"/>
        </w:rPr>
      </w:pPr>
    </w:p>
    <w:p w14:paraId="3E9E1DE3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52ED7577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7AC03490" w14:textId="77777777" w:rsidR="0059667B" w:rsidRPr="008B209A" w:rsidRDefault="0059667B" w:rsidP="0059667B">
      <w:pPr>
        <w:pStyle w:val="TXT1"/>
        <w:rPr>
          <w:lang w:val="ru-RU"/>
        </w:rPr>
      </w:pPr>
    </w:p>
    <w:p w14:paraId="3AAD6C74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A266699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1E3AC7DD" w14:textId="77777777" w:rsidR="0059667B" w:rsidRPr="008B209A" w:rsidRDefault="0059667B" w:rsidP="0059667B">
      <w:pPr>
        <w:pStyle w:val="TXT1"/>
        <w:rPr>
          <w:lang w:val="ru-RU"/>
        </w:rPr>
      </w:pPr>
    </w:p>
    <w:p w14:paraId="50121950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6161FC75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0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071F1203" w14:textId="77777777" w:rsidR="0059667B" w:rsidRPr="008B209A" w:rsidRDefault="0059667B" w:rsidP="0059667B">
      <w:pPr>
        <w:pStyle w:val="TXT1"/>
        <w:rPr>
          <w:lang w:val="ru-RU"/>
        </w:rPr>
      </w:pPr>
    </w:p>
    <w:p w14:paraId="4E02BA15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9A98BEC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5869C3D6" w14:textId="77777777" w:rsidR="0059667B" w:rsidRPr="008B209A" w:rsidRDefault="0059667B" w:rsidP="0059667B">
      <w:pPr>
        <w:pStyle w:val="TXT1"/>
        <w:rPr>
          <w:lang w:val="ru-RU"/>
        </w:rPr>
      </w:pPr>
    </w:p>
    <w:p w14:paraId="6C8AC02E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1FBA3F1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0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4DCD1883" w14:textId="77777777" w:rsidR="0059667B" w:rsidRPr="008B209A" w:rsidRDefault="0059667B" w:rsidP="0059667B">
      <w:pPr>
        <w:pStyle w:val="TXT1"/>
        <w:rPr>
          <w:lang w:val="ru-RU"/>
        </w:rPr>
      </w:pPr>
    </w:p>
    <w:p w14:paraId="503229C3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2F790551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0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50CDC858" w14:textId="77777777" w:rsidR="0059667B" w:rsidRPr="008B209A" w:rsidRDefault="0059667B" w:rsidP="0059667B">
      <w:pPr>
        <w:pStyle w:val="TXT1"/>
        <w:rPr>
          <w:lang w:val="ru-RU"/>
        </w:rPr>
      </w:pPr>
    </w:p>
    <w:p w14:paraId="018BC299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69B506E6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7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>
        <w:t>gbp</w:t>
      </w:r>
      <w:proofErr w:type="spellEnd"/>
      <w:r w:rsidRPr="008B209A">
        <w:rPr>
          <w:lang w:val="ru-RU"/>
        </w:rPr>
        <w:t>_</w:t>
      </w:r>
      <w:r>
        <w:t>rub</w:t>
      </w:r>
    </w:p>
    <w:p w14:paraId="60D6A2E9" w14:textId="77777777" w:rsidR="0059667B" w:rsidRPr="008B209A" w:rsidRDefault="0059667B" w:rsidP="0059667B">
      <w:pPr>
        <w:pStyle w:val="TXT1"/>
        <w:rPr>
          <w:lang w:val="ru-RU"/>
        </w:rPr>
      </w:pPr>
    </w:p>
    <w:p w14:paraId="2534A587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6FBF008F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0D8569F5" w14:textId="77777777" w:rsidR="0059667B" w:rsidRPr="008B209A" w:rsidRDefault="0059667B" w:rsidP="0059667B">
      <w:pPr>
        <w:pStyle w:val="TXT1"/>
        <w:rPr>
          <w:lang w:val="ru-RU"/>
        </w:rPr>
      </w:pPr>
    </w:p>
    <w:p w14:paraId="523EA728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489F8A7D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2B90B8E6" w14:textId="77777777" w:rsidR="0059667B" w:rsidRPr="008B209A" w:rsidRDefault="0059667B" w:rsidP="0059667B">
      <w:pPr>
        <w:pStyle w:val="TXT1"/>
        <w:rPr>
          <w:lang w:val="ru-RU"/>
        </w:rPr>
      </w:pPr>
    </w:p>
    <w:p w14:paraId="6A122113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48BC7B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1179B450" w14:textId="77777777" w:rsidR="0059667B" w:rsidRPr="008B209A" w:rsidRDefault="0059667B" w:rsidP="0059667B">
      <w:pPr>
        <w:pStyle w:val="TXT1"/>
        <w:rPr>
          <w:lang w:val="ru-RU"/>
        </w:rPr>
      </w:pPr>
    </w:p>
    <w:p w14:paraId="05072C12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7F325B31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49E170E5" w14:textId="77777777" w:rsidR="0059667B" w:rsidRPr="008B209A" w:rsidRDefault="0059667B" w:rsidP="0059667B">
      <w:pPr>
        <w:pStyle w:val="TXT1"/>
        <w:rPr>
          <w:lang w:val="ru-RU"/>
        </w:rPr>
      </w:pPr>
    </w:p>
    <w:p w14:paraId="68B4D209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BEAA31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737FCB46" w14:textId="77777777" w:rsidR="0059667B" w:rsidRPr="008B209A" w:rsidRDefault="0059667B" w:rsidP="0059667B">
      <w:pPr>
        <w:pStyle w:val="TXT1"/>
        <w:rPr>
          <w:lang w:val="ru-RU"/>
        </w:rPr>
      </w:pPr>
    </w:p>
    <w:p w14:paraId="08A62A81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69B943E5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036E8867" w14:textId="77777777" w:rsidR="0059667B" w:rsidRPr="008B209A" w:rsidRDefault="0059667B" w:rsidP="0059667B">
      <w:pPr>
        <w:pStyle w:val="TXT1"/>
        <w:rPr>
          <w:lang w:val="ru-RU"/>
        </w:rPr>
      </w:pPr>
    </w:p>
    <w:p w14:paraId="42739396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66F1B5DC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8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61DAA6FD" w14:textId="77777777" w:rsidR="0059667B" w:rsidRPr="008B209A" w:rsidRDefault="0059667B" w:rsidP="0059667B">
      <w:pPr>
        <w:pStyle w:val="TXT1"/>
        <w:rPr>
          <w:lang w:val="ru-RU"/>
        </w:rPr>
      </w:pPr>
    </w:p>
    <w:p w14:paraId="1C453199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58C6D76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17500829" w14:textId="77777777" w:rsidR="0059667B" w:rsidRPr="008B209A" w:rsidRDefault="0059667B" w:rsidP="0059667B">
      <w:pPr>
        <w:pStyle w:val="TXT1"/>
        <w:rPr>
          <w:lang w:val="ru-RU"/>
        </w:rPr>
      </w:pPr>
    </w:p>
    <w:p w14:paraId="7455BA86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17E19846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449B76FE" w14:textId="77777777" w:rsidR="0059667B" w:rsidRPr="008B209A" w:rsidRDefault="0059667B" w:rsidP="0059667B">
      <w:pPr>
        <w:pStyle w:val="TXT1"/>
        <w:rPr>
          <w:lang w:val="ru-RU"/>
        </w:rPr>
      </w:pPr>
    </w:p>
    <w:p w14:paraId="1B30C5A4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91AF67A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3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5A6E6E40" w14:textId="77777777" w:rsidR="0059667B" w:rsidRPr="008B209A" w:rsidRDefault="0059667B" w:rsidP="0059667B">
      <w:pPr>
        <w:pStyle w:val="TXT1"/>
        <w:rPr>
          <w:lang w:val="ru-RU"/>
        </w:rPr>
      </w:pPr>
    </w:p>
    <w:p w14:paraId="59887579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630F9632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8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6801E3F0" w14:textId="77777777" w:rsidR="0059667B" w:rsidRPr="008B209A" w:rsidRDefault="0059667B" w:rsidP="0059667B">
      <w:pPr>
        <w:pStyle w:val="TXT1"/>
        <w:rPr>
          <w:lang w:val="ru-RU"/>
        </w:rPr>
      </w:pPr>
    </w:p>
    <w:p w14:paraId="2B925DFB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292C4053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21AC7756" w14:textId="77777777" w:rsidR="0059667B" w:rsidRPr="008B209A" w:rsidRDefault="0059667B" w:rsidP="0059667B">
      <w:pPr>
        <w:pStyle w:val="TXT1"/>
        <w:rPr>
          <w:lang w:val="ru-RU"/>
        </w:rPr>
      </w:pPr>
    </w:p>
    <w:p w14:paraId="706AE725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0326C87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4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397A5B13" w14:textId="77777777" w:rsidR="0059667B" w:rsidRPr="008B209A" w:rsidRDefault="0059667B" w:rsidP="0059667B">
      <w:pPr>
        <w:pStyle w:val="TXT1"/>
        <w:rPr>
          <w:lang w:val="ru-RU"/>
        </w:rPr>
      </w:pPr>
    </w:p>
    <w:p w14:paraId="2604AE30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1C9B2974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0791FB98" w14:textId="77777777" w:rsidR="0059667B" w:rsidRPr="008B209A" w:rsidRDefault="0059667B" w:rsidP="0059667B">
      <w:pPr>
        <w:pStyle w:val="TXT1"/>
        <w:rPr>
          <w:lang w:val="ru-RU"/>
        </w:rPr>
      </w:pPr>
    </w:p>
    <w:p w14:paraId="066DAF65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8EE5982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4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2AECA353" w14:textId="77777777" w:rsidR="0059667B" w:rsidRPr="008B209A" w:rsidRDefault="0059667B" w:rsidP="0059667B">
      <w:pPr>
        <w:pStyle w:val="TXT1"/>
        <w:rPr>
          <w:lang w:val="ru-RU"/>
        </w:rPr>
      </w:pPr>
    </w:p>
    <w:p w14:paraId="53426B7C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6226710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60D8A3AE" w14:textId="77777777" w:rsidR="0059667B" w:rsidRPr="008B209A" w:rsidRDefault="0059667B" w:rsidP="0059667B">
      <w:pPr>
        <w:pStyle w:val="TXT1"/>
        <w:rPr>
          <w:lang w:val="ru-RU"/>
        </w:rPr>
      </w:pPr>
    </w:p>
    <w:p w14:paraId="720C465D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BF45D29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4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48A6E601" w14:textId="77777777" w:rsidR="0059667B" w:rsidRPr="008B209A" w:rsidRDefault="0059667B" w:rsidP="0059667B">
      <w:pPr>
        <w:pStyle w:val="TXT1"/>
        <w:rPr>
          <w:lang w:val="ru-RU"/>
        </w:rPr>
      </w:pPr>
    </w:p>
    <w:p w14:paraId="45D294B9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AA04750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31DC9431" w14:textId="77777777" w:rsidR="0059667B" w:rsidRPr="008B209A" w:rsidRDefault="0059667B" w:rsidP="0059667B">
      <w:pPr>
        <w:pStyle w:val="TXT1"/>
        <w:rPr>
          <w:lang w:val="ru-RU"/>
        </w:rPr>
      </w:pPr>
    </w:p>
    <w:p w14:paraId="762DE441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599A8441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17D08829" w14:textId="77777777" w:rsidR="0059667B" w:rsidRPr="008B209A" w:rsidRDefault="0059667B" w:rsidP="0059667B">
      <w:pPr>
        <w:pStyle w:val="TXT1"/>
        <w:rPr>
          <w:lang w:val="ru-RU"/>
        </w:rPr>
      </w:pPr>
    </w:p>
    <w:p w14:paraId="36043881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AF87BC3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09B0CBF3" w14:textId="77777777" w:rsidR="0059667B" w:rsidRPr="008B209A" w:rsidRDefault="0059667B" w:rsidP="0059667B">
      <w:pPr>
        <w:pStyle w:val="TXT1"/>
        <w:rPr>
          <w:lang w:val="ru-RU"/>
        </w:rPr>
      </w:pPr>
    </w:p>
    <w:p w14:paraId="5E8CD02A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5B1ABF83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15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2C31DFC7" w14:textId="77777777" w:rsidR="0059667B" w:rsidRPr="0059667B" w:rsidRDefault="0059667B" w:rsidP="0059667B">
      <w:pPr>
        <w:pStyle w:val="TXT1"/>
      </w:pPr>
    </w:p>
    <w:p w14:paraId="1062B14F" w14:textId="77777777" w:rsidR="0059667B" w:rsidRPr="0059667B" w:rsidRDefault="0059667B" w:rsidP="0059667B">
      <w:pPr>
        <w:pStyle w:val="TXT1"/>
      </w:pPr>
      <w:r w:rsidRPr="0059667B">
        <w:t>CPU times: total: 39min 36s</w:t>
      </w:r>
    </w:p>
    <w:p w14:paraId="12918F35" w14:textId="3538D946" w:rsidR="0059667B" w:rsidRPr="0059667B" w:rsidRDefault="0059667B" w:rsidP="0059667B">
      <w:pPr>
        <w:pStyle w:val="TXT1"/>
        <w:rPr>
          <w:lang w:val="ru-RU"/>
        </w:rPr>
      </w:pPr>
      <w:r>
        <w:t>Wall</w:t>
      </w:r>
      <w:r w:rsidRPr="0059667B">
        <w:rPr>
          <w:lang w:val="ru-RU"/>
        </w:rPr>
        <w:t xml:space="preserve"> </w:t>
      </w:r>
      <w:r>
        <w:t>time</w:t>
      </w:r>
      <w:r w:rsidRPr="0059667B">
        <w:rPr>
          <w:lang w:val="ru-RU"/>
        </w:rPr>
        <w:t>: 53</w:t>
      </w:r>
      <w:r>
        <w:t>min</w:t>
      </w:r>
    </w:p>
    <w:p w14:paraId="2BB34829" w14:textId="44F7A671" w:rsidR="0059667B" w:rsidRDefault="0059667B" w:rsidP="0059667B">
      <w:pPr>
        <w:pStyle w:val="a0"/>
      </w:pPr>
      <w:bookmarkStart w:id="74" w:name="_Toc172787056"/>
      <w:bookmarkStart w:id="75" w:name="_Ref172889575"/>
      <w:r w:rsidRPr="0059667B">
        <w:t>Визуализация результатов кросс-валидации</w:t>
      </w:r>
      <w:bookmarkEnd w:id="74"/>
      <w:bookmarkEnd w:id="75"/>
    </w:p>
    <w:p w14:paraId="440EB5B1" w14:textId="6AB00E1D" w:rsidR="00F574F3" w:rsidRPr="0059667B" w:rsidRDefault="00F574F3" w:rsidP="00F574F3">
      <w:r>
        <w:t>Посмотрим на сколько ошибается модель машинного обучения в зависимости от длительности предсказания и валюты.</w:t>
      </w:r>
    </w:p>
    <w:p w14:paraId="5B96CE3F" w14:textId="60741E2C" w:rsidR="0059667B" w:rsidRPr="003A06CC" w:rsidRDefault="0059667B" w:rsidP="0059667B">
      <w:pPr>
        <w:pStyle w:val="Title"/>
      </w:pPr>
      <w:r w:rsidRPr="00F574F3">
        <w:rPr>
          <w:lang w:val="ru-RU"/>
        </w:rPr>
        <w:t>ячейка</w:t>
      </w:r>
      <w:r w:rsidRPr="003A06CC">
        <w:t xml:space="preserve"> </w:t>
      </w:r>
      <w:r>
        <w:t>Jupiter</w:t>
      </w:r>
      <w:r w:rsidRPr="003A06CC">
        <w:t xml:space="preserve"> </w:t>
      </w:r>
      <w:r>
        <w:t>Notebook</w:t>
      </w:r>
    </w:p>
    <w:p w14:paraId="5EBCAB1D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Стиль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егенды</w:t>
      </w:r>
    </w:p>
    <w:p w14:paraId="06FD6BD4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431E53E5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ize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3A06CC">
        <w:rPr>
          <w:rFonts w:eastAsia="Times New Roman" w:cs="Times New Roman"/>
          <w:color w:val="098658"/>
          <w:kern w:val="0"/>
          <w:szCs w:val="21"/>
          <w14:ligatures w14:val="none"/>
        </w:rPr>
        <w:t>7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D8554A6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amily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erif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F0D6A0C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40AA5767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Стиль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заголовков</w:t>
      </w:r>
    </w:p>
    <w:p w14:paraId="61E7ECCC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19743AE8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F574F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F574F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04A63B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1C69F802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85C1E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новим список валют (на всякий случай)</w:t>
      </w:r>
    </w:p>
    <w:p w14:paraId="7110897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275844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161462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5BCC36C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445D70F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FC482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0DB246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предсказаний при кросс-валидации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321152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D9C771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692279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006A5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A1935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4-е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2х2</w:t>
      </w:r>
    </w:p>
    <w:p w14:paraId="1414B1B4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uniqu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):</w:t>
      </w:r>
    </w:p>
    <w:p w14:paraId="78F1FD89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69864F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66E6E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39B4C6D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год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3C21C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вартал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08E8D8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месяц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B4BE1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деля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1BEC622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кросс-валидация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по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67D383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1CE1B67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A211CE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35F0D4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8</w:t>
      </w:r>
    </w:p>
    <w:p w14:paraId="708C650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в %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50DC03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границы графика</w:t>
      </w:r>
    </w:p>
    <w:p w14:paraId="0B951BF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im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-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0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25E757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2CCE6DC4" w14:textId="77777777" w:rsidR="00FA2ADA" w:rsidRPr="008B209A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8B209A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3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5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0655CF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2517454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    </w:t>
      </w:r>
    </w:p>
    <w:p w14:paraId="08CA019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Создаём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по условию валюты и типа разбиения (год, месяц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д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.)</w:t>
      </w:r>
    </w:p>
    <w:p w14:paraId="48AB282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(currency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 &amp; (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2FA85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пишем переменные в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645A2BC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24F76F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D94E37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03E7030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</w:p>
    <w:p w14:paraId="506B0E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легенду</w:t>
      </w:r>
      <w:proofErr w:type="spellEnd"/>
    </w:p>
    <w:p w14:paraId="3624060C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lo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ab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08D4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ставля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ил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оложени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легенды</w:t>
      </w:r>
      <w:proofErr w:type="spellEnd"/>
    </w:p>
    <w:p w14:paraId="30DE38E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gend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c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upper right"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o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fon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839F2D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42255AA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2E127B07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D28077A" w14:textId="1068DA77" w:rsidR="0059667B" w:rsidRPr="00AF1B07" w:rsidRDefault="00AF1B07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6D1D1C4C" w14:textId="77777777" w:rsidR="00861434" w:rsidRDefault="008B2B1F" w:rsidP="00861434">
      <w:pPr>
        <w:pStyle w:val="ab"/>
      </w:pPr>
      <w:r>
        <w:rPr>
          <w:lang w:val="en-US"/>
        </w:rPr>
        <w:drawing>
          <wp:inline distT="0" distB="0" distL="0" distR="0" wp14:anchorId="3970BFD2" wp14:editId="59435A4C">
            <wp:extent cx="6125421" cy="5209595"/>
            <wp:effectExtent l="0" t="0" r="8890" b="0"/>
            <wp:docPr id="42696925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6969253" name="Рисунок 426969253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44354" cy="5225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C86101" w14:textId="0A26D8DC" w:rsidR="006320C5" w:rsidRPr="00E64F85" w:rsidRDefault="00861434" w:rsidP="00F574F3">
      <w:pPr>
        <w:pStyle w:val="aff8"/>
      </w:pPr>
      <w:bookmarkStart w:id="76" w:name="_Ref172895313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7</w:t>
      </w:r>
      <w:r>
        <w:fldChar w:fldCharType="end"/>
      </w:r>
      <w:bookmarkEnd w:id="76"/>
      <w:r>
        <w:t>. График результатов кросс-валидации</w:t>
      </w:r>
    </w:p>
    <w:p w14:paraId="6363D404" w14:textId="24FA0AC6" w:rsidR="00E64F85" w:rsidRPr="00E64F85" w:rsidRDefault="00E64F85" w:rsidP="00E64F85">
      <w:r>
        <w:t>Из графика видно, что ошибка предсказания курса валют резко возрастает, когда наблюдается сложная политическая обстановка (2014 и 202</w:t>
      </w:r>
      <w:r w:rsidR="007F2FFC">
        <w:t>2</w:t>
      </w:r>
      <w:r>
        <w:t xml:space="preserve"> года). Если добавить </w:t>
      </w:r>
      <w:r w:rsidR="0038583D">
        <w:t>признаки,</w:t>
      </w:r>
      <w:r>
        <w:t xml:space="preserve"> которые отражают политическую обстановку, качество прогноза должно улуч</w:t>
      </w:r>
      <w:r w:rsidR="001F3C75">
        <w:t>шиться. Чем короче период</w:t>
      </w:r>
      <w:r w:rsidR="0038583D">
        <w:t xml:space="preserve"> предсказания, тем меньше ошибка предсказания. Лучшие результаты предсказания курса валют получается если предсказывать на неделю.</w:t>
      </w:r>
    </w:p>
    <w:p w14:paraId="17D36731" w14:textId="681D1EC7" w:rsidR="006320C5" w:rsidRDefault="00AF1B07" w:rsidP="00404C26">
      <w:pPr>
        <w:pStyle w:val="a0"/>
        <w:pageBreakBefore/>
        <w:rPr>
          <w:lang w:val="en-US"/>
        </w:rPr>
      </w:pPr>
      <w:bookmarkStart w:id="77" w:name="_Toc172787057"/>
      <w:bookmarkStart w:id="78" w:name="_Ref172889600"/>
      <w:proofErr w:type="spellStart"/>
      <w:r w:rsidRPr="00AF1B07">
        <w:rPr>
          <w:lang w:val="en-US"/>
        </w:rPr>
        <w:lastRenderedPageBreak/>
        <w:t>Важность</w:t>
      </w:r>
      <w:proofErr w:type="spellEnd"/>
      <w:r w:rsidRPr="00AF1B07">
        <w:rPr>
          <w:lang w:val="en-US"/>
        </w:rPr>
        <w:t xml:space="preserve"> </w:t>
      </w:r>
      <w:proofErr w:type="spellStart"/>
      <w:r w:rsidRPr="00AF1B07">
        <w:rPr>
          <w:lang w:val="en-US"/>
        </w:rPr>
        <w:t>признаков</w:t>
      </w:r>
      <w:proofErr w:type="spellEnd"/>
      <w:r w:rsidRPr="00AF1B07">
        <w:rPr>
          <w:lang w:val="en-US"/>
        </w:rPr>
        <w:t xml:space="preserve"> </w:t>
      </w:r>
      <w:proofErr w:type="spellStart"/>
      <w:r w:rsidRPr="00AF1B07">
        <w:rPr>
          <w:lang w:val="en-US"/>
        </w:rPr>
        <w:t>модели</w:t>
      </w:r>
      <w:bookmarkEnd w:id="77"/>
      <w:bookmarkEnd w:id="78"/>
      <w:proofErr w:type="spellEnd"/>
    </w:p>
    <w:p w14:paraId="05C851DB" w14:textId="0156DF16" w:rsidR="0059667B" w:rsidRPr="00AF1B07" w:rsidRDefault="00AF1B07" w:rsidP="00881455">
      <w:r w:rsidRPr="00AF1B07">
        <w:t>Вычислим важность признаков для всех валют</w:t>
      </w:r>
    </w:p>
    <w:p w14:paraId="74D888A4" w14:textId="58F070AD" w:rsidR="00AF1B07" w:rsidRPr="00AF1B07" w:rsidRDefault="00AF1B07" w:rsidP="00AF1B07">
      <w:pPr>
        <w:pStyle w:val="Title"/>
        <w:rPr>
          <w:lang w:val="ru-RU"/>
        </w:rPr>
      </w:pPr>
      <w:r w:rsidRPr="00AF1B07">
        <w:rPr>
          <w:lang w:val="ru-RU"/>
        </w:rPr>
        <w:t xml:space="preserve">ячейка </w:t>
      </w:r>
      <w:r>
        <w:t>Jupiter</w:t>
      </w:r>
      <w:r w:rsidRPr="00AF1B07">
        <w:rPr>
          <w:lang w:val="ru-RU"/>
        </w:rPr>
        <w:t xml:space="preserve"> </w:t>
      </w:r>
      <w:r>
        <w:t>Notebook</w:t>
      </w:r>
    </w:p>
    <w:p w14:paraId="5CAF9EFB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872E1F7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важности признаков</w:t>
      </w:r>
    </w:p>
    <w:p w14:paraId="4A53B85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}</w:t>
      </w:r>
    </w:p>
    <w:p w14:paraId="08D2D15F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AB6EA1A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бежимся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по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с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алютам</w:t>
      </w:r>
      <w:proofErr w:type="spellEnd"/>
    </w:p>
    <w:p w14:paraId="763FB0F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04743B63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итериру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функцию-генератор</w:t>
      </w:r>
      <w:proofErr w:type="spellEnd"/>
    </w:p>
    <w:p w14:paraId="7A170806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iterator = </w:t>
      </w:r>
      <w:proofErr w:type="spellStart"/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it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plit_on_time_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609BBDD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_, _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nex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iterator)</w:t>
      </w:r>
    </w:p>
    <w:p w14:paraId="51CE140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Объединим все данные в общий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фрей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отсортируем по индексу (индекс </w:t>
      </w:r>
      <w:proofErr w:type="gram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 это</w:t>
      </w:r>
      <w:proofErr w:type="gram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дата)</w:t>
      </w:r>
    </w:p>
    <w:p w14:paraId="69E247B9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pd.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8E66A7C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pd.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8FEE9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учим модель на всех данных за весь период</w:t>
      </w:r>
    </w:p>
    <w:p w14:paraId="6EBFEA2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.f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386737E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им в словарь важность признаков (ключ-валюта, значение-важность признаков)</w:t>
      </w:r>
    </w:p>
    <w:p w14:paraId="680991E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odel.feat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_importanc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_</w:t>
      </w:r>
    </w:p>
    <w:p w14:paraId="01E7E206" w14:textId="040E983D" w:rsidR="00AF1B07" w:rsidRPr="004D2999" w:rsidRDefault="004D2999" w:rsidP="004D2999">
      <w:pPr>
        <w:pStyle w:val="Title1"/>
        <w:rPr>
          <w:lang w:val="ru-RU"/>
        </w:rPr>
      </w:pPr>
      <w:r w:rsidRPr="004D2999">
        <w:rPr>
          <w:lang w:val="ru-RU"/>
        </w:rPr>
        <w:t>результат выполнения</w:t>
      </w:r>
    </w:p>
    <w:p w14:paraId="501ECF42" w14:textId="77777777" w:rsidR="004D2999" w:rsidRPr="00E970C3" w:rsidRDefault="004D2999" w:rsidP="004D2999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PU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ota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 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18674506" w14:textId="4901F6A9" w:rsidR="00AF1B07" w:rsidRPr="003A06CC" w:rsidRDefault="004D2999" w:rsidP="004D2999">
      <w:pPr>
        <w:pStyle w:val="TXT1"/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Wall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: 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2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7C0F2EF4" w14:textId="057669B4" w:rsidR="00404C26" w:rsidRPr="003A06CC" w:rsidRDefault="00404C26" w:rsidP="00404C26">
      <w:pPr>
        <w:pStyle w:val="Title"/>
      </w:pPr>
      <w:r w:rsidRPr="00404C26">
        <w:rPr>
          <w:lang w:val="ru-RU"/>
        </w:rPr>
        <w:t>ячейка</w:t>
      </w:r>
      <w:r w:rsidRPr="003A06CC">
        <w:t xml:space="preserve"> </w:t>
      </w:r>
      <w:r>
        <w:t>Jupiter</w:t>
      </w:r>
      <w:r w:rsidRPr="003A06CC">
        <w:t xml:space="preserve"> </w:t>
      </w:r>
      <w:r>
        <w:t>Notebook</w:t>
      </w:r>
    </w:p>
    <w:p w14:paraId="6C4D9191" w14:textId="77777777" w:rsidR="00404C26" w:rsidRPr="00404C26" w:rsidRDefault="00404C26" w:rsidP="00404C2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404C26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# Посмотрим какие признаки в </w:t>
      </w:r>
      <w:r w:rsidRPr="00404C26">
        <w:rPr>
          <w:rFonts w:eastAsia="Times New Roman" w:cs="Times New Roman"/>
          <w:color w:val="008000"/>
          <w:kern w:val="0"/>
          <w:szCs w:val="18"/>
          <w14:ligatures w14:val="none"/>
        </w:rPr>
        <w:t>X</w:t>
      </w:r>
      <w:r w:rsidRPr="00404C26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_</w:t>
      </w:r>
      <w:r w:rsidRPr="00404C26">
        <w:rPr>
          <w:rFonts w:eastAsia="Times New Roman" w:cs="Times New Roman"/>
          <w:color w:val="008000"/>
          <w:kern w:val="0"/>
          <w:szCs w:val="18"/>
          <w14:ligatures w14:val="none"/>
        </w:rPr>
        <w:t>train</w:t>
      </w:r>
    </w:p>
    <w:p w14:paraId="76D6652D" w14:textId="77777777" w:rsidR="00404C26" w:rsidRPr="00404C26" w:rsidRDefault="00404C26" w:rsidP="00404C2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404C26">
        <w:rPr>
          <w:rFonts w:eastAsia="Times New Roman" w:cs="Times New Roman"/>
          <w:color w:val="000000"/>
          <w:kern w:val="0"/>
          <w:szCs w:val="18"/>
          <w14:ligatures w14:val="none"/>
        </w:rPr>
        <w:t>X_train</w:t>
      </w:r>
      <w:proofErr w:type="spellEnd"/>
    </w:p>
    <w:p w14:paraId="709133AF" w14:textId="77777777" w:rsidR="00404C26" w:rsidRDefault="00404C26" w:rsidP="00881455">
      <w:pPr>
        <w:rPr>
          <w:lang w:val="en-US"/>
        </w:rPr>
        <w:sectPr w:rsidR="00404C26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480AB730" w14:textId="68065836" w:rsidR="00404C26" w:rsidRPr="00404C26" w:rsidRDefault="00404C26" w:rsidP="00404C26">
      <w:pPr>
        <w:pStyle w:val="Title1"/>
        <w:rPr>
          <w:lang w:val="ru-RU"/>
        </w:rPr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5D8FA1A" w14:textId="77777777" w:rsidR="00710763" w:rsidRDefault="00404C26" w:rsidP="00710763">
      <w:pPr>
        <w:pStyle w:val="ab"/>
      </w:pPr>
      <w:r>
        <w:rPr>
          <w:lang w:val="en-US"/>
        </w:rPr>
        <w:drawing>
          <wp:inline distT="0" distB="0" distL="0" distR="0" wp14:anchorId="552A20D5" wp14:editId="7F27B943">
            <wp:extent cx="9251950" cy="2842895"/>
            <wp:effectExtent l="0" t="0" r="6350" b="0"/>
            <wp:docPr id="145963255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9632552" name="Рисунок 1459632552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251950" cy="2842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93E007" w14:textId="3EDC0794" w:rsidR="00404C26" w:rsidRDefault="00710763" w:rsidP="0071076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8</w:t>
      </w:r>
      <w:r>
        <w:fldChar w:fldCharType="end"/>
      </w:r>
      <w:r>
        <w:t>. Дата фрейм с тренировочными данными</w:t>
      </w:r>
    </w:p>
    <w:p w14:paraId="174F7BAC" w14:textId="77777777" w:rsidR="00404C26" w:rsidRDefault="00404C26" w:rsidP="00881455"/>
    <w:p w14:paraId="1CE06BF2" w14:textId="77777777" w:rsidR="00404C26" w:rsidRPr="00404C26" w:rsidRDefault="00404C26" w:rsidP="00881455">
      <w:pPr>
        <w:sectPr w:rsidR="00404C26" w:rsidRPr="00404C26" w:rsidSect="00404C26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</w:p>
    <w:p w14:paraId="0B448D91" w14:textId="6D89518E" w:rsidR="004D2999" w:rsidRDefault="004D2999" w:rsidP="00881455">
      <w:r w:rsidRPr="004D2999">
        <w:lastRenderedPageBreak/>
        <w:t>Отобразим важность признаков на графике</w:t>
      </w:r>
    </w:p>
    <w:p w14:paraId="3AB1D664" w14:textId="4A84ABE4" w:rsidR="004D2999" w:rsidRPr="004D2999" w:rsidRDefault="004D2999" w:rsidP="004D2999">
      <w:pPr>
        <w:pStyle w:val="Title"/>
        <w:rPr>
          <w:lang w:val="ru-RU"/>
        </w:rPr>
      </w:pPr>
      <w:r w:rsidRPr="004D2999">
        <w:rPr>
          <w:lang w:val="ru-RU"/>
        </w:rPr>
        <w:t xml:space="preserve">ячейка </w:t>
      </w:r>
      <w:r>
        <w:t>Jupiter</w:t>
      </w:r>
      <w:r w:rsidRPr="004D2999">
        <w:rPr>
          <w:lang w:val="ru-RU"/>
        </w:rPr>
        <w:t xml:space="preserve"> </w:t>
      </w:r>
      <w:r>
        <w:t>Notebook</w:t>
      </w:r>
    </w:p>
    <w:p w14:paraId="524C6D4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590A425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79A0113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0CC176B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4F467E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5F42FAC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79CB4A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41CA981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1439CA7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8198A8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56E43F93" w14:textId="77777777" w:rsidR="008B2B1F" w:rsidRPr="008B209A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/</w:t>
      </w:r>
      <w:r w:rsidRPr="008B209A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0D67BEC6" w14:textId="77777777" w:rsidR="008B2B1F" w:rsidRPr="008B209A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00E79A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265D358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 для курса валюты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60DBA20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64E30D6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758516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DB2C70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E8A191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Получ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писок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всех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фичей</w:t>
      </w:r>
      <w:proofErr w:type="spellEnd"/>
    </w:p>
    <w:p w14:paraId="32F1F82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X_</w:t>
      </w:r>
      <w:proofErr w:type="gram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train.columns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values.to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07CAA83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4A540D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4-е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2х2</w:t>
      </w:r>
    </w:p>
    <w:p w14:paraId="52B47A2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0BEF70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1848C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63AC9D6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</w:p>
    <w:p w14:paraId="70208C6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BB841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56B13C5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863E8F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BECF0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2BD9BF0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B81CFB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1E09D84D" w14:textId="77777777" w:rsidR="008B2B1F" w:rsidRPr="008B209A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8B209A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45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ABBC66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10B6713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4222667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3CC16CA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6372D7F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5881F49" w14:textId="265A3F92" w:rsidR="004D2999" w:rsidRPr="004D2999" w:rsidRDefault="004D2999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3628EFB4" w14:textId="77777777" w:rsidR="00F574F3" w:rsidRDefault="008B2B1F" w:rsidP="00F574F3">
      <w:pPr>
        <w:pStyle w:val="ab"/>
      </w:pPr>
      <w:r>
        <w:rPr>
          <w:lang w:val="en-US"/>
        </w:rPr>
        <w:drawing>
          <wp:inline distT="0" distB="0" distL="0" distR="0" wp14:anchorId="738C5E27" wp14:editId="204F099F">
            <wp:extent cx="6093646" cy="4715968"/>
            <wp:effectExtent l="0" t="0" r="2540" b="8890"/>
            <wp:docPr id="1264801623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4801623" name="Рисунок 1264801623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0382" cy="4728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AA334F" w14:textId="1F3CC279" w:rsidR="004D2999" w:rsidRDefault="00F574F3" w:rsidP="00F574F3">
      <w:pPr>
        <w:pStyle w:val="aff8"/>
      </w:pPr>
      <w:bookmarkStart w:id="79" w:name="_Ref172895040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9</w:t>
      </w:r>
      <w:r>
        <w:fldChar w:fldCharType="end"/>
      </w:r>
      <w:bookmarkEnd w:id="79"/>
      <w:r>
        <w:t xml:space="preserve">. Важность </w:t>
      </w:r>
      <w:r w:rsidR="00AB2427">
        <w:t>признаков,</w:t>
      </w:r>
      <w:r>
        <w:t xml:space="preserve"> влияющих на курс валюты</w:t>
      </w:r>
    </w:p>
    <w:p w14:paraId="2B6A4D06" w14:textId="20E8356F" w:rsidR="00C1758D" w:rsidRPr="00F574F3" w:rsidRDefault="00C1758D" w:rsidP="00C1758D">
      <w:r>
        <w:t>На курс каждой валюты влияют свои признаки, но основными признаками влияющие на к</w:t>
      </w:r>
      <w:r w:rsidR="00647A42">
        <w:t>урс всех валют, является стоимость на драгоценные металлы.</w:t>
      </w:r>
    </w:p>
    <w:p w14:paraId="2F521F89" w14:textId="3D32BE11" w:rsidR="004D2999" w:rsidRDefault="00E96CC6" w:rsidP="00FF7517">
      <w:pPr>
        <w:pStyle w:val="a0"/>
        <w:pageBreakBefore/>
      </w:pPr>
      <w:bookmarkStart w:id="80" w:name="_Toc172787058"/>
      <w:bookmarkStart w:id="81" w:name="_Ref172889633"/>
      <w:r w:rsidRPr="00E96CC6">
        <w:lastRenderedPageBreak/>
        <w:t>Средняя ошибка предсказаний модели в завис</w:t>
      </w:r>
      <w:r>
        <w:t>и</w:t>
      </w:r>
      <w:r w:rsidRPr="00E96CC6">
        <w:t>мости от длительности периода предсказаний</w:t>
      </w:r>
      <w:bookmarkEnd w:id="80"/>
      <w:bookmarkEnd w:id="81"/>
    </w:p>
    <w:p w14:paraId="512227B6" w14:textId="1D8DEF5F" w:rsidR="004D2999" w:rsidRPr="00E96CC6" w:rsidRDefault="00E96CC6" w:rsidP="00E96CC6">
      <w:pPr>
        <w:pStyle w:val="Title"/>
        <w:rPr>
          <w:lang w:val="ru-RU"/>
        </w:rPr>
      </w:pPr>
      <w:r w:rsidRPr="00E96CC6">
        <w:rPr>
          <w:lang w:val="ru-RU"/>
        </w:rPr>
        <w:t xml:space="preserve">ячейка </w:t>
      </w:r>
      <w:r>
        <w:t>Jupiter</w:t>
      </w:r>
      <w:r w:rsidRPr="00E96CC6">
        <w:rPr>
          <w:lang w:val="ru-RU"/>
        </w:rPr>
        <w:t xml:space="preserve"> </w:t>
      </w:r>
      <w:r>
        <w:t>Notebook</w:t>
      </w:r>
    </w:p>
    <w:p w14:paraId="6E3387F0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писалось при кросс-валидации</w:t>
      </w:r>
    </w:p>
    <w:p w14:paraId="49F30217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</w:p>
    <w:p w14:paraId="30325086" w14:textId="53312717" w:rsidR="004D2999" w:rsidRDefault="00AF2454" w:rsidP="00A91166">
      <w:pPr>
        <w:pStyle w:val="Title1"/>
        <w:keepNext/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498C3463" w14:textId="77777777" w:rsidR="00AB2427" w:rsidRDefault="00AF2454" w:rsidP="00AB2427">
      <w:pPr>
        <w:pStyle w:val="ab"/>
      </w:pPr>
      <w:r>
        <w:drawing>
          <wp:inline distT="0" distB="0" distL="0" distR="0" wp14:anchorId="2A740996" wp14:editId="1FEEC42A">
            <wp:extent cx="3476531" cy="3620414"/>
            <wp:effectExtent l="0" t="0" r="0" b="0"/>
            <wp:docPr id="135761997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761997" name="Рисунок 135761997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4602" cy="3649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E64864" w14:textId="0D8E6882" w:rsidR="00E96CC6" w:rsidRDefault="00AB2427" w:rsidP="00AB2427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0</w:t>
      </w:r>
      <w:r>
        <w:fldChar w:fldCharType="end"/>
      </w:r>
      <w:r>
        <w:t>. Дата фрейм с результатами кросс-валидации</w:t>
      </w:r>
    </w:p>
    <w:p w14:paraId="02B5E7ED" w14:textId="77777777" w:rsidR="00081B63" w:rsidRPr="00E96CC6" w:rsidRDefault="00081B63" w:rsidP="00081B63">
      <w:r>
        <w:t>Посмотрим среднее значение из 10 предсказаний в зависимости от валюты и длительности предсказаний.</w:t>
      </w:r>
    </w:p>
    <w:p w14:paraId="4A691855" w14:textId="522AD6A7" w:rsidR="00AF2454" w:rsidRPr="00AF2454" w:rsidRDefault="00AF2454" w:rsidP="00AF2454">
      <w:pPr>
        <w:pStyle w:val="Title"/>
        <w:rPr>
          <w:lang w:val="ru-RU"/>
        </w:rPr>
      </w:pPr>
      <w:r w:rsidRPr="00AF2454">
        <w:rPr>
          <w:lang w:val="ru-RU"/>
        </w:rPr>
        <w:t xml:space="preserve">ячейка </w:t>
      </w:r>
      <w:r>
        <w:t>Jupiter</w:t>
      </w:r>
      <w:r w:rsidRPr="00AF2454">
        <w:rPr>
          <w:lang w:val="ru-RU"/>
        </w:rPr>
        <w:t xml:space="preserve"> </w:t>
      </w:r>
      <w:r>
        <w:t>Notebook</w:t>
      </w:r>
    </w:p>
    <w:p w14:paraId="4FE740F1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группируем средние значения в зависимости от типа разбиения и валюты</w:t>
      </w:r>
    </w:p>
    <w:p w14:paraId="75B34FE3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</w:t>
      </w:r>
      <w:proofErr w:type="gram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roupby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s_index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g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ort_value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b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B0CBEB5" w14:textId="77777777" w:rsidR="00AF2454" w:rsidRPr="00E15F46" w:rsidRDefault="00AF2454" w:rsidP="00AF2454">
      <w:pPr>
        <w:pStyle w:val="TXT1"/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proofErr w:type="spellEnd"/>
    </w:p>
    <w:p w14:paraId="10E47289" w14:textId="3616DFA9" w:rsidR="00E96CC6" w:rsidRPr="00AF2454" w:rsidRDefault="00AF2454" w:rsidP="00A91166">
      <w:pPr>
        <w:pStyle w:val="Title1"/>
        <w:keepNext/>
        <w:rPr>
          <w:lang w:val="ru-RU"/>
        </w:rPr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2C21ACEB" w14:textId="77777777" w:rsidR="00AB2427" w:rsidRDefault="00E7215B" w:rsidP="00AB2427">
      <w:pPr>
        <w:pStyle w:val="ab"/>
      </w:pPr>
      <w:r>
        <w:rPr>
          <w:lang w:val="en-US"/>
        </w:rPr>
        <w:drawing>
          <wp:inline distT="0" distB="0" distL="0" distR="0" wp14:anchorId="2E8E82E6" wp14:editId="35667905">
            <wp:extent cx="3227900" cy="7043597"/>
            <wp:effectExtent l="0" t="0" r="0" b="5080"/>
            <wp:docPr id="1925571363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5571363" name="Рисунок 1925571363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0073" cy="7091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E7FED6" w14:textId="274321D6" w:rsidR="00AF2454" w:rsidRPr="00357356" w:rsidRDefault="00AB2427" w:rsidP="00357356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1</w:t>
      </w:r>
      <w:r>
        <w:fldChar w:fldCharType="end"/>
      </w:r>
      <w:r>
        <w:t>. Дата фрейм</w:t>
      </w:r>
      <w:r w:rsidR="00357356">
        <w:t xml:space="preserve"> со средними значениями ошибки предсказания, сгруппированный по длительности предсказания и курса валюты </w:t>
      </w:r>
    </w:p>
    <w:p w14:paraId="3F7AD3D2" w14:textId="6B0F5546" w:rsidR="00AF2454" w:rsidRPr="00E7215B" w:rsidRDefault="00E7215B" w:rsidP="00FF7517">
      <w:pPr>
        <w:pStyle w:val="Title"/>
        <w:pageBreakBefore/>
        <w:rPr>
          <w:lang w:val="ru-RU"/>
        </w:rPr>
      </w:pPr>
      <w:r w:rsidRPr="00E7215B">
        <w:rPr>
          <w:lang w:val="ru-RU"/>
        </w:rPr>
        <w:lastRenderedPageBreak/>
        <w:t xml:space="preserve">ячейка </w:t>
      </w:r>
      <w:r>
        <w:t>Jupiter</w:t>
      </w:r>
      <w:r w:rsidRPr="00E7215B">
        <w:rPr>
          <w:lang w:val="ru-RU"/>
        </w:rPr>
        <w:t xml:space="preserve"> </w:t>
      </w:r>
      <w:r>
        <w:t>Notebook</w:t>
      </w:r>
    </w:p>
    <w:p w14:paraId="6C7E47D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4396BDB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08F857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3A47F43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570CB8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033DDDC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772EBC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0ECCC14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601FE5B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2BC48F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C470683" w14:textId="361D913F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'Средняя ошибка предсказаний модели </w:t>
      </w:r>
      <w:r w:rsidRPr="00E15F46">
        <w:rPr>
          <w:rFonts w:eastAsia="Times New Roman" w:cs="Times New Roman"/>
          <w:color w:val="EE0000"/>
          <w:kern w:val="0"/>
          <w:szCs w:val="21"/>
          <w:lang w:val="ru-RU"/>
          <w14:ligatures w14:val="none"/>
        </w:rPr>
        <w:t>\</w:t>
      </w:r>
      <w:r w:rsidRPr="00E15F46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в завис</w:t>
      </w:r>
      <w:r w:rsidR="00FA2ADA"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и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мости от длительности предсказаний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5BD1BBE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823B2B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2C8AF53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9EEDC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B9AAFA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485125B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C215A2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68BDD6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4-е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2х2</w:t>
      </w:r>
    </w:p>
    <w:p w14:paraId="4EBADAB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16688A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967D5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79541F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</w:p>
    <w:p w14:paraId="2B58562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ED03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7DB8E60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95DB13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64BC5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659A06E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Средняя ошибка предсказаний в %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107E00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062B3089" w14:textId="77777777" w:rsidR="008B2B1F" w:rsidRPr="008B209A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8B209A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41F1BB21" w14:textId="77777777" w:rsidR="008B2B1F" w:rsidRPr="008B209A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</w:p>
    <w:p w14:paraId="71A4C62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5952352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error_mean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41CE36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F1CB0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_</w:t>
      </w:r>
      <w:proofErr w:type="gram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abe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paddin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-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lack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A194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13C6625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3CB7B5A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47284648" w14:textId="6F1D2147" w:rsidR="00E7215B" w:rsidRPr="00E7215B" w:rsidRDefault="00E7215B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48C331DA" w14:textId="77777777" w:rsidR="00357356" w:rsidRDefault="00FA2ADA" w:rsidP="00357356">
      <w:pPr>
        <w:pStyle w:val="ab"/>
      </w:pPr>
      <w:r>
        <w:drawing>
          <wp:inline distT="0" distB="0" distL="0" distR="0" wp14:anchorId="019745DE" wp14:editId="0D62CD05">
            <wp:extent cx="6120130" cy="5310505"/>
            <wp:effectExtent l="0" t="0" r="0" b="4445"/>
            <wp:docPr id="1039966307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9966307" name="Рисунок 1039966307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5310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DE576E" w14:textId="4238962E" w:rsidR="00E7215B" w:rsidRPr="00CA34FD" w:rsidRDefault="00357356" w:rsidP="00357356">
      <w:pPr>
        <w:pStyle w:val="aff8"/>
      </w:pPr>
      <w:bookmarkStart w:id="82" w:name="_Ref172894813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2</w:t>
      </w:r>
      <w:r>
        <w:fldChar w:fldCharType="end"/>
      </w:r>
      <w:bookmarkEnd w:id="82"/>
      <w:r>
        <w:t>. Среднее значение ошибки предсказания в зависимости от длительности предсказания</w:t>
      </w:r>
      <w:r w:rsidR="00CA34FD" w:rsidRPr="00CA34FD">
        <w:t xml:space="preserve"> </w:t>
      </w:r>
      <w:r w:rsidR="00CA34FD">
        <w:t>и валюты</w:t>
      </w:r>
    </w:p>
    <w:p w14:paraId="5278D2EA" w14:textId="4747AD2C" w:rsidR="00CA34FD" w:rsidRDefault="00CA34FD" w:rsidP="00CA34FD">
      <w:r>
        <w:t>Ошибка предсказания курса валюты меняется, в зависимости от продолжительности предсказаний и самой валюты.</w:t>
      </w:r>
    </w:p>
    <w:p w14:paraId="47B20175" w14:textId="58C4FD01" w:rsidR="00CA34FD" w:rsidRDefault="00CA34FD" w:rsidP="00CA34FD">
      <w:r>
        <w:t>Посмотрим среднею ошибку предсказаний по всем валютам.</w:t>
      </w:r>
    </w:p>
    <w:p w14:paraId="40CB66DD" w14:textId="73D7914D" w:rsidR="00CA34FD" w:rsidRPr="00146DA9" w:rsidRDefault="00CA34FD" w:rsidP="00CA34FD">
      <w:pPr>
        <w:pStyle w:val="Title"/>
        <w:rPr>
          <w:lang w:val="ru-RU"/>
        </w:rPr>
      </w:pPr>
      <w:r w:rsidRPr="00146DA9">
        <w:rPr>
          <w:lang w:val="ru-RU"/>
        </w:rPr>
        <w:t xml:space="preserve">ячейка </w:t>
      </w:r>
      <w:r>
        <w:t>Jupiter</w:t>
      </w:r>
      <w:r w:rsidRPr="00146DA9">
        <w:rPr>
          <w:lang w:val="ru-RU"/>
        </w:rPr>
        <w:t xml:space="preserve"> </w:t>
      </w:r>
      <w:r>
        <w:t>Notebook</w:t>
      </w:r>
    </w:p>
    <w:p w14:paraId="0C95EF6D" w14:textId="77777777" w:rsidR="00CA34FD" w:rsidRPr="00146DA9" w:rsidRDefault="00CA34FD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bookmarkStart w:id="83" w:name="_Toc172787059"/>
      <w:bookmarkStart w:id="84" w:name="_Toc172357319"/>
      <w:r w:rsidRPr="00146DA9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Сгруппируем средние значения в зависимости от типа разбиения</w:t>
      </w:r>
    </w:p>
    <w:p w14:paraId="6F0EEA28" w14:textId="77777777" w:rsidR="00CA34FD" w:rsidRPr="00146DA9" w:rsidRDefault="00CA34FD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</w:t>
      </w:r>
      <w:proofErr w:type="gram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info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groupby</w:t>
      </w:r>
      <w:proofErr w:type="spellEnd"/>
      <w:proofErr w:type="gram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proofErr w:type="spellStart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type_split</w:t>
      </w:r>
      <w:proofErr w:type="spellEnd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as_index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000FF"/>
          <w:kern w:val="0"/>
          <w:szCs w:val="18"/>
          <w14:ligatures w14:val="none"/>
        </w:rPr>
        <w:t>Fals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.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agg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{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: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})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renam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lumns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{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: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_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})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sort_values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by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_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3C47CF99" w14:textId="77777777" w:rsidR="00CA34FD" w:rsidRPr="00146DA9" w:rsidRDefault="00CA34FD" w:rsidP="00146DA9">
      <w:pPr>
        <w:pStyle w:val="TXT1"/>
        <w:rPr>
          <w:szCs w:val="18"/>
        </w:rPr>
      </w:pPr>
    </w:p>
    <w:p w14:paraId="0937027D" w14:textId="7C3D7E72" w:rsidR="00146DA9" w:rsidRPr="00445493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445493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Отрисуем график средней ошибки в зависимости от продолжительности пре</w:t>
      </w:r>
      <w:r w:rsidR="00661321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д</w:t>
      </w:r>
      <w:r w:rsidRPr="00445493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сказаний</w:t>
      </w:r>
    </w:p>
    <w:p w14:paraId="1E67358D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Стиль заголовков</w:t>
      </w:r>
    </w:p>
    <w:p w14:paraId="787E2847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title</w:t>
      </w:r>
      <w:r w:rsidRPr="008B209A">
        <w:rPr>
          <w:rFonts w:eastAsia="Times New Roman" w:cs="Times New Roman"/>
          <w:color w:val="001080"/>
          <w:kern w:val="0"/>
          <w:szCs w:val="18"/>
          <w:lang w:val="ru-RU"/>
          <w14:ligatures w14:val="none"/>
        </w:rPr>
        <w:t>_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= {</w:t>
      </w:r>
    </w:p>
    <w:p w14:paraId="1ADC25A1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"</w:t>
      </w:r>
      <w:proofErr w:type="spellStart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fontsize</w:t>
      </w:r>
      <w:proofErr w:type="spellEnd"/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"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: 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14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,</w:t>
      </w:r>
    </w:p>
    <w:p w14:paraId="0A9C5274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}</w:t>
      </w:r>
    </w:p>
    <w:p w14:paraId="2A13F220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5A3C8220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Задаём размер полотна</w:t>
      </w:r>
    </w:p>
    <w:p w14:paraId="5E58F0EC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proofErr w:type="spellStart"/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proofErr w:type="spell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figure</w:t>
      </w:r>
      <w:proofErr w:type="gram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igsize</w:t>
      </w:r>
      <w:proofErr w:type="spell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[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7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5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])</w:t>
      </w:r>
    </w:p>
    <w:p w14:paraId="151F6BC6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71763CD4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Заголовок графика</w:t>
      </w:r>
    </w:p>
    <w:p w14:paraId="6008902B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proofErr w:type="spellStart"/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proofErr w:type="spell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title</w:t>
      </w:r>
      <w:proofErr w:type="gram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'Средняя ошибка предсказаний курса валют'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y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1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dict</w:t>
      </w:r>
      <w:proofErr w:type="spell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title</w:t>
      </w:r>
      <w:r w:rsidRPr="008B209A">
        <w:rPr>
          <w:rFonts w:eastAsia="Times New Roman" w:cs="Times New Roman"/>
          <w:color w:val="001080"/>
          <w:kern w:val="0"/>
          <w:szCs w:val="18"/>
          <w:lang w:val="ru-RU"/>
          <w14:ligatures w14:val="none"/>
        </w:rPr>
        <w:t>_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)</w:t>
      </w:r>
    </w:p>
    <w:p w14:paraId="438FA4E7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# Задаём размер </w:t>
      </w:r>
      <w:proofErr w:type="spellStart"/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шривта</w:t>
      </w:r>
      <w:proofErr w:type="spellEnd"/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 и угол поворота текста для осей </w:t>
      </w: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X</w:t>
      </w: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 и </w:t>
      </w: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Y</w:t>
      </w:r>
    </w:p>
    <w:p w14:paraId="78B5FF3E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xticks</w:t>
      </w:r>
      <w:proofErr w:type="spellEnd"/>
      <w:proofErr w:type="gram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8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rotatio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790DD8BE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yticks</w:t>
      </w:r>
      <w:proofErr w:type="spellEnd"/>
      <w:proofErr w:type="gram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8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rotatio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2340EE88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Делаем размер шрифта по Х=8 и задаём название оси</w:t>
      </w:r>
    </w:p>
    <w:p w14:paraId="0D0B947A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proofErr w:type="spellStart"/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proofErr w:type="spell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proofErr w:type="spellStart"/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xlabel</w:t>
      </w:r>
      <w:proofErr w:type="spellEnd"/>
      <w:proofErr w:type="gram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'Средняя ошибка предсказаний в %'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proofErr w:type="spell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8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)</w:t>
      </w:r>
    </w:p>
    <w:p w14:paraId="104BC139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45406453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# </w:t>
      </w:r>
      <w:proofErr w:type="spellStart"/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Отрисовываем</w:t>
      </w:r>
      <w:proofErr w:type="spellEnd"/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 </w:t>
      </w:r>
      <w:proofErr w:type="spellStart"/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графики</w:t>
      </w:r>
      <w:proofErr w:type="spellEnd"/>
    </w:p>
    <w:p w14:paraId="52559BF8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ntaine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proofErr w:type="spellStart"/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barh</w:t>
      </w:r>
      <w:proofErr w:type="spellEnd"/>
      <w:proofErr w:type="gram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proofErr w:type="spellStart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type_split</w:t>
      </w:r>
      <w:proofErr w:type="spellEnd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round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proofErr w:type="spellStart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error_mean</w:t>
      </w:r>
      <w:proofErr w:type="spellEnd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2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)</w:t>
      </w:r>
    </w:p>
    <w:p w14:paraId="394D4E70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65C6F441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bar_</w:t>
      </w:r>
      <w:proofErr w:type="gramStart"/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label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gramEnd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ntaine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padding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-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1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lo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black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1C954C17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        </w:t>
      </w:r>
    </w:p>
    <w:p w14:paraId="2694C61B" w14:textId="6B07297F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Вывести график на экран</w:t>
      </w:r>
    </w:p>
    <w:p w14:paraId="3480B2AE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proofErr w:type="spellStart"/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proofErr w:type="spell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show</w:t>
      </w:r>
      <w:proofErr w:type="gram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)</w:t>
      </w:r>
    </w:p>
    <w:p w14:paraId="0EC6DF53" w14:textId="6B63F624" w:rsidR="00CA34FD" w:rsidRDefault="00146DA9" w:rsidP="00146DA9">
      <w:pPr>
        <w:pStyle w:val="Title1"/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76DAAC6D" w14:textId="3A7707B9" w:rsidR="00146DA9" w:rsidRDefault="001159DF" w:rsidP="00146DA9">
      <w:pPr>
        <w:pStyle w:val="ab"/>
      </w:pPr>
      <w:r>
        <w:drawing>
          <wp:inline distT="0" distB="0" distL="0" distR="0" wp14:anchorId="0370264B" wp14:editId="20665DAE">
            <wp:extent cx="4440725" cy="3316491"/>
            <wp:effectExtent l="0" t="0" r="0" b="0"/>
            <wp:docPr id="1104340928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4340928" name="Рисунок 1104340928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65907" cy="33352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1CCD6D" w14:textId="2FB114D8" w:rsidR="00146DA9" w:rsidRDefault="00146DA9" w:rsidP="00983752">
      <w:pPr>
        <w:pStyle w:val="aff8"/>
      </w:pPr>
      <w:bookmarkStart w:id="85" w:name="_Ref172894525"/>
      <w:bookmarkStart w:id="86" w:name="_Ref172894496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>
        <w:rPr>
          <w:noProof/>
        </w:rPr>
        <w:t>13</w:t>
      </w:r>
      <w:r>
        <w:fldChar w:fldCharType="end"/>
      </w:r>
      <w:bookmarkEnd w:id="85"/>
      <w:r>
        <w:t>. Общая средняя ошибка предсказаний курса валют</w:t>
      </w:r>
      <w:bookmarkEnd w:id="86"/>
    </w:p>
    <w:p w14:paraId="4313D876" w14:textId="0D7C483E" w:rsidR="00146DA9" w:rsidRPr="00146DA9" w:rsidRDefault="00983752" w:rsidP="00CA34FD">
      <w:r>
        <w:t xml:space="preserve">В среднем курсы валют хорошо предсказываются на короткий период и с увеличением периода предсказания, точность предсказаний снижается. </w:t>
      </w:r>
    </w:p>
    <w:p w14:paraId="0327AECD" w14:textId="2FEE2006" w:rsidR="00CA11FD" w:rsidRDefault="00CA11FD" w:rsidP="00CA11FD">
      <w:pPr>
        <w:pStyle w:val="a0"/>
      </w:pPr>
      <w:r>
        <w:t>Автоматизация процесса</w:t>
      </w:r>
      <w:bookmarkEnd w:id="83"/>
    </w:p>
    <w:p w14:paraId="2A6F1E23" w14:textId="63A13B76" w:rsidR="00872741" w:rsidRDefault="00872741" w:rsidP="00CA11FD">
      <w:r>
        <w:t>Для добавления/удаления признаков (фич) или целевых переменных (</w:t>
      </w:r>
      <w:proofErr w:type="spellStart"/>
      <w:r>
        <w:t>таргет</w:t>
      </w:r>
      <w:r w:rsidR="00735F16">
        <w:t>ов</w:t>
      </w:r>
      <w:proofErr w:type="spellEnd"/>
      <w:r>
        <w:t xml:space="preserve">) не потребуется изменять код ноутбука, для этого нужно добавить/удалить </w:t>
      </w:r>
      <w:proofErr w:type="spellStart"/>
      <w:r>
        <w:t>датасет</w:t>
      </w:r>
      <w:proofErr w:type="spellEnd"/>
      <w:r>
        <w:t xml:space="preserve"> в директори</w:t>
      </w:r>
      <w:r w:rsidR="006B5D4E">
        <w:t>и</w:t>
      </w:r>
      <w:r>
        <w:t xml:space="preserve"> откуда производится чтение </w:t>
      </w:r>
      <w:proofErr w:type="spellStart"/>
      <w:r>
        <w:t>датасетов</w:t>
      </w:r>
      <w:proofErr w:type="spellEnd"/>
      <w:r>
        <w:t xml:space="preserve"> (пункт </w:t>
      </w:r>
      <w:r>
        <w:fldChar w:fldCharType="begin"/>
      </w:r>
      <w:r>
        <w:instrText xml:space="preserve"> REF _Ref172889049 \r \h </w:instrText>
      </w:r>
      <w:r>
        <w:fldChar w:fldCharType="separate"/>
      </w:r>
      <w:r>
        <w:t>2.6</w:t>
      </w:r>
      <w:r>
        <w:fldChar w:fldCharType="end"/>
      </w:r>
      <w:r>
        <w:t>).</w:t>
      </w:r>
    </w:p>
    <w:p w14:paraId="43B71C1D" w14:textId="1E024F87" w:rsidR="00CA11FD" w:rsidRDefault="00872741" w:rsidP="00CA11FD">
      <w:r>
        <w:lastRenderedPageBreak/>
        <w:t>На графиках возможно потребуется скорре</w:t>
      </w:r>
      <w:r w:rsidR="005376E8">
        <w:t xml:space="preserve">ктировать размер полотна, для лучшего отображения. Добавление новых графиков для каждого </w:t>
      </w:r>
      <w:proofErr w:type="spellStart"/>
      <w:r w:rsidR="005376E8">
        <w:t>таргета</w:t>
      </w:r>
      <w:proofErr w:type="spellEnd"/>
      <w:r w:rsidR="005376E8">
        <w:t xml:space="preserve"> и фичи происходит в автоматическом режиме (пункты: </w:t>
      </w:r>
      <w:r w:rsidR="005376E8">
        <w:fldChar w:fldCharType="begin"/>
      </w:r>
      <w:r w:rsidR="005376E8">
        <w:instrText xml:space="preserve"> REF _Ref172889521 \r \h </w:instrText>
      </w:r>
      <w:r w:rsidR="005376E8">
        <w:fldChar w:fldCharType="separate"/>
      </w:r>
      <w:r w:rsidR="005376E8">
        <w:t>2.7.6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575 \r \h </w:instrText>
      </w:r>
      <w:r w:rsidR="005376E8">
        <w:fldChar w:fldCharType="separate"/>
      </w:r>
      <w:r w:rsidR="005376E8">
        <w:t>2.16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600 \r \h </w:instrText>
      </w:r>
      <w:r w:rsidR="005376E8">
        <w:fldChar w:fldCharType="separate"/>
      </w:r>
      <w:r w:rsidR="005376E8">
        <w:t>2.17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633 \r \h </w:instrText>
      </w:r>
      <w:r w:rsidR="005376E8">
        <w:fldChar w:fldCharType="separate"/>
      </w:r>
      <w:r w:rsidR="005376E8">
        <w:t>2.18</w:t>
      </w:r>
      <w:r w:rsidR="005376E8">
        <w:fldChar w:fldCharType="end"/>
      </w:r>
      <w:r w:rsidR="005376E8">
        <w:t>).</w:t>
      </w:r>
    </w:p>
    <w:p w14:paraId="4C35E484" w14:textId="7B13F8DD" w:rsidR="000D6557" w:rsidRPr="00CA11FD" w:rsidRDefault="00F7308F" w:rsidP="00CA11FD">
      <w:r>
        <w:t>В автоматическом режиме на графиках</w:t>
      </w:r>
      <w:r w:rsidR="000D6557">
        <w:t xml:space="preserve"> также будут </w:t>
      </w:r>
      <w:r w:rsidR="009253E3">
        <w:t>добавляться</w:t>
      </w:r>
      <w:r w:rsidR="000D6557">
        <w:t xml:space="preserve"> более понятные название </w:t>
      </w:r>
      <w:proofErr w:type="spellStart"/>
      <w:r w:rsidR="000D6557">
        <w:t>таргетов</w:t>
      </w:r>
      <w:proofErr w:type="spellEnd"/>
      <w:r w:rsidR="000D6557">
        <w:t xml:space="preserve"> (пункт </w:t>
      </w:r>
      <w:r w:rsidR="000D6557">
        <w:fldChar w:fldCharType="begin"/>
      </w:r>
      <w:r w:rsidR="000D6557">
        <w:instrText xml:space="preserve"> REF _Ref172890308 \r \h </w:instrText>
      </w:r>
      <w:r w:rsidR="000D6557">
        <w:fldChar w:fldCharType="separate"/>
      </w:r>
      <w:r w:rsidR="000D6557">
        <w:t>2.7.5</w:t>
      </w:r>
      <w:r w:rsidR="000D6557">
        <w:fldChar w:fldCharType="end"/>
      </w:r>
      <w:r w:rsidR="000D6557">
        <w:t>)</w:t>
      </w:r>
    </w:p>
    <w:p w14:paraId="75666BC6" w14:textId="784B7DD8" w:rsidR="00B40711" w:rsidRPr="00E825B6" w:rsidRDefault="00922FF1" w:rsidP="00C45742">
      <w:pPr>
        <w:pStyle w:val="a1"/>
      </w:pPr>
      <w:bookmarkStart w:id="87" w:name="_Toc172787060"/>
      <w:r>
        <w:lastRenderedPageBreak/>
        <w:t>Заключение</w:t>
      </w:r>
      <w:bookmarkEnd w:id="84"/>
      <w:bookmarkEnd w:id="87"/>
    </w:p>
    <w:p w14:paraId="5782DDC0" w14:textId="678E6DA4" w:rsidR="00401AA3" w:rsidRDefault="00F663A6" w:rsidP="00F663A6">
      <w:r>
        <w:t xml:space="preserve">В ходе выполнения этого дипломного проекта было установлено, что в среднем модель машинного обучения </w:t>
      </w:r>
      <w:proofErr w:type="spellStart"/>
      <w:r w:rsidRPr="005448AE">
        <w:rPr>
          <w:rStyle w:val="bash0"/>
        </w:rPr>
        <w:t>RandomForestRegressor</w:t>
      </w:r>
      <w:proofErr w:type="spellEnd"/>
      <w:r>
        <w:t xml:space="preserve"> может ошибаться в </w:t>
      </w:r>
      <w:r w:rsidR="005448AE">
        <w:t>средних курсах валют, предсказанных за определённый временной интервал</w:t>
      </w:r>
      <w:r>
        <w:t>:</w:t>
      </w:r>
    </w:p>
    <w:p w14:paraId="03BA43AD" w14:textId="475623EF" w:rsidR="00F663A6" w:rsidRDefault="00F663A6" w:rsidP="00F663A6">
      <w:r>
        <w:t xml:space="preserve">ошибка прогноза </w:t>
      </w:r>
      <w:r w:rsidR="005448AE">
        <w:t>среднего курса за</w:t>
      </w:r>
      <w:r>
        <w:t xml:space="preserve"> неделю </w:t>
      </w:r>
      <w:r w:rsidR="005448AE">
        <w:t>–</w:t>
      </w:r>
      <w:r>
        <w:t xml:space="preserve"> </w:t>
      </w:r>
      <w:r w:rsidR="005448AE" w:rsidRPr="005448AE">
        <w:rPr>
          <w:rStyle w:val="bash0"/>
        </w:rPr>
        <w:t>0.75%</w:t>
      </w:r>
    </w:p>
    <w:p w14:paraId="0CE67B3B" w14:textId="1BE39BD1" w:rsidR="00903CAA" w:rsidRDefault="00F663A6" w:rsidP="00F536FE">
      <w:r>
        <w:t xml:space="preserve">ошибка прогноза </w:t>
      </w:r>
      <w:r w:rsidR="005448AE">
        <w:t xml:space="preserve">среднего курса за </w:t>
      </w:r>
      <w:r>
        <w:t>месяц –</w:t>
      </w:r>
      <w:r w:rsidR="005448AE">
        <w:t xml:space="preserve"> </w:t>
      </w:r>
      <w:r w:rsidR="005448AE" w:rsidRPr="005448AE">
        <w:rPr>
          <w:rStyle w:val="bash0"/>
        </w:rPr>
        <w:t>2.85%</w:t>
      </w:r>
    </w:p>
    <w:p w14:paraId="22BA0819" w14:textId="4D6015C5" w:rsidR="00F663A6" w:rsidRDefault="00F663A6" w:rsidP="00F536FE">
      <w:r>
        <w:t xml:space="preserve">ошибка прогноза </w:t>
      </w:r>
      <w:r w:rsidR="005448AE">
        <w:t xml:space="preserve">среднего курса за </w:t>
      </w:r>
      <w:r>
        <w:t>квартал –</w:t>
      </w:r>
      <w:r w:rsidR="005448AE">
        <w:t xml:space="preserve"> </w:t>
      </w:r>
      <w:r w:rsidR="005448AE" w:rsidRPr="005448AE">
        <w:rPr>
          <w:rStyle w:val="bash0"/>
        </w:rPr>
        <w:t>5.1%</w:t>
      </w:r>
    </w:p>
    <w:p w14:paraId="6282144B" w14:textId="2B9AC6EB" w:rsidR="00F663A6" w:rsidRDefault="00F663A6" w:rsidP="00F536FE">
      <w:pPr>
        <w:rPr>
          <w:rStyle w:val="bash0"/>
        </w:rPr>
      </w:pPr>
      <w:r>
        <w:t xml:space="preserve">ошибка прогноза </w:t>
      </w:r>
      <w:r w:rsidR="005448AE">
        <w:t xml:space="preserve">среднего курса за </w:t>
      </w:r>
      <w:r>
        <w:t xml:space="preserve">год </w:t>
      </w:r>
      <w:r w:rsidR="005448AE">
        <w:t>–</w:t>
      </w:r>
      <w:r>
        <w:t xml:space="preserve"> </w:t>
      </w:r>
      <w:r w:rsidR="005448AE" w:rsidRPr="005448AE">
        <w:rPr>
          <w:rStyle w:val="bash0"/>
        </w:rPr>
        <w:t>7.9%</w:t>
      </w:r>
    </w:p>
    <w:p w14:paraId="4D61487F" w14:textId="77777777" w:rsidR="00D040D0" w:rsidRDefault="00D040D0" w:rsidP="00F536FE"/>
    <w:p w14:paraId="2677CFF5" w14:textId="154B62DE" w:rsidR="00D040D0" w:rsidRDefault="005448AE" w:rsidP="00D040D0">
      <w:pPr>
        <w:rPr>
          <w:color w:val="auto"/>
        </w:rPr>
      </w:pPr>
      <w:r>
        <w:t>То есть это средние показатели</w:t>
      </w:r>
      <w:r w:rsidR="00D040D0">
        <w:t xml:space="preserve"> курсов валют,</w:t>
      </w:r>
      <w:r>
        <w:t xml:space="preserve"> </w:t>
      </w:r>
      <w:r w:rsidR="00D040D0">
        <w:t xml:space="preserve">полученные на отрезках времени 10 лет, 10 кварталов, 10 месяцев, 10 недель для валют: </w:t>
      </w:r>
      <w:r w:rsidR="00D040D0" w:rsidRPr="00D040D0">
        <w:rPr>
          <w:color w:val="auto"/>
        </w:rPr>
        <w:t>швейцарский франк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евро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японская иена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доллар США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китайский юань</w:t>
      </w:r>
      <w:r w:rsidR="00DC4D8F">
        <w:rPr>
          <w:color w:val="auto"/>
        </w:rPr>
        <w:t xml:space="preserve"> (</w:t>
      </w:r>
      <w:r w:rsidR="00DC4D8F">
        <w:rPr>
          <w:color w:val="auto"/>
        </w:rPr>
        <w:fldChar w:fldCharType="begin"/>
      </w:r>
      <w:r w:rsidR="00DC4D8F">
        <w:rPr>
          <w:color w:val="auto"/>
        </w:rPr>
        <w:instrText xml:space="preserve"> REF  _Ref172894525 \* Lower \h  \* MERGEFORMAT </w:instrText>
      </w:r>
      <w:r w:rsidR="00DC4D8F">
        <w:rPr>
          <w:color w:val="auto"/>
        </w:rPr>
      </w:r>
      <w:r w:rsidR="00DC4D8F">
        <w:rPr>
          <w:color w:val="auto"/>
        </w:rPr>
        <w:fldChar w:fldCharType="separate"/>
      </w:r>
      <w:r w:rsidR="00DC4D8F">
        <w:t xml:space="preserve">рисунок </w:t>
      </w:r>
      <w:r w:rsidR="00DC4D8F">
        <w:rPr>
          <w:noProof/>
        </w:rPr>
        <w:t>13</w:t>
      </w:r>
      <w:r w:rsidR="00DC4D8F">
        <w:rPr>
          <w:color w:val="auto"/>
        </w:rPr>
        <w:fldChar w:fldCharType="end"/>
      </w:r>
      <w:r w:rsidR="00DC4D8F">
        <w:rPr>
          <w:color w:val="auto"/>
        </w:rPr>
        <w:t>).</w:t>
      </w:r>
    </w:p>
    <w:p w14:paraId="6B960586" w14:textId="5FC47E5C" w:rsidR="00DC4D8F" w:rsidRDefault="00DC4D8F" w:rsidP="00D040D0">
      <w:pPr>
        <w:rPr>
          <w:color w:val="auto"/>
        </w:rPr>
      </w:pPr>
      <w:r>
        <w:rPr>
          <w:color w:val="auto"/>
        </w:rPr>
        <w:fldChar w:fldCharType="begin"/>
      </w:r>
      <w:r>
        <w:rPr>
          <w:color w:val="auto"/>
        </w:rPr>
        <w:instrText xml:space="preserve"> REF _Ref172894813 \h </w:instrText>
      </w:r>
      <w:r>
        <w:rPr>
          <w:color w:val="auto"/>
        </w:rPr>
      </w:r>
      <w:r>
        <w:rPr>
          <w:color w:val="auto"/>
        </w:rPr>
        <w:fldChar w:fldCharType="separate"/>
      </w:r>
      <w:r>
        <w:t xml:space="preserve">Рисунок </w:t>
      </w:r>
      <w:r>
        <w:rPr>
          <w:noProof/>
        </w:rPr>
        <w:t>12</w:t>
      </w:r>
      <w:r>
        <w:rPr>
          <w:color w:val="auto"/>
        </w:rPr>
        <w:fldChar w:fldCharType="end"/>
      </w:r>
      <w:r>
        <w:rPr>
          <w:color w:val="auto"/>
        </w:rPr>
        <w:t xml:space="preserve"> показывает, что у каждой валюты есть собственные показатели эффективности предсказания.</w:t>
      </w:r>
      <w:r w:rsidR="003D5188">
        <w:rPr>
          <w:color w:val="auto"/>
        </w:rPr>
        <w:t xml:space="preserve"> </w:t>
      </w:r>
      <w:r>
        <w:rPr>
          <w:color w:val="auto"/>
        </w:rPr>
        <w:fldChar w:fldCharType="begin"/>
      </w:r>
      <w:r>
        <w:instrText xml:space="preserve"> REF _Ref172895040 \h </w:instrText>
      </w:r>
      <w:r>
        <w:rPr>
          <w:color w:val="auto"/>
        </w:rPr>
      </w:r>
      <w:r>
        <w:rPr>
          <w:color w:val="auto"/>
        </w:rPr>
        <w:fldChar w:fldCharType="separate"/>
      </w:r>
      <w:r>
        <w:t xml:space="preserve">Рисунок </w:t>
      </w:r>
      <w:r>
        <w:rPr>
          <w:noProof/>
        </w:rPr>
        <w:t>9</w:t>
      </w:r>
      <w:r>
        <w:rPr>
          <w:color w:val="auto"/>
        </w:rPr>
        <w:fldChar w:fldCharType="end"/>
      </w:r>
      <w:r w:rsidR="007F2FFC">
        <w:rPr>
          <w:color w:val="auto"/>
        </w:rPr>
        <w:t xml:space="preserve"> показывает важность признаков для курса каждой валюты.</w:t>
      </w:r>
      <w:r w:rsidR="003D5188">
        <w:rPr>
          <w:color w:val="auto"/>
        </w:rPr>
        <w:t xml:space="preserve"> </w:t>
      </w:r>
      <w:r w:rsidR="007F2FFC">
        <w:rPr>
          <w:color w:val="auto"/>
        </w:rPr>
        <w:t xml:space="preserve">Динамику предсказаний для разных валют и временных отрезков отображает </w:t>
      </w:r>
      <w:r w:rsidR="007F2FFC">
        <w:rPr>
          <w:color w:val="auto"/>
        </w:rPr>
        <w:fldChar w:fldCharType="begin"/>
      </w:r>
      <w:r w:rsidR="007F2FFC">
        <w:rPr>
          <w:color w:val="auto"/>
        </w:rPr>
        <w:instrText xml:space="preserve"> REF  _Ref172895313 \* Lower \h  \* MERGEFORMAT </w:instrText>
      </w:r>
      <w:r w:rsidR="007F2FFC">
        <w:rPr>
          <w:color w:val="auto"/>
        </w:rPr>
      </w:r>
      <w:r w:rsidR="007F2FFC">
        <w:rPr>
          <w:color w:val="auto"/>
        </w:rPr>
        <w:fldChar w:fldCharType="separate"/>
      </w:r>
      <w:r w:rsidR="007F2FFC">
        <w:t xml:space="preserve">рисунок </w:t>
      </w:r>
      <w:r w:rsidR="007F2FFC">
        <w:rPr>
          <w:noProof/>
        </w:rPr>
        <w:t>7</w:t>
      </w:r>
      <w:r w:rsidR="007F2FFC">
        <w:rPr>
          <w:color w:val="auto"/>
        </w:rPr>
        <w:fldChar w:fldCharType="end"/>
      </w:r>
      <w:r w:rsidR="007F2FFC">
        <w:rPr>
          <w:color w:val="auto"/>
        </w:rPr>
        <w:t xml:space="preserve">. </w:t>
      </w:r>
    </w:p>
    <w:p w14:paraId="667EDC94" w14:textId="77777777" w:rsidR="00F20907" w:rsidRDefault="00F20907" w:rsidP="00D040D0">
      <w:pPr>
        <w:rPr>
          <w:color w:val="auto"/>
        </w:rPr>
      </w:pPr>
    </w:p>
    <w:p w14:paraId="7449A0CD" w14:textId="5B528E5E" w:rsidR="00F20907" w:rsidRDefault="00F20907" w:rsidP="00D040D0">
      <w:pPr>
        <w:rPr>
          <w:color w:val="auto"/>
        </w:rPr>
      </w:pPr>
      <w:r>
        <w:rPr>
          <w:color w:val="auto"/>
        </w:rPr>
        <w:t xml:space="preserve">Проанализировав </w:t>
      </w:r>
      <w:r w:rsidR="002C0DC4">
        <w:rPr>
          <w:color w:val="auto"/>
        </w:rPr>
        <w:t>эти графики,</w:t>
      </w:r>
      <w:r>
        <w:rPr>
          <w:color w:val="auto"/>
        </w:rPr>
        <w:t xml:space="preserve"> можно сделать вывод, что курс валют в большей части зависит от стоимости драгоценных металлов, а также на курс валюты влияет политическая ситуация.</w:t>
      </w:r>
      <w:r w:rsidR="002C0DC4">
        <w:rPr>
          <w:color w:val="auto"/>
        </w:rPr>
        <w:t xml:space="preserve"> Чем короче временной интервал прогноза, тем точнее прогноз.</w:t>
      </w:r>
    </w:p>
    <w:p w14:paraId="762D8CE1" w14:textId="77777777" w:rsidR="008F3E71" w:rsidRDefault="008F3E71" w:rsidP="00D040D0">
      <w:pPr>
        <w:rPr>
          <w:color w:val="auto"/>
        </w:rPr>
      </w:pPr>
    </w:p>
    <w:p w14:paraId="44EBBEE8" w14:textId="67D57061" w:rsidR="008F3E71" w:rsidRDefault="008F3E71" w:rsidP="00D040D0">
      <w:r>
        <w:rPr>
          <w:color w:val="auto"/>
        </w:rPr>
        <w:t xml:space="preserve">Практическая значимость работы может состоять в </w:t>
      </w:r>
      <w:r w:rsidR="00A206BE">
        <w:rPr>
          <w:color w:val="auto"/>
        </w:rPr>
        <w:t>том,</w:t>
      </w:r>
      <w:r>
        <w:rPr>
          <w:color w:val="auto"/>
        </w:rPr>
        <w:t xml:space="preserve"> что, эмулируя нужные нам признаки мы можем спрогнозировать курс интересующей нас валюты </w:t>
      </w:r>
      <w:r w:rsidR="00A206BE">
        <w:rPr>
          <w:color w:val="auto"/>
        </w:rPr>
        <w:t xml:space="preserve">на заданный промежуток времени. Например, изменим цену на палладий за неделю </w:t>
      </w:r>
      <w:r w:rsidR="003D5188">
        <w:rPr>
          <w:color w:val="auto"/>
        </w:rPr>
        <w:t>мы</w:t>
      </w:r>
      <w:r w:rsidR="00A206BE">
        <w:rPr>
          <w:color w:val="auto"/>
        </w:rPr>
        <w:t xml:space="preserve"> спрогнозируем какая, может быть, средняя цена разных валют за этот промежуток времени.</w:t>
      </w:r>
    </w:p>
    <w:p w14:paraId="2CE1AC6A" w14:textId="44AB7325" w:rsidR="008E4FFD" w:rsidRDefault="00D040D0" w:rsidP="00A206BE">
      <w:r>
        <w:t xml:space="preserve"> </w:t>
      </w:r>
      <w:r w:rsidR="005448AE">
        <w:t xml:space="preserve"> </w:t>
      </w:r>
      <w:r w:rsidR="002F191E" w:rsidRPr="00E825B6">
        <w:t xml:space="preserve"> </w:t>
      </w:r>
      <w:r w:rsidR="00A35255" w:rsidRPr="00E825B6">
        <w:t xml:space="preserve"> </w:t>
      </w:r>
    </w:p>
    <w:p w14:paraId="721E66F5" w14:textId="4769AFB5" w:rsidR="00A206BE" w:rsidRPr="007629A6" w:rsidRDefault="00A206BE" w:rsidP="00A206BE">
      <w:pPr>
        <w:rPr>
          <w:lang w:val="en-US"/>
        </w:rPr>
      </w:pPr>
      <w:r>
        <w:t xml:space="preserve">С данным ноутбуком можно проверять влияние на курс валюты различных признаков (фич), а также экспериментировать с другими валютами в качестве </w:t>
      </w:r>
      <w:proofErr w:type="spellStart"/>
      <w:r>
        <w:t>таргета</w:t>
      </w:r>
      <w:proofErr w:type="spellEnd"/>
      <w:r w:rsidR="00B12CB6">
        <w:t>. Следует заметить, что время выполнения этого ноутбука на обычном ПК занимает несколько часов. Для ускорения процесса вычисления можно воспользоваться облачными вычислениями</w:t>
      </w:r>
      <w:r w:rsidR="007629A6">
        <w:rPr>
          <w:lang w:val="en-US"/>
        </w:rPr>
        <w:t xml:space="preserve"> </w:t>
      </w:r>
      <w:r w:rsidR="007629A6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j3b2tGA3","properties":{"formattedCitation":"[9]","plainCitation":"[9]","noteIndex":0},"citationItems":[{"id":31,"uris":["http://zotero.org/users/local/ccYgADcV/items/WTU278PW"],"itemData":{"id":31,"type":"webpage","language":"en","title":"Платформа Cloud․ru ML Space","URL":"https://cloud.ru/mlspace","author":[{"family":"Cloud․ru","given":""}],"accessed":{"date-parts":[["2024",7,26]]}}}],"schema":"https://github.com/citation-style-language/schema/raw/master/csl-citation.json"} </w:instrText>
      </w:r>
      <w:r w:rsidR="007629A6">
        <w:rPr>
          <w:lang w:val="en-US"/>
        </w:rPr>
        <w:fldChar w:fldCharType="separate"/>
      </w:r>
      <w:r w:rsidR="007629A6" w:rsidRPr="007629A6">
        <w:rPr>
          <w:rFonts w:cs="Times New Roman"/>
        </w:rPr>
        <w:t>[9]</w:t>
      </w:r>
      <w:r w:rsidR="007629A6">
        <w:rPr>
          <w:lang w:val="en-US"/>
        </w:rPr>
        <w:fldChar w:fldCharType="end"/>
      </w:r>
      <w:r w:rsidR="007629A6">
        <w:rPr>
          <w:lang w:val="en-US"/>
        </w:rPr>
        <w:t>.</w:t>
      </w:r>
    </w:p>
    <w:p w14:paraId="696F4AF5" w14:textId="5E4C73A0" w:rsidR="001764F1" w:rsidRDefault="00922FF1" w:rsidP="0071362C">
      <w:pPr>
        <w:pStyle w:val="a1"/>
      </w:pPr>
      <w:bookmarkStart w:id="88" w:name="_Toc172357320"/>
      <w:bookmarkStart w:id="89" w:name="_Toc172787061"/>
      <w:r w:rsidRPr="00922FF1">
        <w:lastRenderedPageBreak/>
        <w:t>Список используемой литературы</w:t>
      </w:r>
      <w:bookmarkEnd w:id="88"/>
      <w:bookmarkEnd w:id="89"/>
    </w:p>
    <w:p w14:paraId="7F611D30" w14:textId="77777777" w:rsidR="007629A6" w:rsidRPr="007629A6" w:rsidRDefault="000A34AC" w:rsidP="007629A6">
      <w:pPr>
        <w:pStyle w:val="uc20100"/>
      </w:pPr>
      <w:r>
        <w:fldChar w:fldCharType="begin"/>
      </w:r>
      <w:r w:rsidR="004E040D">
        <w:instrText xml:space="preserve"> ADDIN ZOTERO_BIBL {"uncited":[],"omitted":[],"custom":[]} CSL_BIBLIOGRAPHY </w:instrText>
      </w:r>
      <w:r>
        <w:fldChar w:fldCharType="separate"/>
      </w:r>
      <w:r w:rsidR="007629A6" w:rsidRPr="007629A6">
        <w:t>1. Е. Я. Волков // Факторы, влияющие на формирование курса рубля. – URL: https://view.officeapps.live.com/op/view.aspx?src=https%3A%2F%2Fwww.kubsu.ru%2Fsites%2Fdefault%2Ffiles%2Fusers%2F21365%2Fportfolio%2Fmvko_i_fo_kursovaya.docx&amp;wdOrigin=BROWSELINK (дата обращения: 11.07.2024).</w:t>
      </w:r>
    </w:p>
    <w:p w14:paraId="4BA9C3C8" w14:textId="77777777" w:rsidR="007629A6" w:rsidRPr="007629A6" w:rsidRDefault="007629A6" w:rsidP="007629A6">
      <w:pPr>
        <w:pStyle w:val="uc20100"/>
      </w:pPr>
      <w:r w:rsidRPr="007629A6">
        <w:t>2. А. Мареев // Zotero-style-for-Gost-R-7.0.100-2018. – URL: https://github.com/ArtemMareev/Zotero-style-for-Gost-R-7.0.100-2018?tab=readme-ov-file (дата обращения: 24.07.2024).</w:t>
      </w:r>
    </w:p>
    <w:p w14:paraId="4AC8A78C" w14:textId="77777777" w:rsidR="007629A6" w:rsidRPr="007629A6" w:rsidRDefault="007629A6" w:rsidP="007629A6">
      <w:pPr>
        <w:pStyle w:val="uc20100"/>
      </w:pPr>
      <w:r w:rsidRPr="007629A6">
        <w:t>3. Прикладная статистика // Кросс валидация для временных рядов в python. – URL: https://www.youtube.com/watch?v=l2vhtyWp_ck (дата обращения: 21.07.2024).</w:t>
      </w:r>
    </w:p>
    <w:p w14:paraId="0ED0822D" w14:textId="77777777" w:rsidR="007629A6" w:rsidRPr="007629A6" w:rsidRDefault="007629A6" w:rsidP="007629A6">
      <w:pPr>
        <w:pStyle w:val="uc20100"/>
      </w:pPr>
      <w:r w:rsidRPr="007629A6">
        <w:t>4. Е. В. Сангаджиева, Г. А. Оргдаева // Особенности методов машинного обучения для прогнозирования курса валют. – URL: https://files.scienceforum.ru/pdf/2020/5e04936d95941.pdf (дата обращения: 11.07.2024).</w:t>
      </w:r>
    </w:p>
    <w:p w14:paraId="701EA36E" w14:textId="77777777" w:rsidR="007629A6" w:rsidRPr="007629A6" w:rsidRDefault="007629A6" w:rsidP="007629A6">
      <w:pPr>
        <w:pStyle w:val="uc20100"/>
      </w:pPr>
      <w:r w:rsidRPr="007629A6">
        <w:t>5. И. Шамаев // Основы работы в Jupyter/Jupiter Notebook и JupyterLab — Python Tutorial. – URL: https://python.ivan-shamaev.ru/jupiterlab-jupyter-notebook-install-python-tutorial/ (дата обращения: 19.07.2024).</w:t>
      </w:r>
    </w:p>
    <w:p w14:paraId="62709DCF" w14:textId="77777777" w:rsidR="007629A6" w:rsidRPr="007629A6" w:rsidRDefault="007629A6" w:rsidP="007629A6">
      <w:pPr>
        <w:pStyle w:val="uc20100"/>
      </w:pPr>
      <w:r w:rsidRPr="007629A6">
        <w:t>6. Е. В. Эгипти // ДЗ «Погружение в Python». Семинар 7. Файлы и файловая система. – URL: https://github.com/uc20100/python_2/blob/main/seminar_7/file_func/task_home_work.py (дата обращения: 21.07.2024).</w:t>
      </w:r>
    </w:p>
    <w:p w14:paraId="1562E8F1" w14:textId="77777777" w:rsidR="007629A6" w:rsidRPr="007629A6" w:rsidRDefault="007629A6" w:rsidP="007629A6">
      <w:pPr>
        <w:pStyle w:val="uc20100"/>
      </w:pPr>
      <w:r w:rsidRPr="007629A6">
        <w:t>7. ALEKSANDR // Cross-Validation на временном ряду. – URL: https://otus.ru/nest/post/483/ (дата обращения: 24.07.2024).</w:t>
      </w:r>
    </w:p>
    <w:p w14:paraId="0E8F17C2" w14:textId="77777777" w:rsidR="007629A6" w:rsidRPr="007629A6" w:rsidRDefault="007629A6" w:rsidP="007629A6">
      <w:pPr>
        <w:pStyle w:val="uc20100"/>
      </w:pPr>
      <w:r w:rsidRPr="007629A6">
        <w:t>8. Anaconda. – URL: https://www.anaconda.com/ (дата обращения: 19.07.2024).</w:t>
      </w:r>
    </w:p>
    <w:p w14:paraId="228F156A" w14:textId="77777777" w:rsidR="007629A6" w:rsidRPr="007629A6" w:rsidRDefault="007629A6" w:rsidP="007629A6">
      <w:pPr>
        <w:pStyle w:val="uc20100"/>
      </w:pPr>
      <w:r w:rsidRPr="007629A6">
        <w:t>9. Cloud․ru // Платформа Cloud․ru ML Space. – URL: https://cloud.ru/mlspace (дата обращения: 26.07.2024).</w:t>
      </w:r>
    </w:p>
    <w:p w14:paraId="6635563A" w14:textId="77777777" w:rsidR="007629A6" w:rsidRPr="007629A6" w:rsidRDefault="007629A6" w:rsidP="007629A6">
      <w:pPr>
        <w:pStyle w:val="uc20100"/>
      </w:pPr>
      <w:r w:rsidRPr="007629A6">
        <w:t>10. dfedorov.spb.ru // Как легко обрабатывать данные временных рядов. – URL: https://dfedorov.spb.ru/pandas/09.%20%D0%9A%D0%B0%D0%BA%20%D0%BB%D0%B5%D0%B3%D0%BA%D0%BE%20%D0%BE%D0%B1%D1%80%D0%B0%D0%B1%D0%B0%D1%82%D1%8B%D0%B2%D0%B0%D1%82%D1%8C%20%D0%B4%D0%B0</w:t>
      </w:r>
      <w:r w:rsidRPr="007629A6">
        <w:lastRenderedPageBreak/>
        <w:t>%D0%BD%D0%BD%D1%8B%D0%B5%20%D0%B2%D1%80%D0%B5%D0%BC%D0%B5%D0%BD%D0%BD%D1%8B%D1%85%20%D1%80%D1%8F%D0%B4%D0%BE%D0%B2_.html (дата обращения: 21.07.2024).</w:t>
      </w:r>
    </w:p>
    <w:p w14:paraId="2739DD4B" w14:textId="77777777" w:rsidR="007629A6" w:rsidRPr="007629A6" w:rsidRDefault="007629A6" w:rsidP="007629A6">
      <w:pPr>
        <w:pStyle w:val="uc20100"/>
      </w:pPr>
      <w:r w:rsidRPr="007629A6">
        <w:t>11. InvestFunds // Ключевые индикаторы. – URL: https://investfunds.ru/indicators/key-indexes/ (дата обращения: 20.07.2024).</w:t>
      </w:r>
    </w:p>
    <w:p w14:paraId="71EB4123" w14:textId="77777777" w:rsidR="007629A6" w:rsidRPr="007629A6" w:rsidRDefault="007629A6" w:rsidP="007629A6">
      <w:pPr>
        <w:pStyle w:val="uc20100"/>
      </w:pPr>
      <w:r w:rsidRPr="007629A6">
        <w:t>12. InvestFunds // Курсы валют. – URL: https://investfunds.ru/indicators/currency/ (дата обращения: 20.07.2024).</w:t>
      </w:r>
    </w:p>
    <w:p w14:paraId="692ED313" w14:textId="77777777" w:rsidR="007629A6" w:rsidRPr="007629A6" w:rsidRDefault="007629A6" w:rsidP="007629A6">
      <w:pPr>
        <w:pStyle w:val="uc20100"/>
      </w:pPr>
      <w:r w:rsidRPr="007629A6">
        <w:t>13. JupiterLab // Debugger. – URL: https://jupyterlab.readthedocs.io/en/4.1.x/user/debugger.html (дата обращения: 19.07.2024).</w:t>
      </w:r>
    </w:p>
    <w:p w14:paraId="44646761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4. Microsoft // Visual Studio Code. – URL: https://code.visualstudio.com/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4.07.2024).</w:t>
      </w:r>
    </w:p>
    <w:p w14:paraId="5ADEC828" w14:textId="77777777" w:rsidR="007629A6" w:rsidRPr="007629A6" w:rsidRDefault="007629A6" w:rsidP="007629A6">
      <w:pPr>
        <w:pStyle w:val="uc20100"/>
      </w:pPr>
      <w:r w:rsidRPr="007629A6">
        <w:t>15. Microsoft // Word. – URL: https://www.microsoft.com/ru-ru/microsoft-365/word?market=ru (дата обращения: 24.07.2024).</w:t>
      </w:r>
    </w:p>
    <w:p w14:paraId="2FB19128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6. Pandas // pandas.DataFrame.resample. – URL: https://pandas.pydata.org/docs/reference/api/pandas.DataFrame.resample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1.07.2024).</w:t>
      </w:r>
    </w:p>
    <w:p w14:paraId="4A1A7137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7. Pandas // Time series / date functionality. – URL: https://pandas.pydata.org/docs/user_guide/timeseries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1.07.2024).</w:t>
      </w:r>
    </w:p>
    <w:p w14:paraId="737621F8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8. Scikit-Learn // RandomForestRegressor. – URL: https://scikit-learn.org/stable/modules/generated/sklearn.ensemble.RandomForestRegressor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4.07.2024).</w:t>
      </w:r>
    </w:p>
    <w:p w14:paraId="160222E1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9. Scikit-Learn // TimeSeriesSplit. – URL: https://scikit-learn.org/stable/modules/generated/sklearn.model_selection.TimeSeriesSplit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1.07.2024).</w:t>
      </w:r>
    </w:p>
    <w:p w14:paraId="6B00C7E9" w14:textId="77777777" w:rsidR="007629A6" w:rsidRPr="007629A6" w:rsidRDefault="007629A6" w:rsidP="007629A6">
      <w:pPr>
        <w:pStyle w:val="uc20100"/>
      </w:pPr>
      <w:r w:rsidRPr="007629A6">
        <w:t>20. Space G // Оформление списка литературы по ГОСТ Р 7.0.100-2018 при помощи Зотеро. – URL: https://www.youtube.com/watch?v=oT0ZpKnhUtI (дата обращения: 24.07.2024).</w:t>
      </w:r>
    </w:p>
    <w:p w14:paraId="4E087E9A" w14:textId="11FCE8F7" w:rsidR="00903CAA" w:rsidRPr="0079204B" w:rsidRDefault="007629A6" w:rsidP="007629A6">
      <w:pPr>
        <w:pStyle w:val="uc20100"/>
      </w:pPr>
      <w:r w:rsidRPr="007629A6">
        <w:t>21. Zotero. – URL: https://www.zotero.org/ (дата обращения: 24.07.2024).</w:t>
      </w:r>
      <w:r w:rsidR="000A34AC">
        <w:fldChar w:fldCharType="end"/>
      </w:r>
    </w:p>
    <w:sectPr w:rsidR="00903CAA" w:rsidRPr="0079204B" w:rsidSect="00A93AE6">
      <w:pgSz w:w="11906" w:h="16838"/>
      <w:pgMar w:top="1134" w:right="567" w:bottom="1134" w:left="1701" w:header="709" w:footer="8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4EB4BA5" w14:textId="77777777" w:rsidR="00C66E11" w:rsidRDefault="00C66E11" w:rsidP="002F4228">
      <w:r>
        <w:separator/>
      </w:r>
    </w:p>
  </w:endnote>
  <w:endnote w:type="continuationSeparator" w:id="0">
    <w:p w14:paraId="0F1FC99D" w14:textId="77777777" w:rsidR="00C66E11" w:rsidRDefault="00C66E11" w:rsidP="002F4228">
      <w:r>
        <w:continuationSeparator/>
      </w:r>
    </w:p>
  </w:endnote>
  <w:endnote w:type="continuationNotice" w:id="1">
    <w:p w14:paraId="27A985F8" w14:textId="77777777" w:rsidR="00C66E11" w:rsidRDefault="00C66E1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  <w:embedRegular r:id="rId1" w:fontKey="{68FF92E6-6876-44BA-B418-D37DDD743703}"/>
    <w:embedBold r:id="rId2" w:fontKey="{8246AAE7-0B20-450B-BFD6-CFE3E4BB7281}"/>
    <w:embedItalic r:id="rId3" w:fontKey="{E0E725A8-6E19-4002-8FD3-0DCCDCFF9304}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  <w:embedRegular r:id="rId4" w:fontKey="{B45E9239-232F-408D-AEF5-D0AFC3CA8904}"/>
    <w:embedBold r:id="rId5" w:fontKey="{E50822BC-D30D-4B6C-B73C-4B11AFCDD902}"/>
    <w:embedItalic r:id="rId6" w:fontKey="{75F3ED4E-ADA8-4F7F-871F-FE35B5B22384}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  <w:embedRegular r:id="rId7" w:fontKey="{CE6279CD-AEEC-478E-AC56-EC7819180D0E}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  <w:embedRegular r:id="rId8" w:fontKey="{8771E6CA-749E-4A00-B5A9-C4D514FD0857}"/>
    <w:embedItalic r:id="rId9" w:fontKey="{C420C980-E20F-47D8-814B-329800AF52EF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3D9CE8" w14:textId="1D1002E2" w:rsidR="00073BA9" w:rsidRDefault="00073BA9">
    <w:pPr>
      <w:pStyle w:val="af0"/>
      <w:jc w:val="center"/>
    </w:pPr>
  </w:p>
  <w:p w14:paraId="68D8616B" w14:textId="77777777" w:rsidR="002F4228" w:rsidRDefault="002F4228">
    <w:pPr>
      <w:pStyle w:val="af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4F41CF2" w14:textId="66D44C2A" w:rsidR="00064ACA" w:rsidRDefault="00064ACA">
    <w:pPr>
      <w:pStyle w:val="af0"/>
      <w:jc w:val="right"/>
    </w:pPr>
  </w:p>
  <w:p w14:paraId="5F04E653" w14:textId="5365A25C" w:rsidR="001A44C8" w:rsidRDefault="006218B9" w:rsidP="006218B9">
    <w:pPr>
      <w:pStyle w:val="af0"/>
      <w:jc w:val="center"/>
    </w:pPr>
    <w:r w:rsidRPr="006218B9">
      <w:t>Тольятти 2024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677267602"/>
      <w:docPartObj>
        <w:docPartGallery w:val="Page Numbers (Bottom of Page)"/>
        <w:docPartUnique/>
      </w:docPartObj>
    </w:sdtPr>
    <w:sdtContent>
      <w:p w14:paraId="6A046D2B" w14:textId="10314A7E" w:rsidR="00C45742" w:rsidRDefault="00C45742">
        <w:pPr>
          <w:pStyle w:val="af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55231510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45093CFE" w14:textId="148C7BE0" w:rsidR="009649EF" w:rsidRPr="009649EF" w:rsidRDefault="009649EF">
        <w:pPr>
          <w:pStyle w:val="af0"/>
          <w:jc w:val="right"/>
          <w:rPr>
            <w:szCs w:val="28"/>
          </w:rPr>
        </w:pPr>
        <w:r w:rsidRPr="009649EF">
          <w:rPr>
            <w:szCs w:val="28"/>
          </w:rPr>
          <w:fldChar w:fldCharType="begin"/>
        </w:r>
        <w:r w:rsidRPr="009649EF">
          <w:rPr>
            <w:szCs w:val="28"/>
          </w:rPr>
          <w:instrText>PAGE   \* MERGEFORMAT</w:instrText>
        </w:r>
        <w:r w:rsidRPr="009649EF">
          <w:rPr>
            <w:szCs w:val="28"/>
          </w:rPr>
          <w:fldChar w:fldCharType="separate"/>
        </w:r>
        <w:r w:rsidRPr="009649EF">
          <w:rPr>
            <w:szCs w:val="28"/>
          </w:rPr>
          <w:t>2</w:t>
        </w:r>
        <w:r w:rsidRPr="009649EF">
          <w:rPr>
            <w:szCs w:val="28"/>
          </w:rPr>
          <w:fldChar w:fldCharType="end"/>
        </w:r>
      </w:p>
    </w:sdtContent>
  </w:sdt>
  <w:p w14:paraId="49FFBE6B" w14:textId="77777777" w:rsidR="008E2B87" w:rsidRDefault="008E2B87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34E1BFC" w14:textId="77777777" w:rsidR="00C66E11" w:rsidRDefault="00C66E11" w:rsidP="002F4228">
      <w:r>
        <w:separator/>
      </w:r>
    </w:p>
  </w:footnote>
  <w:footnote w:type="continuationSeparator" w:id="0">
    <w:p w14:paraId="39D203D3" w14:textId="77777777" w:rsidR="00C66E11" w:rsidRDefault="00C66E11" w:rsidP="002F4228">
      <w:r>
        <w:continuationSeparator/>
      </w:r>
    </w:p>
  </w:footnote>
  <w:footnote w:type="continuationNotice" w:id="1">
    <w:p w14:paraId="40AEC36A" w14:textId="77777777" w:rsidR="00C66E11" w:rsidRDefault="00C66E11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84CDD4" w14:textId="4BC8EE7D" w:rsidR="006218B9" w:rsidRDefault="006218B9" w:rsidP="006218B9">
    <w:pPr>
      <w:jc w:val="center"/>
    </w:pPr>
    <w:proofErr w:type="spellStart"/>
    <w:r>
      <w:t>Geek</w:t>
    </w:r>
    <w:proofErr w:type="spellEnd"/>
    <w:r>
      <w:rPr>
        <w:lang w:val="en-US"/>
      </w:rPr>
      <w:t>B</w:t>
    </w:r>
    <w:proofErr w:type="spellStart"/>
    <w:r>
      <w:t>rains</w:t>
    </w:r>
    <w:proofErr w:type="spellEnd"/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8653AD"/>
    <w:multiLevelType w:val="hybridMultilevel"/>
    <w:tmpl w:val="F8CE86C2"/>
    <w:lvl w:ilvl="0" w:tplc="7D54A06E">
      <w:start w:val="1"/>
      <w:numFmt w:val="decimal"/>
      <w:lvlText w:val="1.%1 "/>
      <w:lvlJc w:val="left"/>
      <w:pPr>
        <w:ind w:left="2367" w:hanging="360"/>
      </w:pPr>
    </w:lvl>
    <w:lvl w:ilvl="1" w:tplc="04190019" w:tentative="1">
      <w:start w:val="1"/>
      <w:numFmt w:val="lowerLetter"/>
      <w:lvlText w:val="%2."/>
      <w:lvlJc w:val="left"/>
      <w:pPr>
        <w:ind w:left="3087" w:hanging="360"/>
      </w:pPr>
    </w:lvl>
    <w:lvl w:ilvl="2" w:tplc="0419001B" w:tentative="1">
      <w:start w:val="1"/>
      <w:numFmt w:val="lowerRoman"/>
      <w:lvlText w:val="%3."/>
      <w:lvlJc w:val="right"/>
      <w:pPr>
        <w:ind w:left="3807" w:hanging="180"/>
      </w:pPr>
    </w:lvl>
    <w:lvl w:ilvl="3" w:tplc="0419000F" w:tentative="1">
      <w:start w:val="1"/>
      <w:numFmt w:val="decimal"/>
      <w:lvlText w:val="%4."/>
      <w:lvlJc w:val="left"/>
      <w:pPr>
        <w:ind w:left="4527" w:hanging="360"/>
      </w:pPr>
    </w:lvl>
    <w:lvl w:ilvl="4" w:tplc="04190019" w:tentative="1">
      <w:start w:val="1"/>
      <w:numFmt w:val="lowerLetter"/>
      <w:lvlText w:val="%5."/>
      <w:lvlJc w:val="left"/>
      <w:pPr>
        <w:ind w:left="5247" w:hanging="360"/>
      </w:pPr>
    </w:lvl>
    <w:lvl w:ilvl="5" w:tplc="0419001B" w:tentative="1">
      <w:start w:val="1"/>
      <w:numFmt w:val="lowerRoman"/>
      <w:lvlText w:val="%6."/>
      <w:lvlJc w:val="right"/>
      <w:pPr>
        <w:ind w:left="5967" w:hanging="180"/>
      </w:pPr>
    </w:lvl>
    <w:lvl w:ilvl="6" w:tplc="0419000F" w:tentative="1">
      <w:start w:val="1"/>
      <w:numFmt w:val="decimal"/>
      <w:lvlText w:val="%7."/>
      <w:lvlJc w:val="left"/>
      <w:pPr>
        <w:ind w:left="6687" w:hanging="360"/>
      </w:pPr>
    </w:lvl>
    <w:lvl w:ilvl="7" w:tplc="04190019" w:tentative="1">
      <w:start w:val="1"/>
      <w:numFmt w:val="lowerLetter"/>
      <w:lvlText w:val="%8."/>
      <w:lvlJc w:val="left"/>
      <w:pPr>
        <w:ind w:left="7407" w:hanging="360"/>
      </w:pPr>
    </w:lvl>
    <w:lvl w:ilvl="8" w:tplc="0419001B" w:tentative="1">
      <w:start w:val="1"/>
      <w:numFmt w:val="lowerRoman"/>
      <w:lvlText w:val="%9."/>
      <w:lvlJc w:val="right"/>
      <w:pPr>
        <w:ind w:left="8127" w:hanging="180"/>
      </w:pPr>
    </w:lvl>
  </w:abstractNum>
  <w:abstractNum w:abstractNumId="1" w15:restartNumberingAfterBreak="0">
    <w:nsid w:val="02896395"/>
    <w:multiLevelType w:val="hybridMultilevel"/>
    <w:tmpl w:val="25686FA6"/>
    <w:lvl w:ilvl="0" w:tplc="0419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2" w15:restartNumberingAfterBreak="0">
    <w:nsid w:val="029839CA"/>
    <w:multiLevelType w:val="multilevel"/>
    <w:tmpl w:val="8A6483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3E770E0"/>
    <w:multiLevelType w:val="multilevel"/>
    <w:tmpl w:val="3DEA89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067E3D82"/>
    <w:multiLevelType w:val="multilevel"/>
    <w:tmpl w:val="EE4A4E8A"/>
    <w:lvl w:ilvl="0">
      <w:start w:val="1"/>
      <w:numFmt w:val="decimal"/>
      <w:pStyle w:val="a"/>
      <w:suff w:val="space"/>
      <w:lvlText w:val="Глава %1"/>
      <w:lvlJc w:val="left"/>
      <w:pPr>
        <w:ind w:left="930" w:hanging="363"/>
      </w:pPr>
    </w:lvl>
    <w:lvl w:ilvl="1">
      <w:start w:val="1"/>
      <w:numFmt w:val="decimal"/>
      <w:pStyle w:val="a0"/>
      <w:suff w:val="space"/>
      <w:lvlText w:val="%1.%2"/>
      <w:lvlJc w:val="left"/>
      <w:pPr>
        <w:ind w:left="2065" w:hanging="363"/>
      </w:pPr>
      <w:rPr>
        <w:rFonts w:hint="default"/>
      </w:rPr>
    </w:lvl>
    <w:lvl w:ilvl="2">
      <w:start w:val="1"/>
      <w:numFmt w:val="decimal"/>
      <w:pStyle w:val="2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5" w15:restartNumberingAfterBreak="0">
    <w:nsid w:val="074C2569"/>
    <w:multiLevelType w:val="multilevel"/>
    <w:tmpl w:val="9B6284F2"/>
    <w:lvl w:ilvl="0">
      <w:start w:val="1"/>
      <w:numFmt w:val="decimal"/>
      <w:lvlText w:val="Глава %1"/>
      <w:lvlJc w:val="left"/>
      <w:pPr>
        <w:ind w:left="567" w:hanging="207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 w15:restartNumberingAfterBreak="0">
    <w:nsid w:val="077664A0"/>
    <w:multiLevelType w:val="multilevel"/>
    <w:tmpl w:val="2F10EC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0A837867"/>
    <w:multiLevelType w:val="multilevel"/>
    <w:tmpl w:val="C08A05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0083598"/>
    <w:multiLevelType w:val="multilevel"/>
    <w:tmpl w:val="ACAA7D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3F67A30"/>
    <w:multiLevelType w:val="multilevel"/>
    <w:tmpl w:val="08029B5A"/>
    <w:lvl w:ilvl="0">
      <w:start w:val="1"/>
      <w:numFmt w:val="decimal"/>
      <w:lvlText w:val="Глава 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10" w15:restartNumberingAfterBreak="0">
    <w:nsid w:val="16C534BB"/>
    <w:multiLevelType w:val="hybridMultilevel"/>
    <w:tmpl w:val="26587434"/>
    <w:lvl w:ilvl="0" w:tplc="CCB6E2FA">
      <w:start w:val="1"/>
      <w:numFmt w:val="decimal"/>
      <w:lvlText w:val="Задача %1"/>
      <w:lvlJc w:val="left"/>
      <w:pPr>
        <w:ind w:left="128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" w15:restartNumberingAfterBreak="0">
    <w:nsid w:val="17F12567"/>
    <w:multiLevelType w:val="multilevel"/>
    <w:tmpl w:val="17683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93E077A"/>
    <w:multiLevelType w:val="multilevel"/>
    <w:tmpl w:val="24760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AD2107E"/>
    <w:multiLevelType w:val="multilevel"/>
    <w:tmpl w:val="50AA0C68"/>
    <w:lvl w:ilvl="0">
      <w:start w:val="1"/>
      <w:numFmt w:val="decimal"/>
      <w:suff w:val="space"/>
      <w:lvlText w:val="Глава %1"/>
      <w:lvlJc w:val="left"/>
      <w:pPr>
        <w:ind w:left="567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4" w15:restartNumberingAfterBreak="0">
    <w:nsid w:val="1C400BB4"/>
    <w:multiLevelType w:val="multilevel"/>
    <w:tmpl w:val="542C6C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1D853B18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6" w15:restartNumberingAfterBreak="0">
    <w:nsid w:val="1F4605C5"/>
    <w:multiLevelType w:val="multilevel"/>
    <w:tmpl w:val="9654A460"/>
    <w:lvl w:ilvl="0">
      <w:start w:val="1"/>
      <w:numFmt w:val="decimal"/>
      <w:lvlText w:val="1.%1 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7" w15:restartNumberingAfterBreak="0">
    <w:nsid w:val="23DB42D9"/>
    <w:multiLevelType w:val="multilevel"/>
    <w:tmpl w:val="9F74B3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409370A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2AD90AB1"/>
    <w:multiLevelType w:val="multilevel"/>
    <w:tmpl w:val="D624C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9B16847"/>
    <w:multiLevelType w:val="multilevel"/>
    <w:tmpl w:val="59A0B0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1" w15:restartNumberingAfterBreak="0">
    <w:nsid w:val="3CB234DD"/>
    <w:multiLevelType w:val="multilevel"/>
    <w:tmpl w:val="A57E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CD56CE9"/>
    <w:multiLevelType w:val="multilevel"/>
    <w:tmpl w:val="EE969D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3D2745FF"/>
    <w:multiLevelType w:val="multilevel"/>
    <w:tmpl w:val="FF3C43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EB73EB5"/>
    <w:multiLevelType w:val="multilevel"/>
    <w:tmpl w:val="9D5C45F0"/>
    <w:styleLink w:val="1"/>
    <w:lvl w:ilvl="0">
      <w:start w:val="1"/>
      <w:numFmt w:val="decimal"/>
      <w:suff w:val="space"/>
      <w:lvlText w:val="%1."/>
      <w:lvlJc w:val="left"/>
      <w:pPr>
        <w:ind w:left="1440" w:hanging="363"/>
      </w:pPr>
      <w:rPr>
        <w:rFonts w:hint="default"/>
      </w:rPr>
    </w:lvl>
    <w:lvl w:ilvl="1">
      <w:start w:val="1"/>
      <w:numFmt w:val="decimal"/>
      <w:lvlText w:val="%1,%2."/>
      <w:lvlJc w:val="left"/>
      <w:pPr>
        <w:ind w:left="1950" w:hanging="363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60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97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48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9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50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01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520" w:hanging="363"/>
      </w:pPr>
      <w:rPr>
        <w:rFonts w:hint="default"/>
      </w:rPr>
    </w:lvl>
  </w:abstractNum>
  <w:abstractNum w:abstractNumId="25" w15:restartNumberingAfterBreak="0">
    <w:nsid w:val="3F124FAB"/>
    <w:multiLevelType w:val="multilevel"/>
    <w:tmpl w:val="F9085E74"/>
    <w:lvl w:ilvl="0">
      <w:start w:val="1"/>
      <w:numFmt w:val="decimal"/>
      <w:lvlText w:val="Задача %1"/>
      <w:lvlJc w:val="left"/>
      <w:pPr>
        <w:ind w:left="930" w:hanging="363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26" w15:restartNumberingAfterBreak="0">
    <w:nsid w:val="40140841"/>
    <w:multiLevelType w:val="multilevel"/>
    <w:tmpl w:val="34445E90"/>
    <w:numStyleLink w:val="20"/>
  </w:abstractNum>
  <w:abstractNum w:abstractNumId="27" w15:restartNumberingAfterBreak="0">
    <w:nsid w:val="43097C9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 w15:restartNumberingAfterBreak="0">
    <w:nsid w:val="474448E8"/>
    <w:multiLevelType w:val="multilevel"/>
    <w:tmpl w:val="5C7EA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484B200E"/>
    <w:multiLevelType w:val="multilevel"/>
    <w:tmpl w:val="D97C0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4AA90930"/>
    <w:multiLevelType w:val="multilevel"/>
    <w:tmpl w:val="359AC52C"/>
    <w:lvl w:ilvl="0">
      <w:start w:val="1"/>
      <w:numFmt w:val="decimal"/>
      <w:pStyle w:val="10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1" w15:restartNumberingAfterBreak="0">
    <w:nsid w:val="4CDD050A"/>
    <w:multiLevelType w:val="hybridMultilevel"/>
    <w:tmpl w:val="F97E1BFA"/>
    <w:lvl w:ilvl="0" w:tplc="CCB6E2FA">
      <w:start w:val="1"/>
      <w:numFmt w:val="decimal"/>
      <w:lvlText w:val="Задача 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35704BC"/>
    <w:multiLevelType w:val="hybridMultilevel"/>
    <w:tmpl w:val="AE64AAE4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3" w15:restartNumberingAfterBreak="0">
    <w:nsid w:val="5AA35B6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D1384B"/>
    <w:multiLevelType w:val="multilevel"/>
    <w:tmpl w:val="A7504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60170D2B"/>
    <w:multiLevelType w:val="multilevel"/>
    <w:tmpl w:val="B972C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 w15:restartNumberingAfterBreak="0">
    <w:nsid w:val="608934BD"/>
    <w:multiLevelType w:val="hybridMultilevel"/>
    <w:tmpl w:val="E028E18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7" w15:restartNumberingAfterBreak="0">
    <w:nsid w:val="6627345C"/>
    <w:multiLevelType w:val="hybridMultilevel"/>
    <w:tmpl w:val="C75453BE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8" w15:restartNumberingAfterBreak="0">
    <w:nsid w:val="689F6612"/>
    <w:multiLevelType w:val="multilevel"/>
    <w:tmpl w:val="401600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 w15:restartNumberingAfterBreak="0">
    <w:nsid w:val="6B2E073F"/>
    <w:multiLevelType w:val="multilevel"/>
    <w:tmpl w:val="5F96794E"/>
    <w:lvl w:ilvl="0">
      <w:start w:val="1"/>
      <w:numFmt w:val="decimal"/>
      <w:lvlText w:val="1.%1 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40" w15:restartNumberingAfterBreak="0">
    <w:nsid w:val="70106CFD"/>
    <w:multiLevelType w:val="multilevel"/>
    <w:tmpl w:val="09624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1" w15:restartNumberingAfterBreak="0">
    <w:nsid w:val="73386F71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2" w15:restartNumberingAfterBreak="0">
    <w:nsid w:val="794631DB"/>
    <w:multiLevelType w:val="multilevel"/>
    <w:tmpl w:val="987EB4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3" w15:restartNumberingAfterBreak="0">
    <w:nsid w:val="7BD9782D"/>
    <w:multiLevelType w:val="multilevel"/>
    <w:tmpl w:val="34445E90"/>
    <w:styleLink w:val="20"/>
    <w:lvl w:ilvl="0">
      <w:start w:val="1"/>
      <w:numFmt w:val="none"/>
      <w:pStyle w:val="a1"/>
      <w:lvlText w:val="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851986544">
    <w:abstractNumId w:val="24"/>
  </w:num>
  <w:num w:numId="2" w16cid:durableId="588194440">
    <w:abstractNumId w:val="4"/>
  </w:num>
  <w:num w:numId="3" w16cid:durableId="1566068546">
    <w:abstractNumId w:val="36"/>
  </w:num>
  <w:num w:numId="4" w16cid:durableId="1230656503">
    <w:abstractNumId w:val="8"/>
  </w:num>
  <w:num w:numId="5" w16cid:durableId="1407259871">
    <w:abstractNumId w:val="40"/>
  </w:num>
  <w:num w:numId="6" w16cid:durableId="329455739">
    <w:abstractNumId w:val="3"/>
  </w:num>
  <w:num w:numId="7" w16cid:durableId="2016953347">
    <w:abstractNumId w:val="42"/>
  </w:num>
  <w:num w:numId="8" w16cid:durableId="700087575">
    <w:abstractNumId w:val="6"/>
  </w:num>
  <w:num w:numId="9" w16cid:durableId="1891845899">
    <w:abstractNumId w:val="22"/>
  </w:num>
  <w:num w:numId="10" w16cid:durableId="197818281">
    <w:abstractNumId w:val="38"/>
  </w:num>
  <w:num w:numId="11" w16cid:durableId="360060625">
    <w:abstractNumId w:val="12"/>
  </w:num>
  <w:num w:numId="12" w16cid:durableId="846097687">
    <w:abstractNumId w:val="7"/>
  </w:num>
  <w:num w:numId="13" w16cid:durableId="1978337777">
    <w:abstractNumId w:val="14"/>
  </w:num>
  <w:num w:numId="14" w16cid:durableId="573970319">
    <w:abstractNumId w:val="17"/>
  </w:num>
  <w:num w:numId="15" w16cid:durableId="68426410">
    <w:abstractNumId w:val="11"/>
  </w:num>
  <w:num w:numId="16" w16cid:durableId="371535221">
    <w:abstractNumId w:val="34"/>
  </w:num>
  <w:num w:numId="17" w16cid:durableId="455296327">
    <w:abstractNumId w:val="21"/>
  </w:num>
  <w:num w:numId="18" w16cid:durableId="534778242">
    <w:abstractNumId w:val="29"/>
  </w:num>
  <w:num w:numId="19" w16cid:durableId="1485195771">
    <w:abstractNumId w:val="19"/>
  </w:num>
  <w:num w:numId="20" w16cid:durableId="909658719">
    <w:abstractNumId w:val="28"/>
  </w:num>
  <w:num w:numId="21" w16cid:durableId="1264729841">
    <w:abstractNumId w:val="20"/>
  </w:num>
  <w:num w:numId="22" w16cid:durableId="1553418464">
    <w:abstractNumId w:val="35"/>
  </w:num>
  <w:num w:numId="23" w16cid:durableId="1911039500">
    <w:abstractNumId w:val="23"/>
  </w:num>
  <w:num w:numId="24" w16cid:durableId="809903405">
    <w:abstractNumId w:val="2"/>
  </w:num>
  <w:num w:numId="25" w16cid:durableId="422411679">
    <w:abstractNumId w:val="10"/>
  </w:num>
  <w:num w:numId="26" w16cid:durableId="277371255">
    <w:abstractNumId w:val="18"/>
  </w:num>
  <w:num w:numId="27" w16cid:durableId="52041914">
    <w:abstractNumId w:val="31"/>
  </w:num>
  <w:num w:numId="28" w16cid:durableId="1828738712">
    <w:abstractNumId w:val="30"/>
  </w:num>
  <w:num w:numId="29" w16cid:durableId="947011394">
    <w:abstractNumId w:val="15"/>
  </w:num>
  <w:num w:numId="30" w16cid:durableId="363293858">
    <w:abstractNumId w:val="41"/>
  </w:num>
  <w:num w:numId="31" w16cid:durableId="587731884">
    <w:abstractNumId w:val="43"/>
  </w:num>
  <w:num w:numId="32" w16cid:durableId="239364187">
    <w:abstractNumId w:val="26"/>
  </w:num>
  <w:num w:numId="33" w16cid:durableId="2057729378">
    <w:abstractNumId w:val="27"/>
  </w:num>
  <w:num w:numId="34" w16cid:durableId="1906918121">
    <w:abstractNumId w:val="33"/>
  </w:num>
  <w:num w:numId="35" w16cid:durableId="770783215">
    <w:abstractNumId w:val="1"/>
  </w:num>
  <w:num w:numId="36" w16cid:durableId="1546679791">
    <w:abstractNumId w:val="9"/>
  </w:num>
  <w:num w:numId="37" w16cid:durableId="1898123290">
    <w:abstractNumId w:val="39"/>
  </w:num>
  <w:num w:numId="38" w16cid:durableId="144128944">
    <w:abstractNumId w:val="16"/>
  </w:num>
  <w:num w:numId="39" w16cid:durableId="14699941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1993756676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 w16cid:durableId="1025015223">
    <w:abstractNumId w:val="13"/>
  </w:num>
  <w:num w:numId="42" w16cid:durableId="1419137112">
    <w:abstractNumId w:val="0"/>
  </w:num>
  <w:num w:numId="43" w16cid:durableId="2036806234">
    <w:abstractNumId w:val="5"/>
  </w:num>
  <w:num w:numId="44" w16cid:durableId="248124426">
    <w:abstractNumId w:val="37"/>
  </w:num>
  <w:num w:numId="45" w16cid:durableId="1399018076">
    <w:abstractNumId w:val="32"/>
  </w:num>
  <w:num w:numId="46" w16cid:durableId="203296641">
    <w:abstractNumId w:val="25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embedTrueTypeFonts/>
  <w:proofState w:spelling="clean" w:grammar="clean"/>
  <w:defaultTabStop w:val="708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7B2B"/>
    <w:rsid w:val="00001B06"/>
    <w:rsid w:val="00003F23"/>
    <w:rsid w:val="000043D9"/>
    <w:rsid w:val="00004E71"/>
    <w:rsid w:val="00005EFD"/>
    <w:rsid w:val="0000677F"/>
    <w:rsid w:val="000069B4"/>
    <w:rsid w:val="00010283"/>
    <w:rsid w:val="00012328"/>
    <w:rsid w:val="00012625"/>
    <w:rsid w:val="000142C8"/>
    <w:rsid w:val="00014303"/>
    <w:rsid w:val="00015765"/>
    <w:rsid w:val="00016100"/>
    <w:rsid w:val="00016123"/>
    <w:rsid w:val="00017F71"/>
    <w:rsid w:val="00020BDE"/>
    <w:rsid w:val="00023FA3"/>
    <w:rsid w:val="00023FD0"/>
    <w:rsid w:val="00024829"/>
    <w:rsid w:val="00024D5F"/>
    <w:rsid w:val="00025239"/>
    <w:rsid w:val="0002563F"/>
    <w:rsid w:val="00026392"/>
    <w:rsid w:val="000270BE"/>
    <w:rsid w:val="00027131"/>
    <w:rsid w:val="0002776C"/>
    <w:rsid w:val="00030581"/>
    <w:rsid w:val="000309AB"/>
    <w:rsid w:val="0003115A"/>
    <w:rsid w:val="000347BD"/>
    <w:rsid w:val="0003526E"/>
    <w:rsid w:val="00035351"/>
    <w:rsid w:val="00035CA7"/>
    <w:rsid w:val="00036251"/>
    <w:rsid w:val="00036518"/>
    <w:rsid w:val="00036721"/>
    <w:rsid w:val="000367A8"/>
    <w:rsid w:val="00036845"/>
    <w:rsid w:val="000406A6"/>
    <w:rsid w:val="000409A3"/>
    <w:rsid w:val="000409B5"/>
    <w:rsid w:val="000416F6"/>
    <w:rsid w:val="00042966"/>
    <w:rsid w:val="00042F08"/>
    <w:rsid w:val="00043488"/>
    <w:rsid w:val="00044ABD"/>
    <w:rsid w:val="00044DEA"/>
    <w:rsid w:val="00045597"/>
    <w:rsid w:val="00045893"/>
    <w:rsid w:val="0004643E"/>
    <w:rsid w:val="000468BB"/>
    <w:rsid w:val="000471F6"/>
    <w:rsid w:val="0004797E"/>
    <w:rsid w:val="00050136"/>
    <w:rsid w:val="00050507"/>
    <w:rsid w:val="0005070B"/>
    <w:rsid w:val="00050CB3"/>
    <w:rsid w:val="00051EB0"/>
    <w:rsid w:val="00052C01"/>
    <w:rsid w:val="0005381A"/>
    <w:rsid w:val="00053A5D"/>
    <w:rsid w:val="00053C54"/>
    <w:rsid w:val="00053EF7"/>
    <w:rsid w:val="00055850"/>
    <w:rsid w:val="00055EC5"/>
    <w:rsid w:val="000569A0"/>
    <w:rsid w:val="00057FD9"/>
    <w:rsid w:val="0006049C"/>
    <w:rsid w:val="00060C1A"/>
    <w:rsid w:val="000611EF"/>
    <w:rsid w:val="00061754"/>
    <w:rsid w:val="000621FA"/>
    <w:rsid w:val="000630BD"/>
    <w:rsid w:val="00063EF0"/>
    <w:rsid w:val="00064845"/>
    <w:rsid w:val="00064ACA"/>
    <w:rsid w:val="000664FF"/>
    <w:rsid w:val="00067D31"/>
    <w:rsid w:val="00067F73"/>
    <w:rsid w:val="00070339"/>
    <w:rsid w:val="0007046F"/>
    <w:rsid w:val="00071992"/>
    <w:rsid w:val="00071C58"/>
    <w:rsid w:val="000724F5"/>
    <w:rsid w:val="000727A6"/>
    <w:rsid w:val="0007382D"/>
    <w:rsid w:val="00073BA9"/>
    <w:rsid w:val="00073D8C"/>
    <w:rsid w:val="00075E82"/>
    <w:rsid w:val="0007632A"/>
    <w:rsid w:val="00076C62"/>
    <w:rsid w:val="0007771C"/>
    <w:rsid w:val="00077B2B"/>
    <w:rsid w:val="0008048C"/>
    <w:rsid w:val="00080D4A"/>
    <w:rsid w:val="00081B63"/>
    <w:rsid w:val="00081E37"/>
    <w:rsid w:val="000851E1"/>
    <w:rsid w:val="000856D1"/>
    <w:rsid w:val="0008584E"/>
    <w:rsid w:val="0008595E"/>
    <w:rsid w:val="00086393"/>
    <w:rsid w:val="000875BB"/>
    <w:rsid w:val="000877C2"/>
    <w:rsid w:val="000879F1"/>
    <w:rsid w:val="00090B75"/>
    <w:rsid w:val="00090BE7"/>
    <w:rsid w:val="000919A4"/>
    <w:rsid w:val="00096BE5"/>
    <w:rsid w:val="000972CD"/>
    <w:rsid w:val="000A09AD"/>
    <w:rsid w:val="000A0DE4"/>
    <w:rsid w:val="000A27FE"/>
    <w:rsid w:val="000A34AC"/>
    <w:rsid w:val="000A390E"/>
    <w:rsid w:val="000A4619"/>
    <w:rsid w:val="000A6878"/>
    <w:rsid w:val="000A6BF8"/>
    <w:rsid w:val="000A7AC4"/>
    <w:rsid w:val="000A7B35"/>
    <w:rsid w:val="000B01C2"/>
    <w:rsid w:val="000B0261"/>
    <w:rsid w:val="000B09CE"/>
    <w:rsid w:val="000B0B25"/>
    <w:rsid w:val="000B0FC1"/>
    <w:rsid w:val="000B101A"/>
    <w:rsid w:val="000B1742"/>
    <w:rsid w:val="000B178B"/>
    <w:rsid w:val="000B2A6D"/>
    <w:rsid w:val="000B2ADE"/>
    <w:rsid w:val="000B3302"/>
    <w:rsid w:val="000B3502"/>
    <w:rsid w:val="000B3C18"/>
    <w:rsid w:val="000B3EDA"/>
    <w:rsid w:val="000B4524"/>
    <w:rsid w:val="000B4956"/>
    <w:rsid w:val="000B52BF"/>
    <w:rsid w:val="000B5C80"/>
    <w:rsid w:val="000B62EB"/>
    <w:rsid w:val="000B6BEC"/>
    <w:rsid w:val="000B6D16"/>
    <w:rsid w:val="000B6E31"/>
    <w:rsid w:val="000B73F1"/>
    <w:rsid w:val="000C0269"/>
    <w:rsid w:val="000C035B"/>
    <w:rsid w:val="000C0D2E"/>
    <w:rsid w:val="000C10B5"/>
    <w:rsid w:val="000C339B"/>
    <w:rsid w:val="000C381B"/>
    <w:rsid w:val="000C4FC8"/>
    <w:rsid w:val="000C736D"/>
    <w:rsid w:val="000C76DD"/>
    <w:rsid w:val="000C7AF9"/>
    <w:rsid w:val="000D001B"/>
    <w:rsid w:val="000D0A88"/>
    <w:rsid w:val="000D0E51"/>
    <w:rsid w:val="000D2258"/>
    <w:rsid w:val="000D3019"/>
    <w:rsid w:val="000D3207"/>
    <w:rsid w:val="000D64C9"/>
    <w:rsid w:val="000D6557"/>
    <w:rsid w:val="000D6B66"/>
    <w:rsid w:val="000D75AD"/>
    <w:rsid w:val="000D78DF"/>
    <w:rsid w:val="000D791A"/>
    <w:rsid w:val="000E0917"/>
    <w:rsid w:val="000E1055"/>
    <w:rsid w:val="000E2961"/>
    <w:rsid w:val="000E2BA8"/>
    <w:rsid w:val="000E4A9A"/>
    <w:rsid w:val="000E6196"/>
    <w:rsid w:val="000E7324"/>
    <w:rsid w:val="000E7501"/>
    <w:rsid w:val="000E7919"/>
    <w:rsid w:val="000E7AC1"/>
    <w:rsid w:val="000F1A13"/>
    <w:rsid w:val="000F1A2F"/>
    <w:rsid w:val="000F1E31"/>
    <w:rsid w:val="000F2F3D"/>
    <w:rsid w:val="000F66E8"/>
    <w:rsid w:val="000F6A17"/>
    <w:rsid w:val="00100A1F"/>
    <w:rsid w:val="00101EAF"/>
    <w:rsid w:val="0010395B"/>
    <w:rsid w:val="00104350"/>
    <w:rsid w:val="00104FAC"/>
    <w:rsid w:val="001050D8"/>
    <w:rsid w:val="00105261"/>
    <w:rsid w:val="00105276"/>
    <w:rsid w:val="001074F8"/>
    <w:rsid w:val="001077AB"/>
    <w:rsid w:val="0011023C"/>
    <w:rsid w:val="001104B7"/>
    <w:rsid w:val="0011162E"/>
    <w:rsid w:val="00113305"/>
    <w:rsid w:val="0011454B"/>
    <w:rsid w:val="0011543F"/>
    <w:rsid w:val="001159DF"/>
    <w:rsid w:val="00116BD2"/>
    <w:rsid w:val="00121A1E"/>
    <w:rsid w:val="00121C09"/>
    <w:rsid w:val="00121D2D"/>
    <w:rsid w:val="001238CF"/>
    <w:rsid w:val="00123A17"/>
    <w:rsid w:val="00124A01"/>
    <w:rsid w:val="00125001"/>
    <w:rsid w:val="001253DB"/>
    <w:rsid w:val="001254C6"/>
    <w:rsid w:val="001264CC"/>
    <w:rsid w:val="00127975"/>
    <w:rsid w:val="00130886"/>
    <w:rsid w:val="001326A0"/>
    <w:rsid w:val="001336DC"/>
    <w:rsid w:val="00134A9D"/>
    <w:rsid w:val="00135890"/>
    <w:rsid w:val="00135F6D"/>
    <w:rsid w:val="001361A4"/>
    <w:rsid w:val="001367DC"/>
    <w:rsid w:val="001401B6"/>
    <w:rsid w:val="001404E0"/>
    <w:rsid w:val="00140743"/>
    <w:rsid w:val="00142169"/>
    <w:rsid w:val="00142191"/>
    <w:rsid w:val="00143F23"/>
    <w:rsid w:val="00145C0B"/>
    <w:rsid w:val="00146385"/>
    <w:rsid w:val="00146DA9"/>
    <w:rsid w:val="00146EB8"/>
    <w:rsid w:val="001473F8"/>
    <w:rsid w:val="001504EC"/>
    <w:rsid w:val="0015107A"/>
    <w:rsid w:val="00151BF8"/>
    <w:rsid w:val="00151ED9"/>
    <w:rsid w:val="00152B80"/>
    <w:rsid w:val="00153B8C"/>
    <w:rsid w:val="00153F03"/>
    <w:rsid w:val="00154CFE"/>
    <w:rsid w:val="00155C0D"/>
    <w:rsid w:val="00156849"/>
    <w:rsid w:val="0016017C"/>
    <w:rsid w:val="001603CD"/>
    <w:rsid w:val="001607A1"/>
    <w:rsid w:val="00161151"/>
    <w:rsid w:val="00161896"/>
    <w:rsid w:val="00163A00"/>
    <w:rsid w:val="00163A08"/>
    <w:rsid w:val="001648AD"/>
    <w:rsid w:val="00165B40"/>
    <w:rsid w:val="0016643D"/>
    <w:rsid w:val="00166D06"/>
    <w:rsid w:val="00167116"/>
    <w:rsid w:val="00167D70"/>
    <w:rsid w:val="00170586"/>
    <w:rsid w:val="001708E2"/>
    <w:rsid w:val="0017123B"/>
    <w:rsid w:val="001712F3"/>
    <w:rsid w:val="00174ACF"/>
    <w:rsid w:val="00175223"/>
    <w:rsid w:val="00175BCC"/>
    <w:rsid w:val="001764F1"/>
    <w:rsid w:val="00177A26"/>
    <w:rsid w:val="00180CFF"/>
    <w:rsid w:val="001817F2"/>
    <w:rsid w:val="00181CE2"/>
    <w:rsid w:val="001821E5"/>
    <w:rsid w:val="001828DB"/>
    <w:rsid w:val="00182F90"/>
    <w:rsid w:val="001842C7"/>
    <w:rsid w:val="0018594A"/>
    <w:rsid w:val="00185DBD"/>
    <w:rsid w:val="001860DE"/>
    <w:rsid w:val="00186E41"/>
    <w:rsid w:val="001873F2"/>
    <w:rsid w:val="00187DD6"/>
    <w:rsid w:val="00190345"/>
    <w:rsid w:val="00193EAE"/>
    <w:rsid w:val="00193EB8"/>
    <w:rsid w:val="00194081"/>
    <w:rsid w:val="001958D0"/>
    <w:rsid w:val="00195CDA"/>
    <w:rsid w:val="00195F62"/>
    <w:rsid w:val="00197D86"/>
    <w:rsid w:val="001A037C"/>
    <w:rsid w:val="001A1515"/>
    <w:rsid w:val="001A1ADF"/>
    <w:rsid w:val="001A1E85"/>
    <w:rsid w:val="001A325B"/>
    <w:rsid w:val="001A3A7E"/>
    <w:rsid w:val="001A3E05"/>
    <w:rsid w:val="001A3FE1"/>
    <w:rsid w:val="001A44C8"/>
    <w:rsid w:val="001A649D"/>
    <w:rsid w:val="001A6786"/>
    <w:rsid w:val="001A72A5"/>
    <w:rsid w:val="001A7F04"/>
    <w:rsid w:val="001B2B2A"/>
    <w:rsid w:val="001B3424"/>
    <w:rsid w:val="001B36DA"/>
    <w:rsid w:val="001B563E"/>
    <w:rsid w:val="001B5801"/>
    <w:rsid w:val="001B60A1"/>
    <w:rsid w:val="001B61D4"/>
    <w:rsid w:val="001B67A0"/>
    <w:rsid w:val="001B7777"/>
    <w:rsid w:val="001C01CA"/>
    <w:rsid w:val="001C06C0"/>
    <w:rsid w:val="001C0766"/>
    <w:rsid w:val="001C22E3"/>
    <w:rsid w:val="001C28BD"/>
    <w:rsid w:val="001C2C04"/>
    <w:rsid w:val="001C404E"/>
    <w:rsid w:val="001C412E"/>
    <w:rsid w:val="001C49B9"/>
    <w:rsid w:val="001C696E"/>
    <w:rsid w:val="001C7316"/>
    <w:rsid w:val="001D03B5"/>
    <w:rsid w:val="001D0DC4"/>
    <w:rsid w:val="001D0F64"/>
    <w:rsid w:val="001D1601"/>
    <w:rsid w:val="001D1D57"/>
    <w:rsid w:val="001D2170"/>
    <w:rsid w:val="001D3973"/>
    <w:rsid w:val="001D4101"/>
    <w:rsid w:val="001D42D7"/>
    <w:rsid w:val="001D4385"/>
    <w:rsid w:val="001D452E"/>
    <w:rsid w:val="001D4DE5"/>
    <w:rsid w:val="001D5DC7"/>
    <w:rsid w:val="001D5F81"/>
    <w:rsid w:val="001D62DC"/>
    <w:rsid w:val="001D66D0"/>
    <w:rsid w:val="001D695B"/>
    <w:rsid w:val="001E0103"/>
    <w:rsid w:val="001E0C77"/>
    <w:rsid w:val="001E19B2"/>
    <w:rsid w:val="001E2339"/>
    <w:rsid w:val="001E3B8D"/>
    <w:rsid w:val="001E3D28"/>
    <w:rsid w:val="001E456B"/>
    <w:rsid w:val="001E4CAD"/>
    <w:rsid w:val="001E5173"/>
    <w:rsid w:val="001E5176"/>
    <w:rsid w:val="001E58A1"/>
    <w:rsid w:val="001E6641"/>
    <w:rsid w:val="001E6A24"/>
    <w:rsid w:val="001E6D4D"/>
    <w:rsid w:val="001E7A51"/>
    <w:rsid w:val="001E7FD3"/>
    <w:rsid w:val="001F0F50"/>
    <w:rsid w:val="001F10DC"/>
    <w:rsid w:val="001F154A"/>
    <w:rsid w:val="001F1EA1"/>
    <w:rsid w:val="001F1FEF"/>
    <w:rsid w:val="001F2069"/>
    <w:rsid w:val="001F3C75"/>
    <w:rsid w:val="001F40BF"/>
    <w:rsid w:val="001F41BB"/>
    <w:rsid w:val="001F438C"/>
    <w:rsid w:val="001F4DD6"/>
    <w:rsid w:val="001F56D0"/>
    <w:rsid w:val="001F5AFE"/>
    <w:rsid w:val="001F5ECF"/>
    <w:rsid w:val="001F5EFE"/>
    <w:rsid w:val="001F601D"/>
    <w:rsid w:val="001F7A38"/>
    <w:rsid w:val="002014BE"/>
    <w:rsid w:val="00203749"/>
    <w:rsid w:val="00203B88"/>
    <w:rsid w:val="002058E7"/>
    <w:rsid w:val="002065E6"/>
    <w:rsid w:val="0020676B"/>
    <w:rsid w:val="002072D2"/>
    <w:rsid w:val="0020759A"/>
    <w:rsid w:val="00207695"/>
    <w:rsid w:val="00207DB7"/>
    <w:rsid w:val="00210B20"/>
    <w:rsid w:val="00210B32"/>
    <w:rsid w:val="00210F2D"/>
    <w:rsid w:val="002114D8"/>
    <w:rsid w:val="0021272D"/>
    <w:rsid w:val="002127C2"/>
    <w:rsid w:val="00214991"/>
    <w:rsid w:val="00214DB1"/>
    <w:rsid w:val="002152F5"/>
    <w:rsid w:val="00216871"/>
    <w:rsid w:val="002201CC"/>
    <w:rsid w:val="00220895"/>
    <w:rsid w:val="00220F9D"/>
    <w:rsid w:val="00222CE8"/>
    <w:rsid w:val="00222EBD"/>
    <w:rsid w:val="00223ED9"/>
    <w:rsid w:val="00224EF1"/>
    <w:rsid w:val="002256D7"/>
    <w:rsid w:val="00226272"/>
    <w:rsid w:val="00226380"/>
    <w:rsid w:val="00227D6B"/>
    <w:rsid w:val="00230110"/>
    <w:rsid w:val="00230EC2"/>
    <w:rsid w:val="00232272"/>
    <w:rsid w:val="002337B5"/>
    <w:rsid w:val="00235C8C"/>
    <w:rsid w:val="002360B2"/>
    <w:rsid w:val="00236F34"/>
    <w:rsid w:val="002372B1"/>
    <w:rsid w:val="002378A3"/>
    <w:rsid w:val="002413C8"/>
    <w:rsid w:val="0024148B"/>
    <w:rsid w:val="00242495"/>
    <w:rsid w:val="0024320E"/>
    <w:rsid w:val="00243229"/>
    <w:rsid w:val="0024387B"/>
    <w:rsid w:val="00244709"/>
    <w:rsid w:val="002465B5"/>
    <w:rsid w:val="00246BF6"/>
    <w:rsid w:val="002505BA"/>
    <w:rsid w:val="002508F9"/>
    <w:rsid w:val="002512CB"/>
    <w:rsid w:val="002515FC"/>
    <w:rsid w:val="00252E90"/>
    <w:rsid w:val="00253776"/>
    <w:rsid w:val="00254408"/>
    <w:rsid w:val="00254A7F"/>
    <w:rsid w:val="00254E54"/>
    <w:rsid w:val="00255334"/>
    <w:rsid w:val="00255DC5"/>
    <w:rsid w:val="002564DE"/>
    <w:rsid w:val="00256C9D"/>
    <w:rsid w:val="002606B3"/>
    <w:rsid w:val="00260DF1"/>
    <w:rsid w:val="0026208D"/>
    <w:rsid w:val="00263FFD"/>
    <w:rsid w:val="00264624"/>
    <w:rsid w:val="0026505E"/>
    <w:rsid w:val="0026764C"/>
    <w:rsid w:val="00267742"/>
    <w:rsid w:val="00271DE1"/>
    <w:rsid w:val="00271F2B"/>
    <w:rsid w:val="00272546"/>
    <w:rsid w:val="00272639"/>
    <w:rsid w:val="00274014"/>
    <w:rsid w:val="002742B7"/>
    <w:rsid w:val="00274EF9"/>
    <w:rsid w:val="00274FD8"/>
    <w:rsid w:val="00275B0F"/>
    <w:rsid w:val="00275F80"/>
    <w:rsid w:val="00276E86"/>
    <w:rsid w:val="002774CD"/>
    <w:rsid w:val="00277BA2"/>
    <w:rsid w:val="00277C4F"/>
    <w:rsid w:val="002811DF"/>
    <w:rsid w:val="00282C85"/>
    <w:rsid w:val="00282EFF"/>
    <w:rsid w:val="00283010"/>
    <w:rsid w:val="002836B7"/>
    <w:rsid w:val="0028444E"/>
    <w:rsid w:val="0028764C"/>
    <w:rsid w:val="00287938"/>
    <w:rsid w:val="00290151"/>
    <w:rsid w:val="00290446"/>
    <w:rsid w:val="00290D18"/>
    <w:rsid w:val="00290D95"/>
    <w:rsid w:val="00290FC4"/>
    <w:rsid w:val="00291094"/>
    <w:rsid w:val="00291594"/>
    <w:rsid w:val="00292739"/>
    <w:rsid w:val="0029280C"/>
    <w:rsid w:val="00292D2A"/>
    <w:rsid w:val="00294AF4"/>
    <w:rsid w:val="0029507E"/>
    <w:rsid w:val="0029562C"/>
    <w:rsid w:val="002962EB"/>
    <w:rsid w:val="00296411"/>
    <w:rsid w:val="00296DC6"/>
    <w:rsid w:val="002974EA"/>
    <w:rsid w:val="002976DA"/>
    <w:rsid w:val="002978BA"/>
    <w:rsid w:val="00297A4B"/>
    <w:rsid w:val="002A0306"/>
    <w:rsid w:val="002A08CB"/>
    <w:rsid w:val="002A0946"/>
    <w:rsid w:val="002A2096"/>
    <w:rsid w:val="002A2359"/>
    <w:rsid w:val="002A23EF"/>
    <w:rsid w:val="002A33A2"/>
    <w:rsid w:val="002A3705"/>
    <w:rsid w:val="002A3907"/>
    <w:rsid w:val="002A495D"/>
    <w:rsid w:val="002A549F"/>
    <w:rsid w:val="002A560F"/>
    <w:rsid w:val="002A5BDD"/>
    <w:rsid w:val="002A64ED"/>
    <w:rsid w:val="002A7435"/>
    <w:rsid w:val="002A7594"/>
    <w:rsid w:val="002A7A45"/>
    <w:rsid w:val="002B13AE"/>
    <w:rsid w:val="002B16F5"/>
    <w:rsid w:val="002B1885"/>
    <w:rsid w:val="002B1F56"/>
    <w:rsid w:val="002B2CD2"/>
    <w:rsid w:val="002B3DE6"/>
    <w:rsid w:val="002B4089"/>
    <w:rsid w:val="002B5702"/>
    <w:rsid w:val="002B5F60"/>
    <w:rsid w:val="002B6598"/>
    <w:rsid w:val="002B66CD"/>
    <w:rsid w:val="002B69CD"/>
    <w:rsid w:val="002B6C79"/>
    <w:rsid w:val="002B748C"/>
    <w:rsid w:val="002C0DC4"/>
    <w:rsid w:val="002C12E5"/>
    <w:rsid w:val="002C2AAC"/>
    <w:rsid w:val="002C2D71"/>
    <w:rsid w:val="002C3193"/>
    <w:rsid w:val="002C3ABB"/>
    <w:rsid w:val="002C46A1"/>
    <w:rsid w:val="002C46C9"/>
    <w:rsid w:val="002C515F"/>
    <w:rsid w:val="002C5789"/>
    <w:rsid w:val="002C6271"/>
    <w:rsid w:val="002C6573"/>
    <w:rsid w:val="002C7729"/>
    <w:rsid w:val="002C7E5A"/>
    <w:rsid w:val="002D0D12"/>
    <w:rsid w:val="002D1E3F"/>
    <w:rsid w:val="002D1E63"/>
    <w:rsid w:val="002D23D8"/>
    <w:rsid w:val="002D257B"/>
    <w:rsid w:val="002D28F2"/>
    <w:rsid w:val="002D2D9C"/>
    <w:rsid w:val="002D32E3"/>
    <w:rsid w:val="002D3418"/>
    <w:rsid w:val="002D3458"/>
    <w:rsid w:val="002D37F5"/>
    <w:rsid w:val="002D4781"/>
    <w:rsid w:val="002D48E1"/>
    <w:rsid w:val="002D58E4"/>
    <w:rsid w:val="002D716A"/>
    <w:rsid w:val="002D71A1"/>
    <w:rsid w:val="002D73D3"/>
    <w:rsid w:val="002E061B"/>
    <w:rsid w:val="002E0957"/>
    <w:rsid w:val="002E13C4"/>
    <w:rsid w:val="002E24DD"/>
    <w:rsid w:val="002E29D8"/>
    <w:rsid w:val="002E2C69"/>
    <w:rsid w:val="002E34B8"/>
    <w:rsid w:val="002E4224"/>
    <w:rsid w:val="002E45DA"/>
    <w:rsid w:val="002E5FFD"/>
    <w:rsid w:val="002E6D50"/>
    <w:rsid w:val="002E7364"/>
    <w:rsid w:val="002E7608"/>
    <w:rsid w:val="002E7D77"/>
    <w:rsid w:val="002F01C8"/>
    <w:rsid w:val="002F0A40"/>
    <w:rsid w:val="002F191E"/>
    <w:rsid w:val="002F23C9"/>
    <w:rsid w:val="002F37F8"/>
    <w:rsid w:val="002F4228"/>
    <w:rsid w:val="002F4CE8"/>
    <w:rsid w:val="002F575E"/>
    <w:rsid w:val="002F67DF"/>
    <w:rsid w:val="002F7B08"/>
    <w:rsid w:val="002F7C56"/>
    <w:rsid w:val="00301342"/>
    <w:rsid w:val="003021A0"/>
    <w:rsid w:val="00305697"/>
    <w:rsid w:val="00305E46"/>
    <w:rsid w:val="0030619D"/>
    <w:rsid w:val="00306668"/>
    <w:rsid w:val="0030683D"/>
    <w:rsid w:val="00306AE8"/>
    <w:rsid w:val="00306B0D"/>
    <w:rsid w:val="003070EE"/>
    <w:rsid w:val="00307A2C"/>
    <w:rsid w:val="00310B27"/>
    <w:rsid w:val="00310E32"/>
    <w:rsid w:val="003118BE"/>
    <w:rsid w:val="00313ADD"/>
    <w:rsid w:val="00314B57"/>
    <w:rsid w:val="00316648"/>
    <w:rsid w:val="0032032E"/>
    <w:rsid w:val="003207EA"/>
    <w:rsid w:val="00321226"/>
    <w:rsid w:val="003219AE"/>
    <w:rsid w:val="003228B4"/>
    <w:rsid w:val="0032381D"/>
    <w:rsid w:val="003238D5"/>
    <w:rsid w:val="00324003"/>
    <w:rsid w:val="0032417F"/>
    <w:rsid w:val="003242EB"/>
    <w:rsid w:val="00324C2B"/>
    <w:rsid w:val="003260E8"/>
    <w:rsid w:val="00326132"/>
    <w:rsid w:val="0032789E"/>
    <w:rsid w:val="00327C42"/>
    <w:rsid w:val="00327CAA"/>
    <w:rsid w:val="00330EF1"/>
    <w:rsid w:val="00332B03"/>
    <w:rsid w:val="00332D9F"/>
    <w:rsid w:val="003348EF"/>
    <w:rsid w:val="003351B3"/>
    <w:rsid w:val="00335928"/>
    <w:rsid w:val="00335AC4"/>
    <w:rsid w:val="00335E9C"/>
    <w:rsid w:val="00335F89"/>
    <w:rsid w:val="00337154"/>
    <w:rsid w:val="003403D5"/>
    <w:rsid w:val="0034110C"/>
    <w:rsid w:val="00342782"/>
    <w:rsid w:val="0034329C"/>
    <w:rsid w:val="00343B3F"/>
    <w:rsid w:val="00344D9F"/>
    <w:rsid w:val="00344E1A"/>
    <w:rsid w:val="003454F8"/>
    <w:rsid w:val="00345FB8"/>
    <w:rsid w:val="00346732"/>
    <w:rsid w:val="0034694C"/>
    <w:rsid w:val="00347CFA"/>
    <w:rsid w:val="00347EC8"/>
    <w:rsid w:val="003501F4"/>
    <w:rsid w:val="00352E98"/>
    <w:rsid w:val="00353FBC"/>
    <w:rsid w:val="00354BD8"/>
    <w:rsid w:val="00355C89"/>
    <w:rsid w:val="00356767"/>
    <w:rsid w:val="0035712E"/>
    <w:rsid w:val="00357356"/>
    <w:rsid w:val="00360504"/>
    <w:rsid w:val="003609C8"/>
    <w:rsid w:val="003618AD"/>
    <w:rsid w:val="00361F00"/>
    <w:rsid w:val="0036201C"/>
    <w:rsid w:val="00362B05"/>
    <w:rsid w:val="00364701"/>
    <w:rsid w:val="00364CED"/>
    <w:rsid w:val="00365901"/>
    <w:rsid w:val="00366767"/>
    <w:rsid w:val="00366EA3"/>
    <w:rsid w:val="00370F32"/>
    <w:rsid w:val="00372400"/>
    <w:rsid w:val="0037276B"/>
    <w:rsid w:val="0037353B"/>
    <w:rsid w:val="0037362D"/>
    <w:rsid w:val="00374069"/>
    <w:rsid w:val="00375B9C"/>
    <w:rsid w:val="00377F39"/>
    <w:rsid w:val="00380056"/>
    <w:rsid w:val="00380A0A"/>
    <w:rsid w:val="003815CB"/>
    <w:rsid w:val="0038245C"/>
    <w:rsid w:val="0038251D"/>
    <w:rsid w:val="0038284D"/>
    <w:rsid w:val="00385085"/>
    <w:rsid w:val="00385476"/>
    <w:rsid w:val="0038583D"/>
    <w:rsid w:val="0038702B"/>
    <w:rsid w:val="00387566"/>
    <w:rsid w:val="003875F0"/>
    <w:rsid w:val="00387C4A"/>
    <w:rsid w:val="003901BB"/>
    <w:rsid w:val="00391FB2"/>
    <w:rsid w:val="00391FC8"/>
    <w:rsid w:val="00392479"/>
    <w:rsid w:val="00394B3D"/>
    <w:rsid w:val="00394E38"/>
    <w:rsid w:val="003951AB"/>
    <w:rsid w:val="00395ADB"/>
    <w:rsid w:val="00395DE7"/>
    <w:rsid w:val="003A06CC"/>
    <w:rsid w:val="003A0A9F"/>
    <w:rsid w:val="003A0B1A"/>
    <w:rsid w:val="003A12D2"/>
    <w:rsid w:val="003A1AB7"/>
    <w:rsid w:val="003A246E"/>
    <w:rsid w:val="003A2AE0"/>
    <w:rsid w:val="003A5559"/>
    <w:rsid w:val="003A6444"/>
    <w:rsid w:val="003A65DB"/>
    <w:rsid w:val="003A7FBE"/>
    <w:rsid w:val="003A7FCE"/>
    <w:rsid w:val="003B118A"/>
    <w:rsid w:val="003B11D7"/>
    <w:rsid w:val="003B157B"/>
    <w:rsid w:val="003B1A3A"/>
    <w:rsid w:val="003B278B"/>
    <w:rsid w:val="003B478D"/>
    <w:rsid w:val="003B4E66"/>
    <w:rsid w:val="003B5631"/>
    <w:rsid w:val="003B61BD"/>
    <w:rsid w:val="003B6D6C"/>
    <w:rsid w:val="003B72C7"/>
    <w:rsid w:val="003B72F9"/>
    <w:rsid w:val="003B7499"/>
    <w:rsid w:val="003B78DA"/>
    <w:rsid w:val="003B79B0"/>
    <w:rsid w:val="003C0145"/>
    <w:rsid w:val="003C18FB"/>
    <w:rsid w:val="003C2BDF"/>
    <w:rsid w:val="003C4A7F"/>
    <w:rsid w:val="003C4F64"/>
    <w:rsid w:val="003C6BEE"/>
    <w:rsid w:val="003C7A3B"/>
    <w:rsid w:val="003D09E9"/>
    <w:rsid w:val="003D15E6"/>
    <w:rsid w:val="003D2365"/>
    <w:rsid w:val="003D26F2"/>
    <w:rsid w:val="003D2B66"/>
    <w:rsid w:val="003D3F52"/>
    <w:rsid w:val="003D464C"/>
    <w:rsid w:val="003D4A94"/>
    <w:rsid w:val="003D5188"/>
    <w:rsid w:val="003D597D"/>
    <w:rsid w:val="003D7784"/>
    <w:rsid w:val="003D7F76"/>
    <w:rsid w:val="003E09B4"/>
    <w:rsid w:val="003E102E"/>
    <w:rsid w:val="003E28A4"/>
    <w:rsid w:val="003E2D4B"/>
    <w:rsid w:val="003E34E9"/>
    <w:rsid w:val="003E37A1"/>
    <w:rsid w:val="003E4434"/>
    <w:rsid w:val="003E51B2"/>
    <w:rsid w:val="003E5B22"/>
    <w:rsid w:val="003E5D2C"/>
    <w:rsid w:val="003E685F"/>
    <w:rsid w:val="003E73F2"/>
    <w:rsid w:val="003F1290"/>
    <w:rsid w:val="003F177A"/>
    <w:rsid w:val="003F2764"/>
    <w:rsid w:val="003F2E68"/>
    <w:rsid w:val="003F3590"/>
    <w:rsid w:val="003F4C8A"/>
    <w:rsid w:val="003F518C"/>
    <w:rsid w:val="003F5230"/>
    <w:rsid w:val="003F5925"/>
    <w:rsid w:val="003F7539"/>
    <w:rsid w:val="0040050B"/>
    <w:rsid w:val="00400CCE"/>
    <w:rsid w:val="0040104D"/>
    <w:rsid w:val="00401AA3"/>
    <w:rsid w:val="00401BFD"/>
    <w:rsid w:val="004022BB"/>
    <w:rsid w:val="004029FA"/>
    <w:rsid w:val="00403365"/>
    <w:rsid w:val="00403B7F"/>
    <w:rsid w:val="0040411F"/>
    <w:rsid w:val="00404297"/>
    <w:rsid w:val="004046E7"/>
    <w:rsid w:val="00404BD3"/>
    <w:rsid w:val="00404C26"/>
    <w:rsid w:val="00405868"/>
    <w:rsid w:val="0040592B"/>
    <w:rsid w:val="00405FE7"/>
    <w:rsid w:val="00406139"/>
    <w:rsid w:val="0041050F"/>
    <w:rsid w:val="00410B9F"/>
    <w:rsid w:val="00412D27"/>
    <w:rsid w:val="0041307C"/>
    <w:rsid w:val="0041345D"/>
    <w:rsid w:val="0041580F"/>
    <w:rsid w:val="0041673E"/>
    <w:rsid w:val="00421CBA"/>
    <w:rsid w:val="0042218F"/>
    <w:rsid w:val="004230EA"/>
    <w:rsid w:val="0042484F"/>
    <w:rsid w:val="00424ED9"/>
    <w:rsid w:val="004251C4"/>
    <w:rsid w:val="004260FC"/>
    <w:rsid w:val="0042665F"/>
    <w:rsid w:val="00426C13"/>
    <w:rsid w:val="00427DC3"/>
    <w:rsid w:val="00430018"/>
    <w:rsid w:val="004301D0"/>
    <w:rsid w:val="00430574"/>
    <w:rsid w:val="004310D6"/>
    <w:rsid w:val="00431A89"/>
    <w:rsid w:val="00432305"/>
    <w:rsid w:val="004326F4"/>
    <w:rsid w:val="00436E36"/>
    <w:rsid w:val="004376E0"/>
    <w:rsid w:val="00437F70"/>
    <w:rsid w:val="00440B95"/>
    <w:rsid w:val="004414D6"/>
    <w:rsid w:val="00441576"/>
    <w:rsid w:val="00441CCD"/>
    <w:rsid w:val="00442705"/>
    <w:rsid w:val="00443583"/>
    <w:rsid w:val="004443BE"/>
    <w:rsid w:val="00444DA1"/>
    <w:rsid w:val="00445474"/>
    <w:rsid w:val="00445493"/>
    <w:rsid w:val="0044672C"/>
    <w:rsid w:val="004469CE"/>
    <w:rsid w:val="00446E90"/>
    <w:rsid w:val="00447BFB"/>
    <w:rsid w:val="0045023E"/>
    <w:rsid w:val="00450570"/>
    <w:rsid w:val="004517FB"/>
    <w:rsid w:val="0045219C"/>
    <w:rsid w:val="004532A5"/>
    <w:rsid w:val="0045374B"/>
    <w:rsid w:val="00454F28"/>
    <w:rsid w:val="00456C69"/>
    <w:rsid w:val="00456CD3"/>
    <w:rsid w:val="00460354"/>
    <w:rsid w:val="0046077D"/>
    <w:rsid w:val="00460784"/>
    <w:rsid w:val="00460A06"/>
    <w:rsid w:val="004620C3"/>
    <w:rsid w:val="004639A6"/>
    <w:rsid w:val="00465AB0"/>
    <w:rsid w:val="00465D00"/>
    <w:rsid w:val="00465ED3"/>
    <w:rsid w:val="00466E76"/>
    <w:rsid w:val="00466E8E"/>
    <w:rsid w:val="004676D8"/>
    <w:rsid w:val="00470437"/>
    <w:rsid w:val="0047097F"/>
    <w:rsid w:val="004709CB"/>
    <w:rsid w:val="00470DB1"/>
    <w:rsid w:val="00471189"/>
    <w:rsid w:val="00471DC2"/>
    <w:rsid w:val="00473060"/>
    <w:rsid w:val="00473583"/>
    <w:rsid w:val="00473846"/>
    <w:rsid w:val="0047539F"/>
    <w:rsid w:val="00476F5D"/>
    <w:rsid w:val="004802E2"/>
    <w:rsid w:val="00480E7E"/>
    <w:rsid w:val="00482917"/>
    <w:rsid w:val="00482CD0"/>
    <w:rsid w:val="00482DD2"/>
    <w:rsid w:val="00483082"/>
    <w:rsid w:val="0048382F"/>
    <w:rsid w:val="00483AA0"/>
    <w:rsid w:val="00483EC6"/>
    <w:rsid w:val="00484504"/>
    <w:rsid w:val="0048485F"/>
    <w:rsid w:val="00485B64"/>
    <w:rsid w:val="00485EA6"/>
    <w:rsid w:val="0048667F"/>
    <w:rsid w:val="0049037E"/>
    <w:rsid w:val="00490579"/>
    <w:rsid w:val="00490580"/>
    <w:rsid w:val="0049160F"/>
    <w:rsid w:val="00492089"/>
    <w:rsid w:val="00495069"/>
    <w:rsid w:val="00495090"/>
    <w:rsid w:val="00495E81"/>
    <w:rsid w:val="00495F73"/>
    <w:rsid w:val="00496AB6"/>
    <w:rsid w:val="00496E5D"/>
    <w:rsid w:val="004970AB"/>
    <w:rsid w:val="0049752B"/>
    <w:rsid w:val="004975F5"/>
    <w:rsid w:val="004A06C5"/>
    <w:rsid w:val="004A0BB9"/>
    <w:rsid w:val="004A0D9E"/>
    <w:rsid w:val="004A26C5"/>
    <w:rsid w:val="004A4897"/>
    <w:rsid w:val="004A48A8"/>
    <w:rsid w:val="004A53D2"/>
    <w:rsid w:val="004A542E"/>
    <w:rsid w:val="004A7ED1"/>
    <w:rsid w:val="004B1EFF"/>
    <w:rsid w:val="004B22AC"/>
    <w:rsid w:val="004B33B7"/>
    <w:rsid w:val="004B3433"/>
    <w:rsid w:val="004B37DF"/>
    <w:rsid w:val="004B3AC8"/>
    <w:rsid w:val="004B3C22"/>
    <w:rsid w:val="004B3D92"/>
    <w:rsid w:val="004B5823"/>
    <w:rsid w:val="004B6522"/>
    <w:rsid w:val="004B69ED"/>
    <w:rsid w:val="004B7E97"/>
    <w:rsid w:val="004C09E6"/>
    <w:rsid w:val="004C0EE5"/>
    <w:rsid w:val="004C1BA6"/>
    <w:rsid w:val="004C30D8"/>
    <w:rsid w:val="004C3548"/>
    <w:rsid w:val="004C3700"/>
    <w:rsid w:val="004C3D0C"/>
    <w:rsid w:val="004C3D32"/>
    <w:rsid w:val="004C3FD8"/>
    <w:rsid w:val="004C663C"/>
    <w:rsid w:val="004C68C5"/>
    <w:rsid w:val="004C6C7B"/>
    <w:rsid w:val="004D0496"/>
    <w:rsid w:val="004D1AB5"/>
    <w:rsid w:val="004D1FFF"/>
    <w:rsid w:val="004D2999"/>
    <w:rsid w:val="004D2C86"/>
    <w:rsid w:val="004D682C"/>
    <w:rsid w:val="004D799A"/>
    <w:rsid w:val="004E040D"/>
    <w:rsid w:val="004E062C"/>
    <w:rsid w:val="004E1CBE"/>
    <w:rsid w:val="004E1F3C"/>
    <w:rsid w:val="004E1FC9"/>
    <w:rsid w:val="004E3C89"/>
    <w:rsid w:val="004E4D03"/>
    <w:rsid w:val="004E5B27"/>
    <w:rsid w:val="004E6589"/>
    <w:rsid w:val="004E6B4B"/>
    <w:rsid w:val="004E7AFC"/>
    <w:rsid w:val="004E7DDB"/>
    <w:rsid w:val="004F05F9"/>
    <w:rsid w:val="004F1929"/>
    <w:rsid w:val="004F1A4A"/>
    <w:rsid w:val="004F2A46"/>
    <w:rsid w:val="004F3A34"/>
    <w:rsid w:val="004F3F29"/>
    <w:rsid w:val="004F485F"/>
    <w:rsid w:val="004F6A4F"/>
    <w:rsid w:val="004F6D16"/>
    <w:rsid w:val="0050237F"/>
    <w:rsid w:val="00503213"/>
    <w:rsid w:val="005035D0"/>
    <w:rsid w:val="00505EA5"/>
    <w:rsid w:val="00506106"/>
    <w:rsid w:val="00506205"/>
    <w:rsid w:val="00506F0B"/>
    <w:rsid w:val="00510829"/>
    <w:rsid w:val="00511835"/>
    <w:rsid w:val="005118E7"/>
    <w:rsid w:val="005134A9"/>
    <w:rsid w:val="00513560"/>
    <w:rsid w:val="00514486"/>
    <w:rsid w:val="005146C3"/>
    <w:rsid w:val="005173B4"/>
    <w:rsid w:val="00517D8C"/>
    <w:rsid w:val="0052041E"/>
    <w:rsid w:val="00521722"/>
    <w:rsid w:val="0052210D"/>
    <w:rsid w:val="00523980"/>
    <w:rsid w:val="005239DC"/>
    <w:rsid w:val="00524DE6"/>
    <w:rsid w:val="00524F75"/>
    <w:rsid w:val="00527773"/>
    <w:rsid w:val="00530E66"/>
    <w:rsid w:val="005311F7"/>
    <w:rsid w:val="00531776"/>
    <w:rsid w:val="00532483"/>
    <w:rsid w:val="00533173"/>
    <w:rsid w:val="00534330"/>
    <w:rsid w:val="00535DD3"/>
    <w:rsid w:val="00536E7D"/>
    <w:rsid w:val="00537276"/>
    <w:rsid w:val="005375BD"/>
    <w:rsid w:val="005376E8"/>
    <w:rsid w:val="00537C07"/>
    <w:rsid w:val="00537FBA"/>
    <w:rsid w:val="005410A5"/>
    <w:rsid w:val="005414A5"/>
    <w:rsid w:val="00541E58"/>
    <w:rsid w:val="00542D48"/>
    <w:rsid w:val="005434B9"/>
    <w:rsid w:val="00543A04"/>
    <w:rsid w:val="005443BC"/>
    <w:rsid w:val="005448AE"/>
    <w:rsid w:val="00544BC4"/>
    <w:rsid w:val="00545335"/>
    <w:rsid w:val="00545512"/>
    <w:rsid w:val="00545A2C"/>
    <w:rsid w:val="00546406"/>
    <w:rsid w:val="005520AC"/>
    <w:rsid w:val="00552E62"/>
    <w:rsid w:val="005543E4"/>
    <w:rsid w:val="00554971"/>
    <w:rsid w:val="00555168"/>
    <w:rsid w:val="0055555C"/>
    <w:rsid w:val="00556183"/>
    <w:rsid w:val="00556228"/>
    <w:rsid w:val="005565C0"/>
    <w:rsid w:val="0055715E"/>
    <w:rsid w:val="005573AA"/>
    <w:rsid w:val="00560091"/>
    <w:rsid w:val="005603D5"/>
    <w:rsid w:val="005605AD"/>
    <w:rsid w:val="00560956"/>
    <w:rsid w:val="0056227B"/>
    <w:rsid w:val="00563678"/>
    <w:rsid w:val="005642A1"/>
    <w:rsid w:val="0056452E"/>
    <w:rsid w:val="005650F2"/>
    <w:rsid w:val="005655B2"/>
    <w:rsid w:val="00565699"/>
    <w:rsid w:val="00566300"/>
    <w:rsid w:val="00566A9E"/>
    <w:rsid w:val="00566E79"/>
    <w:rsid w:val="00567C90"/>
    <w:rsid w:val="00570821"/>
    <w:rsid w:val="00570ACF"/>
    <w:rsid w:val="0057173B"/>
    <w:rsid w:val="00571819"/>
    <w:rsid w:val="00571B73"/>
    <w:rsid w:val="005728DD"/>
    <w:rsid w:val="005740F8"/>
    <w:rsid w:val="00575CB0"/>
    <w:rsid w:val="005773F1"/>
    <w:rsid w:val="0058085C"/>
    <w:rsid w:val="00580A19"/>
    <w:rsid w:val="00581467"/>
    <w:rsid w:val="005814E5"/>
    <w:rsid w:val="00582EE6"/>
    <w:rsid w:val="005841EB"/>
    <w:rsid w:val="0058446C"/>
    <w:rsid w:val="00584770"/>
    <w:rsid w:val="00585163"/>
    <w:rsid w:val="00585CF1"/>
    <w:rsid w:val="00586070"/>
    <w:rsid w:val="00587CA7"/>
    <w:rsid w:val="005907F7"/>
    <w:rsid w:val="0059175D"/>
    <w:rsid w:val="00591844"/>
    <w:rsid w:val="00592091"/>
    <w:rsid w:val="0059590A"/>
    <w:rsid w:val="0059667B"/>
    <w:rsid w:val="00596909"/>
    <w:rsid w:val="00597FD7"/>
    <w:rsid w:val="005A0510"/>
    <w:rsid w:val="005A07B5"/>
    <w:rsid w:val="005A0E3E"/>
    <w:rsid w:val="005A135C"/>
    <w:rsid w:val="005A25AE"/>
    <w:rsid w:val="005A452D"/>
    <w:rsid w:val="005A51F5"/>
    <w:rsid w:val="005A63A9"/>
    <w:rsid w:val="005A6682"/>
    <w:rsid w:val="005A774B"/>
    <w:rsid w:val="005A7919"/>
    <w:rsid w:val="005B22F4"/>
    <w:rsid w:val="005B22F9"/>
    <w:rsid w:val="005B2A5B"/>
    <w:rsid w:val="005B2FB6"/>
    <w:rsid w:val="005B3D45"/>
    <w:rsid w:val="005B4622"/>
    <w:rsid w:val="005B488C"/>
    <w:rsid w:val="005B4B84"/>
    <w:rsid w:val="005B4CAF"/>
    <w:rsid w:val="005B549F"/>
    <w:rsid w:val="005B5FE2"/>
    <w:rsid w:val="005B7655"/>
    <w:rsid w:val="005C04D7"/>
    <w:rsid w:val="005C1B0E"/>
    <w:rsid w:val="005C2002"/>
    <w:rsid w:val="005C2A22"/>
    <w:rsid w:val="005C3D48"/>
    <w:rsid w:val="005C4686"/>
    <w:rsid w:val="005C46EF"/>
    <w:rsid w:val="005C5D0D"/>
    <w:rsid w:val="005C72AC"/>
    <w:rsid w:val="005C7544"/>
    <w:rsid w:val="005D086D"/>
    <w:rsid w:val="005D0945"/>
    <w:rsid w:val="005D1AAC"/>
    <w:rsid w:val="005D20E3"/>
    <w:rsid w:val="005D2383"/>
    <w:rsid w:val="005D2C51"/>
    <w:rsid w:val="005D2D92"/>
    <w:rsid w:val="005D395B"/>
    <w:rsid w:val="005D438A"/>
    <w:rsid w:val="005D60A5"/>
    <w:rsid w:val="005D6A25"/>
    <w:rsid w:val="005D6D28"/>
    <w:rsid w:val="005D71BE"/>
    <w:rsid w:val="005D78C6"/>
    <w:rsid w:val="005D7D64"/>
    <w:rsid w:val="005E0276"/>
    <w:rsid w:val="005E21FF"/>
    <w:rsid w:val="005E2E57"/>
    <w:rsid w:val="005E3B71"/>
    <w:rsid w:val="005E45A4"/>
    <w:rsid w:val="005E5FEF"/>
    <w:rsid w:val="005F1980"/>
    <w:rsid w:val="005F2197"/>
    <w:rsid w:val="005F2D48"/>
    <w:rsid w:val="005F36CA"/>
    <w:rsid w:val="005F3A8C"/>
    <w:rsid w:val="005F4079"/>
    <w:rsid w:val="005F4C2C"/>
    <w:rsid w:val="005F4F6E"/>
    <w:rsid w:val="005F537C"/>
    <w:rsid w:val="005F597F"/>
    <w:rsid w:val="005F6AD2"/>
    <w:rsid w:val="005F6C8F"/>
    <w:rsid w:val="005F6CCA"/>
    <w:rsid w:val="005F6F58"/>
    <w:rsid w:val="005F7234"/>
    <w:rsid w:val="006022CF"/>
    <w:rsid w:val="00603050"/>
    <w:rsid w:val="00603160"/>
    <w:rsid w:val="00603623"/>
    <w:rsid w:val="00603800"/>
    <w:rsid w:val="0060424D"/>
    <w:rsid w:val="00604830"/>
    <w:rsid w:val="0060498B"/>
    <w:rsid w:val="00604E1A"/>
    <w:rsid w:val="00605EE1"/>
    <w:rsid w:val="00606551"/>
    <w:rsid w:val="0060763B"/>
    <w:rsid w:val="00610B7C"/>
    <w:rsid w:val="00610E2F"/>
    <w:rsid w:val="00611483"/>
    <w:rsid w:val="00612395"/>
    <w:rsid w:val="00612AA4"/>
    <w:rsid w:val="006130CC"/>
    <w:rsid w:val="00615B2E"/>
    <w:rsid w:val="00616926"/>
    <w:rsid w:val="00617036"/>
    <w:rsid w:val="00617360"/>
    <w:rsid w:val="00617452"/>
    <w:rsid w:val="006177B8"/>
    <w:rsid w:val="0062022D"/>
    <w:rsid w:val="00620605"/>
    <w:rsid w:val="006211F1"/>
    <w:rsid w:val="006218B9"/>
    <w:rsid w:val="00621DF2"/>
    <w:rsid w:val="0062281E"/>
    <w:rsid w:val="00622DD0"/>
    <w:rsid w:val="00626C21"/>
    <w:rsid w:val="00627409"/>
    <w:rsid w:val="006308BA"/>
    <w:rsid w:val="00631C5F"/>
    <w:rsid w:val="006320C5"/>
    <w:rsid w:val="006347D8"/>
    <w:rsid w:val="00635FAA"/>
    <w:rsid w:val="006362EA"/>
    <w:rsid w:val="00637941"/>
    <w:rsid w:val="00637E08"/>
    <w:rsid w:val="00637FFA"/>
    <w:rsid w:val="00640728"/>
    <w:rsid w:val="00640D53"/>
    <w:rsid w:val="00641154"/>
    <w:rsid w:val="006422D0"/>
    <w:rsid w:val="00645465"/>
    <w:rsid w:val="006456D9"/>
    <w:rsid w:val="00645C5D"/>
    <w:rsid w:val="00645F20"/>
    <w:rsid w:val="006463E0"/>
    <w:rsid w:val="00647A42"/>
    <w:rsid w:val="00650255"/>
    <w:rsid w:val="00653E88"/>
    <w:rsid w:val="0065403E"/>
    <w:rsid w:val="00654220"/>
    <w:rsid w:val="0065430C"/>
    <w:rsid w:val="00654A5F"/>
    <w:rsid w:val="00655A29"/>
    <w:rsid w:val="00656F46"/>
    <w:rsid w:val="006577D7"/>
    <w:rsid w:val="00661321"/>
    <w:rsid w:val="006629B1"/>
    <w:rsid w:val="00663046"/>
    <w:rsid w:val="006636DF"/>
    <w:rsid w:val="00663A6C"/>
    <w:rsid w:val="00663FBC"/>
    <w:rsid w:val="00664941"/>
    <w:rsid w:val="00664C10"/>
    <w:rsid w:val="00665A26"/>
    <w:rsid w:val="006661C0"/>
    <w:rsid w:val="006679F0"/>
    <w:rsid w:val="00672265"/>
    <w:rsid w:val="00672CA5"/>
    <w:rsid w:val="0067447B"/>
    <w:rsid w:val="00674865"/>
    <w:rsid w:val="006752E3"/>
    <w:rsid w:val="0067546C"/>
    <w:rsid w:val="00677DCE"/>
    <w:rsid w:val="00680167"/>
    <w:rsid w:val="006802EE"/>
    <w:rsid w:val="006802FD"/>
    <w:rsid w:val="00680554"/>
    <w:rsid w:val="00680B87"/>
    <w:rsid w:val="00680BB0"/>
    <w:rsid w:val="00681732"/>
    <w:rsid w:val="0068203F"/>
    <w:rsid w:val="00682688"/>
    <w:rsid w:val="00683908"/>
    <w:rsid w:val="00683A02"/>
    <w:rsid w:val="00683F1C"/>
    <w:rsid w:val="00684F38"/>
    <w:rsid w:val="00686042"/>
    <w:rsid w:val="0068732F"/>
    <w:rsid w:val="00687CA8"/>
    <w:rsid w:val="0069034E"/>
    <w:rsid w:val="006907B3"/>
    <w:rsid w:val="006910A3"/>
    <w:rsid w:val="0069180E"/>
    <w:rsid w:val="0069181A"/>
    <w:rsid w:val="00692C7C"/>
    <w:rsid w:val="006930D9"/>
    <w:rsid w:val="006932C0"/>
    <w:rsid w:val="00694950"/>
    <w:rsid w:val="0069510D"/>
    <w:rsid w:val="006959D7"/>
    <w:rsid w:val="006978D1"/>
    <w:rsid w:val="006A157A"/>
    <w:rsid w:val="006A2532"/>
    <w:rsid w:val="006A2836"/>
    <w:rsid w:val="006A34DF"/>
    <w:rsid w:val="006A56D1"/>
    <w:rsid w:val="006A5896"/>
    <w:rsid w:val="006A5AC6"/>
    <w:rsid w:val="006A67D0"/>
    <w:rsid w:val="006A79A9"/>
    <w:rsid w:val="006A7D48"/>
    <w:rsid w:val="006B09DC"/>
    <w:rsid w:val="006B1594"/>
    <w:rsid w:val="006B17AC"/>
    <w:rsid w:val="006B209F"/>
    <w:rsid w:val="006B4C17"/>
    <w:rsid w:val="006B54D5"/>
    <w:rsid w:val="006B581E"/>
    <w:rsid w:val="006B5835"/>
    <w:rsid w:val="006B5D08"/>
    <w:rsid w:val="006B5D4E"/>
    <w:rsid w:val="006B683C"/>
    <w:rsid w:val="006B6E6D"/>
    <w:rsid w:val="006B73B1"/>
    <w:rsid w:val="006B7935"/>
    <w:rsid w:val="006C03E8"/>
    <w:rsid w:val="006C0720"/>
    <w:rsid w:val="006C17FF"/>
    <w:rsid w:val="006C22CA"/>
    <w:rsid w:val="006C2651"/>
    <w:rsid w:val="006C2DDF"/>
    <w:rsid w:val="006C3995"/>
    <w:rsid w:val="006C4C14"/>
    <w:rsid w:val="006C4FA3"/>
    <w:rsid w:val="006C586D"/>
    <w:rsid w:val="006C5BCA"/>
    <w:rsid w:val="006C6523"/>
    <w:rsid w:val="006C6921"/>
    <w:rsid w:val="006C6CAE"/>
    <w:rsid w:val="006C79D5"/>
    <w:rsid w:val="006D071E"/>
    <w:rsid w:val="006D0C08"/>
    <w:rsid w:val="006D12BF"/>
    <w:rsid w:val="006D1FCA"/>
    <w:rsid w:val="006D20A2"/>
    <w:rsid w:val="006D25C0"/>
    <w:rsid w:val="006D2C88"/>
    <w:rsid w:val="006D32C4"/>
    <w:rsid w:val="006D3754"/>
    <w:rsid w:val="006D3C90"/>
    <w:rsid w:val="006D3F10"/>
    <w:rsid w:val="006D511E"/>
    <w:rsid w:val="006D5CE8"/>
    <w:rsid w:val="006D6E85"/>
    <w:rsid w:val="006D70B1"/>
    <w:rsid w:val="006D72EE"/>
    <w:rsid w:val="006D7B77"/>
    <w:rsid w:val="006E106C"/>
    <w:rsid w:val="006E18DE"/>
    <w:rsid w:val="006E2661"/>
    <w:rsid w:val="006E4089"/>
    <w:rsid w:val="006E52CF"/>
    <w:rsid w:val="006E59B5"/>
    <w:rsid w:val="006E608E"/>
    <w:rsid w:val="006E609A"/>
    <w:rsid w:val="006E6479"/>
    <w:rsid w:val="006E6C0E"/>
    <w:rsid w:val="006E70D1"/>
    <w:rsid w:val="006E7276"/>
    <w:rsid w:val="006E72F5"/>
    <w:rsid w:val="006E7D2F"/>
    <w:rsid w:val="006F01F4"/>
    <w:rsid w:val="006F0925"/>
    <w:rsid w:val="006F0C4A"/>
    <w:rsid w:val="006F1188"/>
    <w:rsid w:val="006F16F1"/>
    <w:rsid w:val="006F1809"/>
    <w:rsid w:val="006F2890"/>
    <w:rsid w:val="006F30EF"/>
    <w:rsid w:val="006F3F82"/>
    <w:rsid w:val="006F4604"/>
    <w:rsid w:val="006F5351"/>
    <w:rsid w:val="006F557E"/>
    <w:rsid w:val="006F56B8"/>
    <w:rsid w:val="006F5D08"/>
    <w:rsid w:val="006F6E05"/>
    <w:rsid w:val="00700497"/>
    <w:rsid w:val="007005AD"/>
    <w:rsid w:val="00700753"/>
    <w:rsid w:val="00702040"/>
    <w:rsid w:val="007039F3"/>
    <w:rsid w:val="00704B8E"/>
    <w:rsid w:val="0070542E"/>
    <w:rsid w:val="007065C5"/>
    <w:rsid w:val="007075B6"/>
    <w:rsid w:val="00707F7E"/>
    <w:rsid w:val="00710506"/>
    <w:rsid w:val="00710763"/>
    <w:rsid w:val="00710B24"/>
    <w:rsid w:val="0071118C"/>
    <w:rsid w:val="0071196A"/>
    <w:rsid w:val="007120D0"/>
    <w:rsid w:val="0071362C"/>
    <w:rsid w:val="0071535C"/>
    <w:rsid w:val="007157D4"/>
    <w:rsid w:val="007162D2"/>
    <w:rsid w:val="00716679"/>
    <w:rsid w:val="00716B17"/>
    <w:rsid w:val="007170A1"/>
    <w:rsid w:val="00720142"/>
    <w:rsid w:val="00720157"/>
    <w:rsid w:val="00720BA3"/>
    <w:rsid w:val="00721C55"/>
    <w:rsid w:val="00723B10"/>
    <w:rsid w:val="00724661"/>
    <w:rsid w:val="007248D2"/>
    <w:rsid w:val="0072587C"/>
    <w:rsid w:val="00727CD2"/>
    <w:rsid w:val="007303BF"/>
    <w:rsid w:val="0073159C"/>
    <w:rsid w:val="00733BD0"/>
    <w:rsid w:val="0073488C"/>
    <w:rsid w:val="00734A99"/>
    <w:rsid w:val="00735303"/>
    <w:rsid w:val="00735717"/>
    <w:rsid w:val="00735F16"/>
    <w:rsid w:val="00737C74"/>
    <w:rsid w:val="00737E1D"/>
    <w:rsid w:val="007401F1"/>
    <w:rsid w:val="00740D1D"/>
    <w:rsid w:val="00740E2D"/>
    <w:rsid w:val="00741387"/>
    <w:rsid w:val="00742915"/>
    <w:rsid w:val="007437DC"/>
    <w:rsid w:val="00744456"/>
    <w:rsid w:val="00745033"/>
    <w:rsid w:val="0074527F"/>
    <w:rsid w:val="00745EBD"/>
    <w:rsid w:val="007467BA"/>
    <w:rsid w:val="007467FB"/>
    <w:rsid w:val="007546C6"/>
    <w:rsid w:val="0075499D"/>
    <w:rsid w:val="00755439"/>
    <w:rsid w:val="0075611C"/>
    <w:rsid w:val="00757149"/>
    <w:rsid w:val="0075750A"/>
    <w:rsid w:val="00757547"/>
    <w:rsid w:val="00757CA8"/>
    <w:rsid w:val="007604ED"/>
    <w:rsid w:val="00760B24"/>
    <w:rsid w:val="00761155"/>
    <w:rsid w:val="0076118D"/>
    <w:rsid w:val="007614A3"/>
    <w:rsid w:val="0076153F"/>
    <w:rsid w:val="007624A5"/>
    <w:rsid w:val="007629A6"/>
    <w:rsid w:val="00764E17"/>
    <w:rsid w:val="00767B28"/>
    <w:rsid w:val="00767F36"/>
    <w:rsid w:val="00767F7F"/>
    <w:rsid w:val="00770033"/>
    <w:rsid w:val="007702B2"/>
    <w:rsid w:val="00771393"/>
    <w:rsid w:val="0077194C"/>
    <w:rsid w:val="00772141"/>
    <w:rsid w:val="00772367"/>
    <w:rsid w:val="007723CB"/>
    <w:rsid w:val="0077340C"/>
    <w:rsid w:val="007735D0"/>
    <w:rsid w:val="00774560"/>
    <w:rsid w:val="00774CE7"/>
    <w:rsid w:val="00776787"/>
    <w:rsid w:val="007776C7"/>
    <w:rsid w:val="00780324"/>
    <w:rsid w:val="00780530"/>
    <w:rsid w:val="00781041"/>
    <w:rsid w:val="0078111A"/>
    <w:rsid w:val="00781134"/>
    <w:rsid w:val="00781AAC"/>
    <w:rsid w:val="00781AC4"/>
    <w:rsid w:val="00781F9F"/>
    <w:rsid w:val="00781FC9"/>
    <w:rsid w:val="00783454"/>
    <w:rsid w:val="00783813"/>
    <w:rsid w:val="00783868"/>
    <w:rsid w:val="007901B8"/>
    <w:rsid w:val="007903F0"/>
    <w:rsid w:val="00791B25"/>
    <w:rsid w:val="0079204B"/>
    <w:rsid w:val="007921BD"/>
    <w:rsid w:val="007934CD"/>
    <w:rsid w:val="00794AEF"/>
    <w:rsid w:val="00794B25"/>
    <w:rsid w:val="00797AF7"/>
    <w:rsid w:val="007A17CF"/>
    <w:rsid w:val="007A2D27"/>
    <w:rsid w:val="007A530E"/>
    <w:rsid w:val="007A5AF9"/>
    <w:rsid w:val="007A5C64"/>
    <w:rsid w:val="007A688B"/>
    <w:rsid w:val="007A72C1"/>
    <w:rsid w:val="007A79E4"/>
    <w:rsid w:val="007A7FD0"/>
    <w:rsid w:val="007B08DB"/>
    <w:rsid w:val="007B0DF1"/>
    <w:rsid w:val="007B0F09"/>
    <w:rsid w:val="007B1CC9"/>
    <w:rsid w:val="007B2037"/>
    <w:rsid w:val="007B2079"/>
    <w:rsid w:val="007B244F"/>
    <w:rsid w:val="007B2728"/>
    <w:rsid w:val="007B3343"/>
    <w:rsid w:val="007B3E55"/>
    <w:rsid w:val="007B4B29"/>
    <w:rsid w:val="007B5A9C"/>
    <w:rsid w:val="007B5C56"/>
    <w:rsid w:val="007B5F3A"/>
    <w:rsid w:val="007B6072"/>
    <w:rsid w:val="007B7915"/>
    <w:rsid w:val="007B7C63"/>
    <w:rsid w:val="007C0162"/>
    <w:rsid w:val="007C0EAC"/>
    <w:rsid w:val="007C10E9"/>
    <w:rsid w:val="007C19F2"/>
    <w:rsid w:val="007C1C01"/>
    <w:rsid w:val="007C2545"/>
    <w:rsid w:val="007C3156"/>
    <w:rsid w:val="007C50A5"/>
    <w:rsid w:val="007C51B5"/>
    <w:rsid w:val="007C5E56"/>
    <w:rsid w:val="007C6704"/>
    <w:rsid w:val="007C6E46"/>
    <w:rsid w:val="007D131F"/>
    <w:rsid w:val="007D1690"/>
    <w:rsid w:val="007D2335"/>
    <w:rsid w:val="007D359D"/>
    <w:rsid w:val="007D43C9"/>
    <w:rsid w:val="007D4B20"/>
    <w:rsid w:val="007D5509"/>
    <w:rsid w:val="007D5789"/>
    <w:rsid w:val="007D5AD0"/>
    <w:rsid w:val="007D5C52"/>
    <w:rsid w:val="007D6997"/>
    <w:rsid w:val="007D7135"/>
    <w:rsid w:val="007E1B93"/>
    <w:rsid w:val="007E1CB4"/>
    <w:rsid w:val="007E2C86"/>
    <w:rsid w:val="007E2E90"/>
    <w:rsid w:val="007E3587"/>
    <w:rsid w:val="007E4215"/>
    <w:rsid w:val="007E486A"/>
    <w:rsid w:val="007E49E1"/>
    <w:rsid w:val="007E4A72"/>
    <w:rsid w:val="007E4E01"/>
    <w:rsid w:val="007E4F32"/>
    <w:rsid w:val="007E51B8"/>
    <w:rsid w:val="007E6823"/>
    <w:rsid w:val="007E7C5B"/>
    <w:rsid w:val="007F0502"/>
    <w:rsid w:val="007F07E0"/>
    <w:rsid w:val="007F0A29"/>
    <w:rsid w:val="007F0C9D"/>
    <w:rsid w:val="007F1170"/>
    <w:rsid w:val="007F1B03"/>
    <w:rsid w:val="007F23F9"/>
    <w:rsid w:val="007F24D5"/>
    <w:rsid w:val="007F2FFC"/>
    <w:rsid w:val="007F3186"/>
    <w:rsid w:val="007F3463"/>
    <w:rsid w:val="007F4767"/>
    <w:rsid w:val="007F4E3B"/>
    <w:rsid w:val="007F619C"/>
    <w:rsid w:val="007F6BA6"/>
    <w:rsid w:val="007F7C29"/>
    <w:rsid w:val="00800DF4"/>
    <w:rsid w:val="00802A26"/>
    <w:rsid w:val="00802B2B"/>
    <w:rsid w:val="00804FE2"/>
    <w:rsid w:val="00805AEE"/>
    <w:rsid w:val="00806216"/>
    <w:rsid w:val="00806B4A"/>
    <w:rsid w:val="00806C42"/>
    <w:rsid w:val="00812A63"/>
    <w:rsid w:val="00814045"/>
    <w:rsid w:val="008153E0"/>
    <w:rsid w:val="00815F6E"/>
    <w:rsid w:val="0081745B"/>
    <w:rsid w:val="00817870"/>
    <w:rsid w:val="00817FE1"/>
    <w:rsid w:val="0082006B"/>
    <w:rsid w:val="00820120"/>
    <w:rsid w:val="00820EAF"/>
    <w:rsid w:val="0082176C"/>
    <w:rsid w:val="0082239C"/>
    <w:rsid w:val="00822ACA"/>
    <w:rsid w:val="00824FED"/>
    <w:rsid w:val="00825835"/>
    <w:rsid w:val="00827DB6"/>
    <w:rsid w:val="00827F70"/>
    <w:rsid w:val="00830D50"/>
    <w:rsid w:val="00831843"/>
    <w:rsid w:val="00831D90"/>
    <w:rsid w:val="00832436"/>
    <w:rsid w:val="00833C63"/>
    <w:rsid w:val="00833E2D"/>
    <w:rsid w:val="00834BA7"/>
    <w:rsid w:val="00835198"/>
    <w:rsid w:val="0083567E"/>
    <w:rsid w:val="00836A2B"/>
    <w:rsid w:val="00836A2D"/>
    <w:rsid w:val="00836CA5"/>
    <w:rsid w:val="00836D4F"/>
    <w:rsid w:val="008372B4"/>
    <w:rsid w:val="00840709"/>
    <w:rsid w:val="00840E6D"/>
    <w:rsid w:val="0084164E"/>
    <w:rsid w:val="00841693"/>
    <w:rsid w:val="00841E88"/>
    <w:rsid w:val="008428C9"/>
    <w:rsid w:val="00842C50"/>
    <w:rsid w:val="008443E7"/>
    <w:rsid w:val="008448BF"/>
    <w:rsid w:val="008457C6"/>
    <w:rsid w:val="00845BC2"/>
    <w:rsid w:val="00845DB6"/>
    <w:rsid w:val="0084664C"/>
    <w:rsid w:val="00846B0C"/>
    <w:rsid w:val="00846B28"/>
    <w:rsid w:val="00847DBE"/>
    <w:rsid w:val="0085038E"/>
    <w:rsid w:val="00850D79"/>
    <w:rsid w:val="0085185A"/>
    <w:rsid w:val="00852003"/>
    <w:rsid w:val="0085245B"/>
    <w:rsid w:val="0085251D"/>
    <w:rsid w:val="00852C67"/>
    <w:rsid w:val="00853164"/>
    <w:rsid w:val="008532ED"/>
    <w:rsid w:val="0085403F"/>
    <w:rsid w:val="00855B3B"/>
    <w:rsid w:val="00857472"/>
    <w:rsid w:val="008611D9"/>
    <w:rsid w:val="00861434"/>
    <w:rsid w:val="0086345E"/>
    <w:rsid w:val="00863717"/>
    <w:rsid w:val="00864BEC"/>
    <w:rsid w:val="00865274"/>
    <w:rsid w:val="00865378"/>
    <w:rsid w:val="00865C34"/>
    <w:rsid w:val="00866EB3"/>
    <w:rsid w:val="00866FA2"/>
    <w:rsid w:val="008672BF"/>
    <w:rsid w:val="0086732A"/>
    <w:rsid w:val="00867C11"/>
    <w:rsid w:val="00867D91"/>
    <w:rsid w:val="008710E1"/>
    <w:rsid w:val="008714E1"/>
    <w:rsid w:val="008716E8"/>
    <w:rsid w:val="00872741"/>
    <w:rsid w:val="00872C73"/>
    <w:rsid w:val="00872EDC"/>
    <w:rsid w:val="0087412D"/>
    <w:rsid w:val="00874384"/>
    <w:rsid w:val="0087496E"/>
    <w:rsid w:val="00874B04"/>
    <w:rsid w:val="0087509F"/>
    <w:rsid w:val="0087565A"/>
    <w:rsid w:val="008765E0"/>
    <w:rsid w:val="00877448"/>
    <w:rsid w:val="00881455"/>
    <w:rsid w:val="0088163A"/>
    <w:rsid w:val="00881F69"/>
    <w:rsid w:val="00882A08"/>
    <w:rsid w:val="0088332E"/>
    <w:rsid w:val="00883982"/>
    <w:rsid w:val="00884388"/>
    <w:rsid w:val="00884D95"/>
    <w:rsid w:val="00885994"/>
    <w:rsid w:val="008864C1"/>
    <w:rsid w:val="00886CF5"/>
    <w:rsid w:val="0088778B"/>
    <w:rsid w:val="00887961"/>
    <w:rsid w:val="00892643"/>
    <w:rsid w:val="0089265A"/>
    <w:rsid w:val="00895105"/>
    <w:rsid w:val="008955B7"/>
    <w:rsid w:val="00895CF5"/>
    <w:rsid w:val="008961E4"/>
    <w:rsid w:val="008970D9"/>
    <w:rsid w:val="0089729C"/>
    <w:rsid w:val="008A0138"/>
    <w:rsid w:val="008A0789"/>
    <w:rsid w:val="008A09EA"/>
    <w:rsid w:val="008A1376"/>
    <w:rsid w:val="008A2355"/>
    <w:rsid w:val="008A2965"/>
    <w:rsid w:val="008A306A"/>
    <w:rsid w:val="008A37D6"/>
    <w:rsid w:val="008A3AAD"/>
    <w:rsid w:val="008A415B"/>
    <w:rsid w:val="008A44FF"/>
    <w:rsid w:val="008A475D"/>
    <w:rsid w:val="008A5710"/>
    <w:rsid w:val="008A57F3"/>
    <w:rsid w:val="008A58F5"/>
    <w:rsid w:val="008A6A49"/>
    <w:rsid w:val="008A6D03"/>
    <w:rsid w:val="008B1703"/>
    <w:rsid w:val="008B209A"/>
    <w:rsid w:val="008B2142"/>
    <w:rsid w:val="008B2B1F"/>
    <w:rsid w:val="008B3E7F"/>
    <w:rsid w:val="008B61DC"/>
    <w:rsid w:val="008B637B"/>
    <w:rsid w:val="008B658C"/>
    <w:rsid w:val="008B69C0"/>
    <w:rsid w:val="008B6DAB"/>
    <w:rsid w:val="008B7654"/>
    <w:rsid w:val="008B7A84"/>
    <w:rsid w:val="008B7ACA"/>
    <w:rsid w:val="008C03BA"/>
    <w:rsid w:val="008C0BCD"/>
    <w:rsid w:val="008C1880"/>
    <w:rsid w:val="008C2574"/>
    <w:rsid w:val="008C2E3E"/>
    <w:rsid w:val="008C3423"/>
    <w:rsid w:val="008C3B2A"/>
    <w:rsid w:val="008C3C49"/>
    <w:rsid w:val="008C4701"/>
    <w:rsid w:val="008C5000"/>
    <w:rsid w:val="008C57CE"/>
    <w:rsid w:val="008C6E09"/>
    <w:rsid w:val="008C7808"/>
    <w:rsid w:val="008C7D6D"/>
    <w:rsid w:val="008D0538"/>
    <w:rsid w:val="008D25CA"/>
    <w:rsid w:val="008D3B86"/>
    <w:rsid w:val="008D52D9"/>
    <w:rsid w:val="008D5971"/>
    <w:rsid w:val="008D5A84"/>
    <w:rsid w:val="008D70B0"/>
    <w:rsid w:val="008D7714"/>
    <w:rsid w:val="008E0B71"/>
    <w:rsid w:val="008E0C39"/>
    <w:rsid w:val="008E14BB"/>
    <w:rsid w:val="008E18D4"/>
    <w:rsid w:val="008E1BBB"/>
    <w:rsid w:val="008E2B87"/>
    <w:rsid w:val="008E3C2D"/>
    <w:rsid w:val="008E4684"/>
    <w:rsid w:val="008E4FFD"/>
    <w:rsid w:val="008E7660"/>
    <w:rsid w:val="008E7D31"/>
    <w:rsid w:val="008F06C4"/>
    <w:rsid w:val="008F07F4"/>
    <w:rsid w:val="008F08F0"/>
    <w:rsid w:val="008F1988"/>
    <w:rsid w:val="008F311B"/>
    <w:rsid w:val="008F3AA1"/>
    <w:rsid w:val="008F3E71"/>
    <w:rsid w:val="008F40FD"/>
    <w:rsid w:val="008F4CCB"/>
    <w:rsid w:val="008F4EE3"/>
    <w:rsid w:val="008F605D"/>
    <w:rsid w:val="008F693F"/>
    <w:rsid w:val="008F7824"/>
    <w:rsid w:val="009006FD"/>
    <w:rsid w:val="00900786"/>
    <w:rsid w:val="0090136E"/>
    <w:rsid w:val="00902685"/>
    <w:rsid w:val="00902E70"/>
    <w:rsid w:val="00903CAA"/>
    <w:rsid w:val="00904F4E"/>
    <w:rsid w:val="00904FC2"/>
    <w:rsid w:val="0090565D"/>
    <w:rsid w:val="009060F7"/>
    <w:rsid w:val="009076D3"/>
    <w:rsid w:val="009077EC"/>
    <w:rsid w:val="00910845"/>
    <w:rsid w:val="00911156"/>
    <w:rsid w:val="009114FA"/>
    <w:rsid w:val="00911A5B"/>
    <w:rsid w:val="009126A2"/>
    <w:rsid w:val="00912814"/>
    <w:rsid w:val="00912B64"/>
    <w:rsid w:val="00913CFF"/>
    <w:rsid w:val="00914968"/>
    <w:rsid w:val="00914F29"/>
    <w:rsid w:val="00915728"/>
    <w:rsid w:val="00915976"/>
    <w:rsid w:val="009161E7"/>
    <w:rsid w:val="009168A3"/>
    <w:rsid w:val="00916B25"/>
    <w:rsid w:val="00916EF5"/>
    <w:rsid w:val="009170F7"/>
    <w:rsid w:val="009208D4"/>
    <w:rsid w:val="00921F83"/>
    <w:rsid w:val="009228B4"/>
    <w:rsid w:val="00922FF1"/>
    <w:rsid w:val="00923CDA"/>
    <w:rsid w:val="00924A02"/>
    <w:rsid w:val="00924F1A"/>
    <w:rsid w:val="009253E3"/>
    <w:rsid w:val="00925CC7"/>
    <w:rsid w:val="00925E3B"/>
    <w:rsid w:val="00925E41"/>
    <w:rsid w:val="0092704C"/>
    <w:rsid w:val="009273A0"/>
    <w:rsid w:val="00927677"/>
    <w:rsid w:val="0093064B"/>
    <w:rsid w:val="00931702"/>
    <w:rsid w:val="0093188D"/>
    <w:rsid w:val="00931A1D"/>
    <w:rsid w:val="0093238E"/>
    <w:rsid w:val="009323A3"/>
    <w:rsid w:val="009325FE"/>
    <w:rsid w:val="009327E0"/>
    <w:rsid w:val="00933F4C"/>
    <w:rsid w:val="009353D2"/>
    <w:rsid w:val="0093571C"/>
    <w:rsid w:val="00935826"/>
    <w:rsid w:val="00935F95"/>
    <w:rsid w:val="0093650F"/>
    <w:rsid w:val="00936559"/>
    <w:rsid w:val="00936722"/>
    <w:rsid w:val="00937BEA"/>
    <w:rsid w:val="00940817"/>
    <w:rsid w:val="0094129E"/>
    <w:rsid w:val="00942448"/>
    <w:rsid w:val="00942D56"/>
    <w:rsid w:val="00942F72"/>
    <w:rsid w:val="0094308D"/>
    <w:rsid w:val="0094311D"/>
    <w:rsid w:val="0094496F"/>
    <w:rsid w:val="00945F08"/>
    <w:rsid w:val="0094657A"/>
    <w:rsid w:val="009467E2"/>
    <w:rsid w:val="00947E76"/>
    <w:rsid w:val="009529C4"/>
    <w:rsid w:val="00953A44"/>
    <w:rsid w:val="00953DAF"/>
    <w:rsid w:val="00954057"/>
    <w:rsid w:val="009540E4"/>
    <w:rsid w:val="009550D7"/>
    <w:rsid w:val="00955259"/>
    <w:rsid w:val="00955C56"/>
    <w:rsid w:val="00955F39"/>
    <w:rsid w:val="009564CA"/>
    <w:rsid w:val="009570AA"/>
    <w:rsid w:val="00957A26"/>
    <w:rsid w:val="00960ED2"/>
    <w:rsid w:val="00963269"/>
    <w:rsid w:val="00963279"/>
    <w:rsid w:val="009649EF"/>
    <w:rsid w:val="009667DD"/>
    <w:rsid w:val="00966842"/>
    <w:rsid w:val="0097190B"/>
    <w:rsid w:val="009723B3"/>
    <w:rsid w:val="00972977"/>
    <w:rsid w:val="00973DDA"/>
    <w:rsid w:val="00974954"/>
    <w:rsid w:val="00974AC5"/>
    <w:rsid w:val="00975354"/>
    <w:rsid w:val="009755CA"/>
    <w:rsid w:val="009769EE"/>
    <w:rsid w:val="00976E33"/>
    <w:rsid w:val="009772B2"/>
    <w:rsid w:val="00980770"/>
    <w:rsid w:val="009808F7"/>
    <w:rsid w:val="00980C91"/>
    <w:rsid w:val="0098181D"/>
    <w:rsid w:val="00981994"/>
    <w:rsid w:val="00982058"/>
    <w:rsid w:val="00982AA0"/>
    <w:rsid w:val="00983682"/>
    <w:rsid w:val="00983752"/>
    <w:rsid w:val="009846A4"/>
    <w:rsid w:val="00984C19"/>
    <w:rsid w:val="009917F8"/>
    <w:rsid w:val="00992283"/>
    <w:rsid w:val="00992D7E"/>
    <w:rsid w:val="0099394F"/>
    <w:rsid w:val="00993CC5"/>
    <w:rsid w:val="00993DF8"/>
    <w:rsid w:val="009943CC"/>
    <w:rsid w:val="00994D8C"/>
    <w:rsid w:val="00995557"/>
    <w:rsid w:val="00995CB9"/>
    <w:rsid w:val="00995F04"/>
    <w:rsid w:val="009963D5"/>
    <w:rsid w:val="009974F6"/>
    <w:rsid w:val="009979D0"/>
    <w:rsid w:val="009A01CD"/>
    <w:rsid w:val="009A0217"/>
    <w:rsid w:val="009A159F"/>
    <w:rsid w:val="009A1DBF"/>
    <w:rsid w:val="009A24B9"/>
    <w:rsid w:val="009A297A"/>
    <w:rsid w:val="009A2CDD"/>
    <w:rsid w:val="009A403E"/>
    <w:rsid w:val="009A4275"/>
    <w:rsid w:val="009A462B"/>
    <w:rsid w:val="009A5269"/>
    <w:rsid w:val="009A7B58"/>
    <w:rsid w:val="009B01D2"/>
    <w:rsid w:val="009B0334"/>
    <w:rsid w:val="009B0BDE"/>
    <w:rsid w:val="009B1154"/>
    <w:rsid w:val="009B12F5"/>
    <w:rsid w:val="009B19C8"/>
    <w:rsid w:val="009B1FC6"/>
    <w:rsid w:val="009B20BC"/>
    <w:rsid w:val="009B274E"/>
    <w:rsid w:val="009B33A4"/>
    <w:rsid w:val="009B351A"/>
    <w:rsid w:val="009B3F08"/>
    <w:rsid w:val="009B4B63"/>
    <w:rsid w:val="009B539D"/>
    <w:rsid w:val="009B5920"/>
    <w:rsid w:val="009C0E7A"/>
    <w:rsid w:val="009C240B"/>
    <w:rsid w:val="009C24F2"/>
    <w:rsid w:val="009C5556"/>
    <w:rsid w:val="009C57A8"/>
    <w:rsid w:val="009C584A"/>
    <w:rsid w:val="009C63D6"/>
    <w:rsid w:val="009C64E7"/>
    <w:rsid w:val="009C7FB3"/>
    <w:rsid w:val="009D0578"/>
    <w:rsid w:val="009D1649"/>
    <w:rsid w:val="009D1CC4"/>
    <w:rsid w:val="009D2160"/>
    <w:rsid w:val="009D2A50"/>
    <w:rsid w:val="009D36A7"/>
    <w:rsid w:val="009D37E6"/>
    <w:rsid w:val="009D4163"/>
    <w:rsid w:val="009D4B6C"/>
    <w:rsid w:val="009D4CE8"/>
    <w:rsid w:val="009D5722"/>
    <w:rsid w:val="009D5F3F"/>
    <w:rsid w:val="009D79A9"/>
    <w:rsid w:val="009E0251"/>
    <w:rsid w:val="009E112A"/>
    <w:rsid w:val="009E3667"/>
    <w:rsid w:val="009E38AF"/>
    <w:rsid w:val="009E472F"/>
    <w:rsid w:val="009E7080"/>
    <w:rsid w:val="009E7237"/>
    <w:rsid w:val="009F1AED"/>
    <w:rsid w:val="009F40A8"/>
    <w:rsid w:val="009F5E22"/>
    <w:rsid w:val="009F5EEB"/>
    <w:rsid w:val="009F63AA"/>
    <w:rsid w:val="009F6846"/>
    <w:rsid w:val="009F7E12"/>
    <w:rsid w:val="00A0045C"/>
    <w:rsid w:val="00A005BB"/>
    <w:rsid w:val="00A00A67"/>
    <w:rsid w:val="00A00D73"/>
    <w:rsid w:val="00A00E49"/>
    <w:rsid w:val="00A010AE"/>
    <w:rsid w:val="00A01670"/>
    <w:rsid w:val="00A02098"/>
    <w:rsid w:val="00A025A8"/>
    <w:rsid w:val="00A03A7C"/>
    <w:rsid w:val="00A06AFE"/>
    <w:rsid w:val="00A07A8D"/>
    <w:rsid w:val="00A1164B"/>
    <w:rsid w:val="00A1237C"/>
    <w:rsid w:val="00A1338B"/>
    <w:rsid w:val="00A13848"/>
    <w:rsid w:val="00A15EAB"/>
    <w:rsid w:val="00A161CE"/>
    <w:rsid w:val="00A17144"/>
    <w:rsid w:val="00A20241"/>
    <w:rsid w:val="00A206BE"/>
    <w:rsid w:val="00A219B5"/>
    <w:rsid w:val="00A21B10"/>
    <w:rsid w:val="00A22FB0"/>
    <w:rsid w:val="00A23194"/>
    <w:rsid w:val="00A24755"/>
    <w:rsid w:val="00A2522C"/>
    <w:rsid w:val="00A25694"/>
    <w:rsid w:val="00A25AAC"/>
    <w:rsid w:val="00A26D6E"/>
    <w:rsid w:val="00A26EA2"/>
    <w:rsid w:val="00A27525"/>
    <w:rsid w:val="00A277E6"/>
    <w:rsid w:val="00A27C71"/>
    <w:rsid w:val="00A3081E"/>
    <w:rsid w:val="00A30FE3"/>
    <w:rsid w:val="00A31188"/>
    <w:rsid w:val="00A3125F"/>
    <w:rsid w:val="00A317C9"/>
    <w:rsid w:val="00A3254D"/>
    <w:rsid w:val="00A3264B"/>
    <w:rsid w:val="00A32C59"/>
    <w:rsid w:val="00A3417D"/>
    <w:rsid w:val="00A347B2"/>
    <w:rsid w:val="00A35255"/>
    <w:rsid w:val="00A359BC"/>
    <w:rsid w:val="00A36E90"/>
    <w:rsid w:val="00A375D5"/>
    <w:rsid w:val="00A37762"/>
    <w:rsid w:val="00A40A57"/>
    <w:rsid w:val="00A417C0"/>
    <w:rsid w:val="00A41F4B"/>
    <w:rsid w:val="00A4286B"/>
    <w:rsid w:val="00A43DFF"/>
    <w:rsid w:val="00A456EB"/>
    <w:rsid w:val="00A45C82"/>
    <w:rsid w:val="00A4663B"/>
    <w:rsid w:val="00A46FFE"/>
    <w:rsid w:val="00A47C50"/>
    <w:rsid w:val="00A50482"/>
    <w:rsid w:val="00A50DB1"/>
    <w:rsid w:val="00A525A2"/>
    <w:rsid w:val="00A52FDD"/>
    <w:rsid w:val="00A53F43"/>
    <w:rsid w:val="00A54257"/>
    <w:rsid w:val="00A54EAD"/>
    <w:rsid w:val="00A551EB"/>
    <w:rsid w:val="00A56696"/>
    <w:rsid w:val="00A566EF"/>
    <w:rsid w:val="00A57241"/>
    <w:rsid w:val="00A60DF7"/>
    <w:rsid w:val="00A60E41"/>
    <w:rsid w:val="00A61F0F"/>
    <w:rsid w:val="00A646DA"/>
    <w:rsid w:val="00A64D24"/>
    <w:rsid w:val="00A64D61"/>
    <w:rsid w:val="00A65D5D"/>
    <w:rsid w:val="00A664FA"/>
    <w:rsid w:val="00A6708A"/>
    <w:rsid w:val="00A70E87"/>
    <w:rsid w:val="00A71506"/>
    <w:rsid w:val="00A716C3"/>
    <w:rsid w:val="00A720CC"/>
    <w:rsid w:val="00A73068"/>
    <w:rsid w:val="00A734B3"/>
    <w:rsid w:val="00A736C2"/>
    <w:rsid w:val="00A73753"/>
    <w:rsid w:val="00A73BE7"/>
    <w:rsid w:val="00A747E0"/>
    <w:rsid w:val="00A749FD"/>
    <w:rsid w:val="00A74CB5"/>
    <w:rsid w:val="00A76534"/>
    <w:rsid w:val="00A778C6"/>
    <w:rsid w:val="00A807E1"/>
    <w:rsid w:val="00A8152C"/>
    <w:rsid w:val="00A8233C"/>
    <w:rsid w:val="00A84BFB"/>
    <w:rsid w:val="00A84E60"/>
    <w:rsid w:val="00A85006"/>
    <w:rsid w:val="00A855AC"/>
    <w:rsid w:val="00A85937"/>
    <w:rsid w:val="00A85BA5"/>
    <w:rsid w:val="00A862CE"/>
    <w:rsid w:val="00A868DD"/>
    <w:rsid w:val="00A86DD0"/>
    <w:rsid w:val="00A86EEC"/>
    <w:rsid w:val="00A87591"/>
    <w:rsid w:val="00A91166"/>
    <w:rsid w:val="00A91724"/>
    <w:rsid w:val="00A9277A"/>
    <w:rsid w:val="00A93AE6"/>
    <w:rsid w:val="00A94A24"/>
    <w:rsid w:val="00A96FC7"/>
    <w:rsid w:val="00AA0243"/>
    <w:rsid w:val="00AA11F9"/>
    <w:rsid w:val="00AA2F1E"/>
    <w:rsid w:val="00AA504F"/>
    <w:rsid w:val="00AA7A0E"/>
    <w:rsid w:val="00AB09C9"/>
    <w:rsid w:val="00AB1942"/>
    <w:rsid w:val="00AB2155"/>
    <w:rsid w:val="00AB21EF"/>
    <w:rsid w:val="00AB2427"/>
    <w:rsid w:val="00AB29FA"/>
    <w:rsid w:val="00AB4A89"/>
    <w:rsid w:val="00AB4ABC"/>
    <w:rsid w:val="00AB5098"/>
    <w:rsid w:val="00AB5510"/>
    <w:rsid w:val="00AB5977"/>
    <w:rsid w:val="00AB6AEA"/>
    <w:rsid w:val="00AB6DB8"/>
    <w:rsid w:val="00AB7414"/>
    <w:rsid w:val="00AB7785"/>
    <w:rsid w:val="00AB7A51"/>
    <w:rsid w:val="00AC0501"/>
    <w:rsid w:val="00AC20D1"/>
    <w:rsid w:val="00AC44E0"/>
    <w:rsid w:val="00AC5287"/>
    <w:rsid w:val="00AC69A6"/>
    <w:rsid w:val="00AC6FDB"/>
    <w:rsid w:val="00AC77FE"/>
    <w:rsid w:val="00AC7F31"/>
    <w:rsid w:val="00AD04C3"/>
    <w:rsid w:val="00AD1069"/>
    <w:rsid w:val="00AD3582"/>
    <w:rsid w:val="00AD3B93"/>
    <w:rsid w:val="00AD4F24"/>
    <w:rsid w:val="00AD5B54"/>
    <w:rsid w:val="00AD5F33"/>
    <w:rsid w:val="00AD6478"/>
    <w:rsid w:val="00AD6570"/>
    <w:rsid w:val="00AD7863"/>
    <w:rsid w:val="00AD792F"/>
    <w:rsid w:val="00AD7A19"/>
    <w:rsid w:val="00AE117A"/>
    <w:rsid w:val="00AE3870"/>
    <w:rsid w:val="00AE3A4C"/>
    <w:rsid w:val="00AE3C8C"/>
    <w:rsid w:val="00AE3F93"/>
    <w:rsid w:val="00AE41AB"/>
    <w:rsid w:val="00AE50F5"/>
    <w:rsid w:val="00AE5139"/>
    <w:rsid w:val="00AE6046"/>
    <w:rsid w:val="00AE71D5"/>
    <w:rsid w:val="00AF0338"/>
    <w:rsid w:val="00AF15A9"/>
    <w:rsid w:val="00AF19FC"/>
    <w:rsid w:val="00AF1B07"/>
    <w:rsid w:val="00AF206C"/>
    <w:rsid w:val="00AF2454"/>
    <w:rsid w:val="00AF24D4"/>
    <w:rsid w:val="00AF2C64"/>
    <w:rsid w:val="00AF32E2"/>
    <w:rsid w:val="00AF39CF"/>
    <w:rsid w:val="00AF4EF4"/>
    <w:rsid w:val="00AF4F2E"/>
    <w:rsid w:val="00AF68E0"/>
    <w:rsid w:val="00AF6AF6"/>
    <w:rsid w:val="00AF6C09"/>
    <w:rsid w:val="00AF6D98"/>
    <w:rsid w:val="00B01040"/>
    <w:rsid w:val="00B01215"/>
    <w:rsid w:val="00B015F0"/>
    <w:rsid w:val="00B0213C"/>
    <w:rsid w:val="00B022A0"/>
    <w:rsid w:val="00B02345"/>
    <w:rsid w:val="00B030E7"/>
    <w:rsid w:val="00B05003"/>
    <w:rsid w:val="00B0590F"/>
    <w:rsid w:val="00B06203"/>
    <w:rsid w:val="00B06D2D"/>
    <w:rsid w:val="00B10EB0"/>
    <w:rsid w:val="00B113BE"/>
    <w:rsid w:val="00B1153A"/>
    <w:rsid w:val="00B11576"/>
    <w:rsid w:val="00B12CB6"/>
    <w:rsid w:val="00B14C34"/>
    <w:rsid w:val="00B15189"/>
    <w:rsid w:val="00B15E0C"/>
    <w:rsid w:val="00B162A3"/>
    <w:rsid w:val="00B162ED"/>
    <w:rsid w:val="00B16E01"/>
    <w:rsid w:val="00B16FF8"/>
    <w:rsid w:val="00B172EC"/>
    <w:rsid w:val="00B207F8"/>
    <w:rsid w:val="00B2250B"/>
    <w:rsid w:val="00B26309"/>
    <w:rsid w:val="00B303FE"/>
    <w:rsid w:val="00B32891"/>
    <w:rsid w:val="00B32FD9"/>
    <w:rsid w:val="00B33858"/>
    <w:rsid w:val="00B34273"/>
    <w:rsid w:val="00B34B78"/>
    <w:rsid w:val="00B34E7B"/>
    <w:rsid w:val="00B35759"/>
    <w:rsid w:val="00B35C23"/>
    <w:rsid w:val="00B362E8"/>
    <w:rsid w:val="00B366E2"/>
    <w:rsid w:val="00B37322"/>
    <w:rsid w:val="00B378FF"/>
    <w:rsid w:val="00B37BDB"/>
    <w:rsid w:val="00B40711"/>
    <w:rsid w:val="00B40944"/>
    <w:rsid w:val="00B40C6F"/>
    <w:rsid w:val="00B426AE"/>
    <w:rsid w:val="00B42E6C"/>
    <w:rsid w:val="00B43330"/>
    <w:rsid w:val="00B43465"/>
    <w:rsid w:val="00B43C19"/>
    <w:rsid w:val="00B44C4D"/>
    <w:rsid w:val="00B4518F"/>
    <w:rsid w:val="00B45252"/>
    <w:rsid w:val="00B456BF"/>
    <w:rsid w:val="00B46AE6"/>
    <w:rsid w:val="00B509DE"/>
    <w:rsid w:val="00B50B38"/>
    <w:rsid w:val="00B50F43"/>
    <w:rsid w:val="00B51130"/>
    <w:rsid w:val="00B51687"/>
    <w:rsid w:val="00B518A9"/>
    <w:rsid w:val="00B52471"/>
    <w:rsid w:val="00B526A2"/>
    <w:rsid w:val="00B52E7B"/>
    <w:rsid w:val="00B535E3"/>
    <w:rsid w:val="00B53A80"/>
    <w:rsid w:val="00B53A9B"/>
    <w:rsid w:val="00B54249"/>
    <w:rsid w:val="00B5553F"/>
    <w:rsid w:val="00B55654"/>
    <w:rsid w:val="00B55818"/>
    <w:rsid w:val="00B57380"/>
    <w:rsid w:val="00B57797"/>
    <w:rsid w:val="00B601F8"/>
    <w:rsid w:val="00B60212"/>
    <w:rsid w:val="00B6110B"/>
    <w:rsid w:val="00B61685"/>
    <w:rsid w:val="00B622DE"/>
    <w:rsid w:val="00B6285C"/>
    <w:rsid w:val="00B642E5"/>
    <w:rsid w:val="00B651F1"/>
    <w:rsid w:val="00B65287"/>
    <w:rsid w:val="00B65759"/>
    <w:rsid w:val="00B65D42"/>
    <w:rsid w:val="00B665CD"/>
    <w:rsid w:val="00B66DC8"/>
    <w:rsid w:val="00B701B2"/>
    <w:rsid w:val="00B701B4"/>
    <w:rsid w:val="00B70FC9"/>
    <w:rsid w:val="00B71A64"/>
    <w:rsid w:val="00B72008"/>
    <w:rsid w:val="00B73758"/>
    <w:rsid w:val="00B743C6"/>
    <w:rsid w:val="00B74EDD"/>
    <w:rsid w:val="00B75989"/>
    <w:rsid w:val="00B75992"/>
    <w:rsid w:val="00B80008"/>
    <w:rsid w:val="00B8175E"/>
    <w:rsid w:val="00B82092"/>
    <w:rsid w:val="00B8333E"/>
    <w:rsid w:val="00B84D56"/>
    <w:rsid w:val="00B8544B"/>
    <w:rsid w:val="00B854D5"/>
    <w:rsid w:val="00B86C14"/>
    <w:rsid w:val="00B90337"/>
    <w:rsid w:val="00B9050B"/>
    <w:rsid w:val="00B905F9"/>
    <w:rsid w:val="00B914C2"/>
    <w:rsid w:val="00B92453"/>
    <w:rsid w:val="00B931DE"/>
    <w:rsid w:val="00B93290"/>
    <w:rsid w:val="00B94B57"/>
    <w:rsid w:val="00B95549"/>
    <w:rsid w:val="00B95A6A"/>
    <w:rsid w:val="00B97C38"/>
    <w:rsid w:val="00BA0361"/>
    <w:rsid w:val="00BA076F"/>
    <w:rsid w:val="00BA1003"/>
    <w:rsid w:val="00BA1E5C"/>
    <w:rsid w:val="00BA32EE"/>
    <w:rsid w:val="00BA417A"/>
    <w:rsid w:val="00BA4B27"/>
    <w:rsid w:val="00BA4E3D"/>
    <w:rsid w:val="00BA6A29"/>
    <w:rsid w:val="00BA7FC1"/>
    <w:rsid w:val="00BB01F8"/>
    <w:rsid w:val="00BB23AC"/>
    <w:rsid w:val="00BB3E05"/>
    <w:rsid w:val="00BB5219"/>
    <w:rsid w:val="00BB524D"/>
    <w:rsid w:val="00BC0AD1"/>
    <w:rsid w:val="00BC0D9A"/>
    <w:rsid w:val="00BC10E4"/>
    <w:rsid w:val="00BC13F4"/>
    <w:rsid w:val="00BC16E5"/>
    <w:rsid w:val="00BC2FA0"/>
    <w:rsid w:val="00BC432A"/>
    <w:rsid w:val="00BC447F"/>
    <w:rsid w:val="00BC61C2"/>
    <w:rsid w:val="00BC638C"/>
    <w:rsid w:val="00BC699B"/>
    <w:rsid w:val="00BC7287"/>
    <w:rsid w:val="00BC79D7"/>
    <w:rsid w:val="00BC7E0F"/>
    <w:rsid w:val="00BD00E0"/>
    <w:rsid w:val="00BD1C57"/>
    <w:rsid w:val="00BD2165"/>
    <w:rsid w:val="00BD277A"/>
    <w:rsid w:val="00BD300D"/>
    <w:rsid w:val="00BD39E5"/>
    <w:rsid w:val="00BD3FCF"/>
    <w:rsid w:val="00BD54CA"/>
    <w:rsid w:val="00BD6D1E"/>
    <w:rsid w:val="00BD6FAE"/>
    <w:rsid w:val="00BD709E"/>
    <w:rsid w:val="00BE01D5"/>
    <w:rsid w:val="00BE0C68"/>
    <w:rsid w:val="00BE1E39"/>
    <w:rsid w:val="00BE2AAD"/>
    <w:rsid w:val="00BE3A1B"/>
    <w:rsid w:val="00BE4FAA"/>
    <w:rsid w:val="00BE4FCA"/>
    <w:rsid w:val="00BE55B2"/>
    <w:rsid w:val="00BE5B14"/>
    <w:rsid w:val="00BE71CE"/>
    <w:rsid w:val="00BE7580"/>
    <w:rsid w:val="00BE7976"/>
    <w:rsid w:val="00BE7A97"/>
    <w:rsid w:val="00BE7AE3"/>
    <w:rsid w:val="00BE7B84"/>
    <w:rsid w:val="00BF0511"/>
    <w:rsid w:val="00BF15CF"/>
    <w:rsid w:val="00BF3424"/>
    <w:rsid w:val="00BF3AB3"/>
    <w:rsid w:val="00BF5DF0"/>
    <w:rsid w:val="00BF63F4"/>
    <w:rsid w:val="00BF6405"/>
    <w:rsid w:val="00BF7194"/>
    <w:rsid w:val="00BF7ECF"/>
    <w:rsid w:val="00C005CC"/>
    <w:rsid w:val="00C00647"/>
    <w:rsid w:val="00C00D93"/>
    <w:rsid w:val="00C0159D"/>
    <w:rsid w:val="00C01995"/>
    <w:rsid w:val="00C0265B"/>
    <w:rsid w:val="00C0274A"/>
    <w:rsid w:val="00C029D0"/>
    <w:rsid w:val="00C02B20"/>
    <w:rsid w:val="00C02F9C"/>
    <w:rsid w:val="00C04C2D"/>
    <w:rsid w:val="00C06121"/>
    <w:rsid w:val="00C0683B"/>
    <w:rsid w:val="00C06FE1"/>
    <w:rsid w:val="00C0771E"/>
    <w:rsid w:val="00C07794"/>
    <w:rsid w:val="00C1047F"/>
    <w:rsid w:val="00C114E6"/>
    <w:rsid w:val="00C1152F"/>
    <w:rsid w:val="00C134D8"/>
    <w:rsid w:val="00C134E8"/>
    <w:rsid w:val="00C14822"/>
    <w:rsid w:val="00C14AFF"/>
    <w:rsid w:val="00C14DF6"/>
    <w:rsid w:val="00C169A1"/>
    <w:rsid w:val="00C16AE9"/>
    <w:rsid w:val="00C1758D"/>
    <w:rsid w:val="00C17DF2"/>
    <w:rsid w:val="00C20302"/>
    <w:rsid w:val="00C20A9E"/>
    <w:rsid w:val="00C21549"/>
    <w:rsid w:val="00C216B9"/>
    <w:rsid w:val="00C24818"/>
    <w:rsid w:val="00C24A12"/>
    <w:rsid w:val="00C24F75"/>
    <w:rsid w:val="00C26852"/>
    <w:rsid w:val="00C32446"/>
    <w:rsid w:val="00C32645"/>
    <w:rsid w:val="00C32A4B"/>
    <w:rsid w:val="00C32DC2"/>
    <w:rsid w:val="00C33058"/>
    <w:rsid w:val="00C33BED"/>
    <w:rsid w:val="00C34344"/>
    <w:rsid w:val="00C34387"/>
    <w:rsid w:val="00C34CBA"/>
    <w:rsid w:val="00C35814"/>
    <w:rsid w:val="00C36A3B"/>
    <w:rsid w:val="00C3720D"/>
    <w:rsid w:val="00C37B11"/>
    <w:rsid w:val="00C37E84"/>
    <w:rsid w:val="00C402CC"/>
    <w:rsid w:val="00C416A0"/>
    <w:rsid w:val="00C41834"/>
    <w:rsid w:val="00C41C3B"/>
    <w:rsid w:val="00C42BBD"/>
    <w:rsid w:val="00C4357D"/>
    <w:rsid w:val="00C4389A"/>
    <w:rsid w:val="00C43C7A"/>
    <w:rsid w:val="00C44EB4"/>
    <w:rsid w:val="00C4553D"/>
    <w:rsid w:val="00C45742"/>
    <w:rsid w:val="00C46802"/>
    <w:rsid w:val="00C47D6B"/>
    <w:rsid w:val="00C51354"/>
    <w:rsid w:val="00C51958"/>
    <w:rsid w:val="00C51BC2"/>
    <w:rsid w:val="00C52213"/>
    <w:rsid w:val="00C528D3"/>
    <w:rsid w:val="00C5293D"/>
    <w:rsid w:val="00C5443B"/>
    <w:rsid w:val="00C54947"/>
    <w:rsid w:val="00C551E4"/>
    <w:rsid w:val="00C554B0"/>
    <w:rsid w:val="00C55B46"/>
    <w:rsid w:val="00C5600D"/>
    <w:rsid w:val="00C56163"/>
    <w:rsid w:val="00C56D39"/>
    <w:rsid w:val="00C5757A"/>
    <w:rsid w:val="00C57907"/>
    <w:rsid w:val="00C57DC5"/>
    <w:rsid w:val="00C634F5"/>
    <w:rsid w:val="00C63A94"/>
    <w:rsid w:val="00C6473D"/>
    <w:rsid w:val="00C66029"/>
    <w:rsid w:val="00C66797"/>
    <w:rsid w:val="00C66E11"/>
    <w:rsid w:val="00C6753E"/>
    <w:rsid w:val="00C67B71"/>
    <w:rsid w:val="00C7127E"/>
    <w:rsid w:val="00C717DC"/>
    <w:rsid w:val="00C718EC"/>
    <w:rsid w:val="00C7333F"/>
    <w:rsid w:val="00C740CE"/>
    <w:rsid w:val="00C74C15"/>
    <w:rsid w:val="00C75216"/>
    <w:rsid w:val="00C76C47"/>
    <w:rsid w:val="00C77D90"/>
    <w:rsid w:val="00C8088C"/>
    <w:rsid w:val="00C80960"/>
    <w:rsid w:val="00C81575"/>
    <w:rsid w:val="00C824F1"/>
    <w:rsid w:val="00C82665"/>
    <w:rsid w:val="00C82A31"/>
    <w:rsid w:val="00C838F6"/>
    <w:rsid w:val="00C83920"/>
    <w:rsid w:val="00C8406B"/>
    <w:rsid w:val="00C84B62"/>
    <w:rsid w:val="00C856D5"/>
    <w:rsid w:val="00C864B0"/>
    <w:rsid w:val="00C87941"/>
    <w:rsid w:val="00C91220"/>
    <w:rsid w:val="00C9145C"/>
    <w:rsid w:val="00C92592"/>
    <w:rsid w:val="00C93AED"/>
    <w:rsid w:val="00C961AB"/>
    <w:rsid w:val="00C97272"/>
    <w:rsid w:val="00C974E1"/>
    <w:rsid w:val="00CA0F57"/>
    <w:rsid w:val="00CA11FD"/>
    <w:rsid w:val="00CA130C"/>
    <w:rsid w:val="00CA1DB0"/>
    <w:rsid w:val="00CA21FB"/>
    <w:rsid w:val="00CA233B"/>
    <w:rsid w:val="00CA27E2"/>
    <w:rsid w:val="00CA34FD"/>
    <w:rsid w:val="00CA3597"/>
    <w:rsid w:val="00CA3D56"/>
    <w:rsid w:val="00CA3E57"/>
    <w:rsid w:val="00CA450C"/>
    <w:rsid w:val="00CA4D6C"/>
    <w:rsid w:val="00CA58C2"/>
    <w:rsid w:val="00CA6656"/>
    <w:rsid w:val="00CA68F6"/>
    <w:rsid w:val="00CA6A5B"/>
    <w:rsid w:val="00CB0582"/>
    <w:rsid w:val="00CB0742"/>
    <w:rsid w:val="00CB101A"/>
    <w:rsid w:val="00CB1AFA"/>
    <w:rsid w:val="00CB2296"/>
    <w:rsid w:val="00CB3397"/>
    <w:rsid w:val="00CB41DF"/>
    <w:rsid w:val="00CB67C2"/>
    <w:rsid w:val="00CB6BFE"/>
    <w:rsid w:val="00CB6CAB"/>
    <w:rsid w:val="00CB740B"/>
    <w:rsid w:val="00CB78C2"/>
    <w:rsid w:val="00CB7AC5"/>
    <w:rsid w:val="00CC0700"/>
    <w:rsid w:val="00CC1086"/>
    <w:rsid w:val="00CC2B91"/>
    <w:rsid w:val="00CC490D"/>
    <w:rsid w:val="00CC50ED"/>
    <w:rsid w:val="00CC5790"/>
    <w:rsid w:val="00CC5DF9"/>
    <w:rsid w:val="00CC6295"/>
    <w:rsid w:val="00CC65A4"/>
    <w:rsid w:val="00CC65B5"/>
    <w:rsid w:val="00CC73F2"/>
    <w:rsid w:val="00CD0E44"/>
    <w:rsid w:val="00CD1373"/>
    <w:rsid w:val="00CD255F"/>
    <w:rsid w:val="00CD399C"/>
    <w:rsid w:val="00CD39DD"/>
    <w:rsid w:val="00CD485C"/>
    <w:rsid w:val="00CD4970"/>
    <w:rsid w:val="00CD586C"/>
    <w:rsid w:val="00CD5932"/>
    <w:rsid w:val="00CD5D1A"/>
    <w:rsid w:val="00CD7B7F"/>
    <w:rsid w:val="00CD7C62"/>
    <w:rsid w:val="00CE04A4"/>
    <w:rsid w:val="00CE0B81"/>
    <w:rsid w:val="00CE1E4C"/>
    <w:rsid w:val="00CE24BE"/>
    <w:rsid w:val="00CE3FF3"/>
    <w:rsid w:val="00CE533A"/>
    <w:rsid w:val="00CE576D"/>
    <w:rsid w:val="00CE5F38"/>
    <w:rsid w:val="00CE664D"/>
    <w:rsid w:val="00CE6807"/>
    <w:rsid w:val="00CE7100"/>
    <w:rsid w:val="00CE780E"/>
    <w:rsid w:val="00CF05E2"/>
    <w:rsid w:val="00CF0921"/>
    <w:rsid w:val="00CF0DBF"/>
    <w:rsid w:val="00CF113F"/>
    <w:rsid w:val="00CF1AD2"/>
    <w:rsid w:val="00CF4244"/>
    <w:rsid w:val="00CF439A"/>
    <w:rsid w:val="00CF53D2"/>
    <w:rsid w:val="00CF55E1"/>
    <w:rsid w:val="00CF6D3B"/>
    <w:rsid w:val="00CF78AA"/>
    <w:rsid w:val="00D00C4D"/>
    <w:rsid w:val="00D00FEE"/>
    <w:rsid w:val="00D0339D"/>
    <w:rsid w:val="00D03C65"/>
    <w:rsid w:val="00D03F48"/>
    <w:rsid w:val="00D040D0"/>
    <w:rsid w:val="00D05DD0"/>
    <w:rsid w:val="00D05ED2"/>
    <w:rsid w:val="00D05FBD"/>
    <w:rsid w:val="00D064C5"/>
    <w:rsid w:val="00D064FD"/>
    <w:rsid w:val="00D10521"/>
    <w:rsid w:val="00D11865"/>
    <w:rsid w:val="00D11A52"/>
    <w:rsid w:val="00D11B67"/>
    <w:rsid w:val="00D11EF7"/>
    <w:rsid w:val="00D12AC8"/>
    <w:rsid w:val="00D1320C"/>
    <w:rsid w:val="00D13229"/>
    <w:rsid w:val="00D1330B"/>
    <w:rsid w:val="00D13356"/>
    <w:rsid w:val="00D13F84"/>
    <w:rsid w:val="00D14A73"/>
    <w:rsid w:val="00D15D24"/>
    <w:rsid w:val="00D2118A"/>
    <w:rsid w:val="00D21E87"/>
    <w:rsid w:val="00D22C0F"/>
    <w:rsid w:val="00D236BD"/>
    <w:rsid w:val="00D23818"/>
    <w:rsid w:val="00D23980"/>
    <w:rsid w:val="00D23F2C"/>
    <w:rsid w:val="00D23FF3"/>
    <w:rsid w:val="00D24221"/>
    <w:rsid w:val="00D24607"/>
    <w:rsid w:val="00D246D9"/>
    <w:rsid w:val="00D247EB"/>
    <w:rsid w:val="00D259AF"/>
    <w:rsid w:val="00D27238"/>
    <w:rsid w:val="00D27A61"/>
    <w:rsid w:val="00D27C5A"/>
    <w:rsid w:val="00D3011F"/>
    <w:rsid w:val="00D31C86"/>
    <w:rsid w:val="00D32E4C"/>
    <w:rsid w:val="00D333F2"/>
    <w:rsid w:val="00D3370E"/>
    <w:rsid w:val="00D34FEC"/>
    <w:rsid w:val="00D35A8A"/>
    <w:rsid w:val="00D36B6A"/>
    <w:rsid w:val="00D37044"/>
    <w:rsid w:val="00D370B6"/>
    <w:rsid w:val="00D370C7"/>
    <w:rsid w:val="00D37EEA"/>
    <w:rsid w:val="00D402B3"/>
    <w:rsid w:val="00D4067E"/>
    <w:rsid w:val="00D416A9"/>
    <w:rsid w:val="00D42E06"/>
    <w:rsid w:val="00D431B2"/>
    <w:rsid w:val="00D457C5"/>
    <w:rsid w:val="00D45E02"/>
    <w:rsid w:val="00D45F3C"/>
    <w:rsid w:val="00D46993"/>
    <w:rsid w:val="00D4762A"/>
    <w:rsid w:val="00D477DC"/>
    <w:rsid w:val="00D478B8"/>
    <w:rsid w:val="00D508FD"/>
    <w:rsid w:val="00D50CBB"/>
    <w:rsid w:val="00D514F9"/>
    <w:rsid w:val="00D524F2"/>
    <w:rsid w:val="00D52B3F"/>
    <w:rsid w:val="00D52CDC"/>
    <w:rsid w:val="00D54E28"/>
    <w:rsid w:val="00D554E2"/>
    <w:rsid w:val="00D55A28"/>
    <w:rsid w:val="00D60F4E"/>
    <w:rsid w:val="00D61010"/>
    <w:rsid w:val="00D6128A"/>
    <w:rsid w:val="00D6155A"/>
    <w:rsid w:val="00D62690"/>
    <w:rsid w:val="00D62EF6"/>
    <w:rsid w:val="00D63042"/>
    <w:rsid w:val="00D651BB"/>
    <w:rsid w:val="00D654DA"/>
    <w:rsid w:val="00D65E1B"/>
    <w:rsid w:val="00D65F24"/>
    <w:rsid w:val="00D66E6F"/>
    <w:rsid w:val="00D6744F"/>
    <w:rsid w:val="00D70FDF"/>
    <w:rsid w:val="00D711D3"/>
    <w:rsid w:val="00D71714"/>
    <w:rsid w:val="00D71B69"/>
    <w:rsid w:val="00D7284A"/>
    <w:rsid w:val="00D7372F"/>
    <w:rsid w:val="00D73CB5"/>
    <w:rsid w:val="00D73E2B"/>
    <w:rsid w:val="00D743E2"/>
    <w:rsid w:val="00D75447"/>
    <w:rsid w:val="00D7552D"/>
    <w:rsid w:val="00D75645"/>
    <w:rsid w:val="00D7609F"/>
    <w:rsid w:val="00D779F5"/>
    <w:rsid w:val="00D77F4A"/>
    <w:rsid w:val="00D80847"/>
    <w:rsid w:val="00D80F6F"/>
    <w:rsid w:val="00D81A35"/>
    <w:rsid w:val="00D82962"/>
    <w:rsid w:val="00D82A92"/>
    <w:rsid w:val="00D84734"/>
    <w:rsid w:val="00D849C8"/>
    <w:rsid w:val="00D85713"/>
    <w:rsid w:val="00D8612E"/>
    <w:rsid w:val="00D862C4"/>
    <w:rsid w:val="00D87403"/>
    <w:rsid w:val="00D87786"/>
    <w:rsid w:val="00D877A9"/>
    <w:rsid w:val="00D879B1"/>
    <w:rsid w:val="00D90FBB"/>
    <w:rsid w:val="00D91058"/>
    <w:rsid w:val="00D9122F"/>
    <w:rsid w:val="00D95BCA"/>
    <w:rsid w:val="00D95F2A"/>
    <w:rsid w:val="00D9685E"/>
    <w:rsid w:val="00D96EA2"/>
    <w:rsid w:val="00D973DA"/>
    <w:rsid w:val="00DA0AA4"/>
    <w:rsid w:val="00DA10CC"/>
    <w:rsid w:val="00DA17EF"/>
    <w:rsid w:val="00DA1CCB"/>
    <w:rsid w:val="00DA1DC9"/>
    <w:rsid w:val="00DA3B60"/>
    <w:rsid w:val="00DA3D27"/>
    <w:rsid w:val="00DA3FF5"/>
    <w:rsid w:val="00DA4DB3"/>
    <w:rsid w:val="00DA4E30"/>
    <w:rsid w:val="00DA720B"/>
    <w:rsid w:val="00DA7211"/>
    <w:rsid w:val="00DB008D"/>
    <w:rsid w:val="00DB0878"/>
    <w:rsid w:val="00DB1B43"/>
    <w:rsid w:val="00DB252D"/>
    <w:rsid w:val="00DB2D99"/>
    <w:rsid w:val="00DB32D4"/>
    <w:rsid w:val="00DB3501"/>
    <w:rsid w:val="00DB3A0A"/>
    <w:rsid w:val="00DB4B78"/>
    <w:rsid w:val="00DB6964"/>
    <w:rsid w:val="00DB743C"/>
    <w:rsid w:val="00DC0961"/>
    <w:rsid w:val="00DC1295"/>
    <w:rsid w:val="00DC22F7"/>
    <w:rsid w:val="00DC2CE1"/>
    <w:rsid w:val="00DC3701"/>
    <w:rsid w:val="00DC3862"/>
    <w:rsid w:val="00DC4C44"/>
    <w:rsid w:val="00DC4D8F"/>
    <w:rsid w:val="00DC64C5"/>
    <w:rsid w:val="00DC6DE3"/>
    <w:rsid w:val="00DC788D"/>
    <w:rsid w:val="00DC7A4E"/>
    <w:rsid w:val="00DC7B41"/>
    <w:rsid w:val="00DC7C65"/>
    <w:rsid w:val="00DC7FCD"/>
    <w:rsid w:val="00DD0561"/>
    <w:rsid w:val="00DD0880"/>
    <w:rsid w:val="00DD0C59"/>
    <w:rsid w:val="00DD2EFB"/>
    <w:rsid w:val="00DD4186"/>
    <w:rsid w:val="00DD72C9"/>
    <w:rsid w:val="00DD796E"/>
    <w:rsid w:val="00DE026E"/>
    <w:rsid w:val="00DE07AE"/>
    <w:rsid w:val="00DE1120"/>
    <w:rsid w:val="00DE2C76"/>
    <w:rsid w:val="00DE2E4D"/>
    <w:rsid w:val="00DE31B2"/>
    <w:rsid w:val="00DE523B"/>
    <w:rsid w:val="00DE5E1A"/>
    <w:rsid w:val="00DE5E95"/>
    <w:rsid w:val="00DE6477"/>
    <w:rsid w:val="00DF01F8"/>
    <w:rsid w:val="00DF027B"/>
    <w:rsid w:val="00DF034D"/>
    <w:rsid w:val="00DF0627"/>
    <w:rsid w:val="00DF0639"/>
    <w:rsid w:val="00DF0B8A"/>
    <w:rsid w:val="00DF275E"/>
    <w:rsid w:val="00DF2FB5"/>
    <w:rsid w:val="00DF63E8"/>
    <w:rsid w:val="00DF6C03"/>
    <w:rsid w:val="00DF6C27"/>
    <w:rsid w:val="00DF7CF8"/>
    <w:rsid w:val="00E002E0"/>
    <w:rsid w:val="00E02177"/>
    <w:rsid w:val="00E03233"/>
    <w:rsid w:val="00E03A69"/>
    <w:rsid w:val="00E04027"/>
    <w:rsid w:val="00E05BE2"/>
    <w:rsid w:val="00E068AF"/>
    <w:rsid w:val="00E10E5A"/>
    <w:rsid w:val="00E10FD7"/>
    <w:rsid w:val="00E11264"/>
    <w:rsid w:val="00E115E6"/>
    <w:rsid w:val="00E12AD5"/>
    <w:rsid w:val="00E12E28"/>
    <w:rsid w:val="00E148F4"/>
    <w:rsid w:val="00E148F6"/>
    <w:rsid w:val="00E15B5F"/>
    <w:rsid w:val="00E15F46"/>
    <w:rsid w:val="00E1633D"/>
    <w:rsid w:val="00E16D3B"/>
    <w:rsid w:val="00E171A0"/>
    <w:rsid w:val="00E20D5D"/>
    <w:rsid w:val="00E20FC9"/>
    <w:rsid w:val="00E213EE"/>
    <w:rsid w:val="00E21902"/>
    <w:rsid w:val="00E21D38"/>
    <w:rsid w:val="00E22267"/>
    <w:rsid w:val="00E222CE"/>
    <w:rsid w:val="00E22C20"/>
    <w:rsid w:val="00E23054"/>
    <w:rsid w:val="00E23234"/>
    <w:rsid w:val="00E2336E"/>
    <w:rsid w:val="00E2382B"/>
    <w:rsid w:val="00E241FE"/>
    <w:rsid w:val="00E246E0"/>
    <w:rsid w:val="00E24AFB"/>
    <w:rsid w:val="00E24FB9"/>
    <w:rsid w:val="00E254FA"/>
    <w:rsid w:val="00E25D99"/>
    <w:rsid w:val="00E25DC2"/>
    <w:rsid w:val="00E25F87"/>
    <w:rsid w:val="00E27071"/>
    <w:rsid w:val="00E27800"/>
    <w:rsid w:val="00E27921"/>
    <w:rsid w:val="00E27C87"/>
    <w:rsid w:val="00E301C4"/>
    <w:rsid w:val="00E31170"/>
    <w:rsid w:val="00E3135E"/>
    <w:rsid w:val="00E31F89"/>
    <w:rsid w:val="00E32861"/>
    <w:rsid w:val="00E32B2A"/>
    <w:rsid w:val="00E32CD6"/>
    <w:rsid w:val="00E335A6"/>
    <w:rsid w:val="00E33940"/>
    <w:rsid w:val="00E3431A"/>
    <w:rsid w:val="00E34495"/>
    <w:rsid w:val="00E35112"/>
    <w:rsid w:val="00E36773"/>
    <w:rsid w:val="00E3710A"/>
    <w:rsid w:val="00E3728E"/>
    <w:rsid w:val="00E378F3"/>
    <w:rsid w:val="00E37D14"/>
    <w:rsid w:val="00E413AF"/>
    <w:rsid w:val="00E43FA7"/>
    <w:rsid w:val="00E45433"/>
    <w:rsid w:val="00E45706"/>
    <w:rsid w:val="00E457FD"/>
    <w:rsid w:val="00E45E52"/>
    <w:rsid w:val="00E469F7"/>
    <w:rsid w:val="00E46AAF"/>
    <w:rsid w:val="00E47362"/>
    <w:rsid w:val="00E47FB2"/>
    <w:rsid w:val="00E50A08"/>
    <w:rsid w:val="00E50F9A"/>
    <w:rsid w:val="00E5107C"/>
    <w:rsid w:val="00E51D1E"/>
    <w:rsid w:val="00E53231"/>
    <w:rsid w:val="00E53233"/>
    <w:rsid w:val="00E54045"/>
    <w:rsid w:val="00E5492D"/>
    <w:rsid w:val="00E55B20"/>
    <w:rsid w:val="00E562DF"/>
    <w:rsid w:val="00E565A3"/>
    <w:rsid w:val="00E567A9"/>
    <w:rsid w:val="00E56C94"/>
    <w:rsid w:val="00E573EE"/>
    <w:rsid w:val="00E60C79"/>
    <w:rsid w:val="00E62457"/>
    <w:rsid w:val="00E62F0E"/>
    <w:rsid w:val="00E64658"/>
    <w:rsid w:val="00E646A2"/>
    <w:rsid w:val="00E64F85"/>
    <w:rsid w:val="00E6547C"/>
    <w:rsid w:val="00E65A01"/>
    <w:rsid w:val="00E65E2E"/>
    <w:rsid w:val="00E65FF1"/>
    <w:rsid w:val="00E6682A"/>
    <w:rsid w:val="00E67C72"/>
    <w:rsid w:val="00E67D8A"/>
    <w:rsid w:val="00E718D4"/>
    <w:rsid w:val="00E7215B"/>
    <w:rsid w:val="00E72D26"/>
    <w:rsid w:val="00E72E39"/>
    <w:rsid w:val="00E75BD2"/>
    <w:rsid w:val="00E75DBC"/>
    <w:rsid w:val="00E76950"/>
    <w:rsid w:val="00E771CA"/>
    <w:rsid w:val="00E80EA1"/>
    <w:rsid w:val="00E825B6"/>
    <w:rsid w:val="00E82C4D"/>
    <w:rsid w:val="00E831FF"/>
    <w:rsid w:val="00E83B53"/>
    <w:rsid w:val="00E83C24"/>
    <w:rsid w:val="00E84055"/>
    <w:rsid w:val="00E842B6"/>
    <w:rsid w:val="00E8481E"/>
    <w:rsid w:val="00E86B00"/>
    <w:rsid w:val="00E87722"/>
    <w:rsid w:val="00E87F0A"/>
    <w:rsid w:val="00E904F7"/>
    <w:rsid w:val="00E92287"/>
    <w:rsid w:val="00E92299"/>
    <w:rsid w:val="00E92CAD"/>
    <w:rsid w:val="00E92CB3"/>
    <w:rsid w:val="00E92EBE"/>
    <w:rsid w:val="00E932D4"/>
    <w:rsid w:val="00E93CA5"/>
    <w:rsid w:val="00E94C5B"/>
    <w:rsid w:val="00E966F1"/>
    <w:rsid w:val="00E96CC6"/>
    <w:rsid w:val="00E96FB7"/>
    <w:rsid w:val="00E970C3"/>
    <w:rsid w:val="00EA0946"/>
    <w:rsid w:val="00EA0BA0"/>
    <w:rsid w:val="00EA148E"/>
    <w:rsid w:val="00EA1B3A"/>
    <w:rsid w:val="00EA2C70"/>
    <w:rsid w:val="00EA45D2"/>
    <w:rsid w:val="00EA5C00"/>
    <w:rsid w:val="00EA6E6E"/>
    <w:rsid w:val="00EA7851"/>
    <w:rsid w:val="00EA79F9"/>
    <w:rsid w:val="00EB157B"/>
    <w:rsid w:val="00EB1CA8"/>
    <w:rsid w:val="00EB22B5"/>
    <w:rsid w:val="00EB37B3"/>
    <w:rsid w:val="00EB3E37"/>
    <w:rsid w:val="00EB5D6A"/>
    <w:rsid w:val="00EB611E"/>
    <w:rsid w:val="00EB76B2"/>
    <w:rsid w:val="00EB7C91"/>
    <w:rsid w:val="00EC08AA"/>
    <w:rsid w:val="00EC0F67"/>
    <w:rsid w:val="00EC115F"/>
    <w:rsid w:val="00EC24A1"/>
    <w:rsid w:val="00EC2A1C"/>
    <w:rsid w:val="00EC2DE7"/>
    <w:rsid w:val="00EC32A2"/>
    <w:rsid w:val="00EC3F0E"/>
    <w:rsid w:val="00EC3F46"/>
    <w:rsid w:val="00EC54E5"/>
    <w:rsid w:val="00EC5F8D"/>
    <w:rsid w:val="00EC63D4"/>
    <w:rsid w:val="00ED027D"/>
    <w:rsid w:val="00ED0A8C"/>
    <w:rsid w:val="00ED0C0B"/>
    <w:rsid w:val="00ED0F5C"/>
    <w:rsid w:val="00ED1893"/>
    <w:rsid w:val="00ED1DD3"/>
    <w:rsid w:val="00ED2089"/>
    <w:rsid w:val="00ED2B12"/>
    <w:rsid w:val="00ED4915"/>
    <w:rsid w:val="00ED4AEC"/>
    <w:rsid w:val="00ED5336"/>
    <w:rsid w:val="00ED595E"/>
    <w:rsid w:val="00ED6806"/>
    <w:rsid w:val="00ED6844"/>
    <w:rsid w:val="00ED6D05"/>
    <w:rsid w:val="00ED7101"/>
    <w:rsid w:val="00EE01F4"/>
    <w:rsid w:val="00EE051B"/>
    <w:rsid w:val="00EE05F3"/>
    <w:rsid w:val="00EE1328"/>
    <w:rsid w:val="00EE280C"/>
    <w:rsid w:val="00EE3CD1"/>
    <w:rsid w:val="00EE41F3"/>
    <w:rsid w:val="00EE4318"/>
    <w:rsid w:val="00EE5E1A"/>
    <w:rsid w:val="00EE5FAA"/>
    <w:rsid w:val="00EE661A"/>
    <w:rsid w:val="00EF0952"/>
    <w:rsid w:val="00EF09AF"/>
    <w:rsid w:val="00EF1F6E"/>
    <w:rsid w:val="00EF204C"/>
    <w:rsid w:val="00EF2575"/>
    <w:rsid w:val="00EF2885"/>
    <w:rsid w:val="00EF31D1"/>
    <w:rsid w:val="00EF5A37"/>
    <w:rsid w:val="00EF5EBD"/>
    <w:rsid w:val="00EF61AF"/>
    <w:rsid w:val="00EF6435"/>
    <w:rsid w:val="00EF6873"/>
    <w:rsid w:val="00EF6DF1"/>
    <w:rsid w:val="00EF6E74"/>
    <w:rsid w:val="00EF713D"/>
    <w:rsid w:val="00EF79B9"/>
    <w:rsid w:val="00EF7A02"/>
    <w:rsid w:val="00F0001E"/>
    <w:rsid w:val="00F023AA"/>
    <w:rsid w:val="00F03121"/>
    <w:rsid w:val="00F04743"/>
    <w:rsid w:val="00F07169"/>
    <w:rsid w:val="00F07215"/>
    <w:rsid w:val="00F073FD"/>
    <w:rsid w:val="00F103D6"/>
    <w:rsid w:val="00F1068D"/>
    <w:rsid w:val="00F10747"/>
    <w:rsid w:val="00F10EB4"/>
    <w:rsid w:val="00F1178F"/>
    <w:rsid w:val="00F12921"/>
    <w:rsid w:val="00F129FC"/>
    <w:rsid w:val="00F12A94"/>
    <w:rsid w:val="00F1528C"/>
    <w:rsid w:val="00F157AC"/>
    <w:rsid w:val="00F16D61"/>
    <w:rsid w:val="00F17246"/>
    <w:rsid w:val="00F20907"/>
    <w:rsid w:val="00F20E80"/>
    <w:rsid w:val="00F2298A"/>
    <w:rsid w:val="00F233D6"/>
    <w:rsid w:val="00F23436"/>
    <w:rsid w:val="00F23FC0"/>
    <w:rsid w:val="00F24489"/>
    <w:rsid w:val="00F24510"/>
    <w:rsid w:val="00F24643"/>
    <w:rsid w:val="00F24998"/>
    <w:rsid w:val="00F24999"/>
    <w:rsid w:val="00F24F34"/>
    <w:rsid w:val="00F2505C"/>
    <w:rsid w:val="00F251DA"/>
    <w:rsid w:val="00F253D8"/>
    <w:rsid w:val="00F25A96"/>
    <w:rsid w:val="00F26CE3"/>
    <w:rsid w:val="00F272EA"/>
    <w:rsid w:val="00F27DBB"/>
    <w:rsid w:val="00F30812"/>
    <w:rsid w:val="00F30BA0"/>
    <w:rsid w:val="00F313AB"/>
    <w:rsid w:val="00F3156D"/>
    <w:rsid w:val="00F32070"/>
    <w:rsid w:val="00F321E9"/>
    <w:rsid w:val="00F332F5"/>
    <w:rsid w:val="00F3351D"/>
    <w:rsid w:val="00F365E9"/>
    <w:rsid w:val="00F369F2"/>
    <w:rsid w:val="00F37063"/>
    <w:rsid w:val="00F37A67"/>
    <w:rsid w:val="00F37EFA"/>
    <w:rsid w:val="00F4025E"/>
    <w:rsid w:val="00F427C6"/>
    <w:rsid w:val="00F4639C"/>
    <w:rsid w:val="00F467D3"/>
    <w:rsid w:val="00F467E3"/>
    <w:rsid w:val="00F46C0F"/>
    <w:rsid w:val="00F51B93"/>
    <w:rsid w:val="00F51CFE"/>
    <w:rsid w:val="00F5286B"/>
    <w:rsid w:val="00F529CD"/>
    <w:rsid w:val="00F53584"/>
    <w:rsid w:val="00F536FE"/>
    <w:rsid w:val="00F53CAE"/>
    <w:rsid w:val="00F547A1"/>
    <w:rsid w:val="00F54C79"/>
    <w:rsid w:val="00F55965"/>
    <w:rsid w:val="00F5608E"/>
    <w:rsid w:val="00F566A8"/>
    <w:rsid w:val="00F56BB4"/>
    <w:rsid w:val="00F570A6"/>
    <w:rsid w:val="00F574F3"/>
    <w:rsid w:val="00F575D3"/>
    <w:rsid w:val="00F610E8"/>
    <w:rsid w:val="00F6110C"/>
    <w:rsid w:val="00F61FA6"/>
    <w:rsid w:val="00F62462"/>
    <w:rsid w:val="00F62AEC"/>
    <w:rsid w:val="00F62DAC"/>
    <w:rsid w:val="00F633D1"/>
    <w:rsid w:val="00F637E0"/>
    <w:rsid w:val="00F64442"/>
    <w:rsid w:val="00F65F7D"/>
    <w:rsid w:val="00F66259"/>
    <w:rsid w:val="00F663A6"/>
    <w:rsid w:val="00F66E61"/>
    <w:rsid w:val="00F67460"/>
    <w:rsid w:val="00F67D43"/>
    <w:rsid w:val="00F70503"/>
    <w:rsid w:val="00F70BD7"/>
    <w:rsid w:val="00F71873"/>
    <w:rsid w:val="00F7308F"/>
    <w:rsid w:val="00F73451"/>
    <w:rsid w:val="00F73492"/>
    <w:rsid w:val="00F73F1F"/>
    <w:rsid w:val="00F74038"/>
    <w:rsid w:val="00F745E2"/>
    <w:rsid w:val="00F745E3"/>
    <w:rsid w:val="00F747C3"/>
    <w:rsid w:val="00F74FFA"/>
    <w:rsid w:val="00F77B6E"/>
    <w:rsid w:val="00F77C40"/>
    <w:rsid w:val="00F77E1C"/>
    <w:rsid w:val="00F809EB"/>
    <w:rsid w:val="00F82662"/>
    <w:rsid w:val="00F82881"/>
    <w:rsid w:val="00F82BA3"/>
    <w:rsid w:val="00F83119"/>
    <w:rsid w:val="00F84003"/>
    <w:rsid w:val="00F85139"/>
    <w:rsid w:val="00F85C98"/>
    <w:rsid w:val="00F86E07"/>
    <w:rsid w:val="00F87587"/>
    <w:rsid w:val="00F90416"/>
    <w:rsid w:val="00F90BEA"/>
    <w:rsid w:val="00F934A5"/>
    <w:rsid w:val="00F9355F"/>
    <w:rsid w:val="00F94383"/>
    <w:rsid w:val="00F96097"/>
    <w:rsid w:val="00F96E06"/>
    <w:rsid w:val="00F97656"/>
    <w:rsid w:val="00FA034E"/>
    <w:rsid w:val="00FA0F56"/>
    <w:rsid w:val="00FA1509"/>
    <w:rsid w:val="00FA1B2F"/>
    <w:rsid w:val="00FA2307"/>
    <w:rsid w:val="00FA2ADA"/>
    <w:rsid w:val="00FA3E58"/>
    <w:rsid w:val="00FA42B2"/>
    <w:rsid w:val="00FA477D"/>
    <w:rsid w:val="00FA4C60"/>
    <w:rsid w:val="00FA5582"/>
    <w:rsid w:val="00FA5C7D"/>
    <w:rsid w:val="00FA60B1"/>
    <w:rsid w:val="00FA6491"/>
    <w:rsid w:val="00FA689C"/>
    <w:rsid w:val="00FB0794"/>
    <w:rsid w:val="00FB0C2A"/>
    <w:rsid w:val="00FB1093"/>
    <w:rsid w:val="00FB2157"/>
    <w:rsid w:val="00FB520F"/>
    <w:rsid w:val="00FB62DE"/>
    <w:rsid w:val="00FB642C"/>
    <w:rsid w:val="00FB6FFD"/>
    <w:rsid w:val="00FB7104"/>
    <w:rsid w:val="00FB76EB"/>
    <w:rsid w:val="00FB7B14"/>
    <w:rsid w:val="00FB7EE1"/>
    <w:rsid w:val="00FC0AFB"/>
    <w:rsid w:val="00FC1E26"/>
    <w:rsid w:val="00FC2395"/>
    <w:rsid w:val="00FC3E7F"/>
    <w:rsid w:val="00FC63D3"/>
    <w:rsid w:val="00FC7BC7"/>
    <w:rsid w:val="00FD03D6"/>
    <w:rsid w:val="00FD07FC"/>
    <w:rsid w:val="00FD08D6"/>
    <w:rsid w:val="00FD2337"/>
    <w:rsid w:val="00FE06A2"/>
    <w:rsid w:val="00FE0870"/>
    <w:rsid w:val="00FE324F"/>
    <w:rsid w:val="00FE35E6"/>
    <w:rsid w:val="00FE3DBA"/>
    <w:rsid w:val="00FE3FCB"/>
    <w:rsid w:val="00FE6DED"/>
    <w:rsid w:val="00FE7C7D"/>
    <w:rsid w:val="00FF1E3E"/>
    <w:rsid w:val="00FF2CC2"/>
    <w:rsid w:val="00FF3C0C"/>
    <w:rsid w:val="00FF5197"/>
    <w:rsid w:val="00FF57B0"/>
    <w:rsid w:val="00FF5AD8"/>
    <w:rsid w:val="00FF61AE"/>
    <w:rsid w:val="00FF68D8"/>
    <w:rsid w:val="00FF6A87"/>
    <w:rsid w:val="00FF75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BFDF68A"/>
  <w15:chartTrackingRefBased/>
  <w15:docId w15:val="{311F5B23-9890-4135-9893-61A409A44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2">
    <w:name w:val="Normal"/>
    <w:qFormat/>
    <w:rsid w:val="00881455"/>
    <w:pPr>
      <w:spacing w:after="240" w:line="360" w:lineRule="auto"/>
      <w:ind w:firstLine="567"/>
      <w:contextualSpacing/>
      <w:jc w:val="both"/>
    </w:pPr>
    <w:rPr>
      <w:rFonts w:ascii="Times New Roman" w:hAnsi="Times New Roman"/>
      <w:color w:val="000000" w:themeColor="text1"/>
      <w:sz w:val="24"/>
    </w:rPr>
  </w:style>
  <w:style w:type="paragraph" w:styleId="10">
    <w:name w:val="heading 1"/>
    <w:basedOn w:val="a2"/>
    <w:next w:val="a2"/>
    <w:link w:val="11"/>
    <w:uiPriority w:val="9"/>
    <w:qFormat/>
    <w:rsid w:val="004E7AFC"/>
    <w:pPr>
      <w:keepNext/>
      <w:keepLines/>
      <w:numPr>
        <w:numId w:val="28"/>
      </w:numPr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1">
    <w:name w:val="heading 2"/>
    <w:basedOn w:val="a2"/>
    <w:next w:val="a2"/>
    <w:link w:val="22"/>
    <w:uiPriority w:val="9"/>
    <w:unhideWhenUsed/>
    <w:qFormat/>
    <w:rsid w:val="00B34B78"/>
    <w:pPr>
      <w:keepNext/>
      <w:keepLines/>
      <w:spacing w:before="480"/>
      <w:ind w:firstLine="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2"/>
    <w:next w:val="a2"/>
    <w:link w:val="30"/>
    <w:uiPriority w:val="9"/>
    <w:unhideWhenUsed/>
    <w:qFormat/>
    <w:rsid w:val="00E6547C"/>
    <w:pPr>
      <w:keepNext/>
      <w:keepLines/>
      <w:spacing w:before="480"/>
      <w:ind w:firstLine="0"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paragraph" w:styleId="4">
    <w:name w:val="heading 4"/>
    <w:basedOn w:val="a2"/>
    <w:next w:val="a2"/>
    <w:link w:val="40"/>
    <w:uiPriority w:val="9"/>
    <w:semiHidden/>
    <w:unhideWhenUsed/>
    <w:qFormat/>
    <w:rsid w:val="004059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styleId="a6">
    <w:name w:val="line number"/>
    <w:basedOn w:val="a3"/>
    <w:uiPriority w:val="99"/>
    <w:semiHidden/>
    <w:unhideWhenUsed/>
    <w:rsid w:val="00077B2B"/>
  </w:style>
  <w:style w:type="character" w:customStyle="1" w:styleId="11">
    <w:name w:val="Заголовок 1 Знак"/>
    <w:basedOn w:val="a3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7">
    <w:name w:val="TOC Heading"/>
    <w:basedOn w:val="10"/>
    <w:next w:val="a2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2"/>
    <w:next w:val="a2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8">
    <w:name w:val="Hyperlink"/>
    <w:basedOn w:val="a3"/>
    <w:uiPriority w:val="99"/>
    <w:unhideWhenUsed/>
    <w:rsid w:val="006E609A"/>
    <w:rPr>
      <w:color w:val="0563C1" w:themeColor="hyperlink"/>
      <w:u w:val="single"/>
    </w:rPr>
  </w:style>
  <w:style w:type="character" w:customStyle="1" w:styleId="22">
    <w:name w:val="Заголовок 2 Знак"/>
    <w:basedOn w:val="a3"/>
    <w:link w:val="21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3">
    <w:name w:val="toc 2"/>
    <w:basedOn w:val="a2"/>
    <w:next w:val="a2"/>
    <w:autoRedefine/>
    <w:uiPriority w:val="39"/>
    <w:unhideWhenUsed/>
    <w:rsid w:val="002C6271"/>
    <w:pPr>
      <w:tabs>
        <w:tab w:val="left" w:pos="880"/>
        <w:tab w:val="right" w:leader="dot" w:pos="9345"/>
      </w:tabs>
      <w:spacing w:after="0"/>
      <w:ind w:left="1418" w:right="284" w:hanging="1134"/>
    </w:pPr>
  </w:style>
  <w:style w:type="paragraph" w:styleId="a9">
    <w:name w:val="caption"/>
    <w:basedOn w:val="a2"/>
    <w:next w:val="a2"/>
    <w:link w:val="aa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b">
    <w:name w:val="Картинки"/>
    <w:basedOn w:val="a2"/>
    <w:link w:val="ac"/>
    <w:qFormat/>
    <w:rsid w:val="00A93AE6"/>
    <w:pPr>
      <w:keepNext/>
      <w:spacing w:after="0" w:line="240" w:lineRule="auto"/>
      <w:ind w:firstLine="0"/>
      <w:jc w:val="center"/>
    </w:pPr>
    <w:rPr>
      <w:noProof/>
    </w:rPr>
  </w:style>
  <w:style w:type="character" w:customStyle="1" w:styleId="ac">
    <w:name w:val="Картинки Знак"/>
    <w:basedOn w:val="a3"/>
    <w:link w:val="ab"/>
    <w:rsid w:val="00A93AE6"/>
    <w:rPr>
      <w:rFonts w:ascii="Times New Roman" w:hAnsi="Times New Roman"/>
      <w:noProof/>
      <w:color w:val="000000" w:themeColor="text1"/>
      <w:sz w:val="24"/>
    </w:rPr>
  </w:style>
  <w:style w:type="paragraph" w:styleId="ad">
    <w:name w:val="List Paragraph"/>
    <w:basedOn w:val="a2"/>
    <w:uiPriority w:val="34"/>
    <w:qFormat/>
    <w:rsid w:val="00680BB0"/>
    <w:pPr>
      <w:ind w:left="720"/>
    </w:pPr>
  </w:style>
  <w:style w:type="character" w:customStyle="1" w:styleId="30">
    <w:name w:val="Заголовок 3 Знак"/>
    <w:basedOn w:val="a3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2"/>
    <w:next w:val="a2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e">
    <w:name w:val="header"/>
    <w:basedOn w:val="a2"/>
    <w:link w:val="af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">
    <w:name w:val="Верхний колонтитул Знак"/>
    <w:basedOn w:val="a3"/>
    <w:link w:val="ae"/>
    <w:uiPriority w:val="99"/>
    <w:rsid w:val="002F4228"/>
  </w:style>
  <w:style w:type="paragraph" w:styleId="af0">
    <w:name w:val="footer"/>
    <w:basedOn w:val="a2"/>
    <w:link w:val="af1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1">
    <w:name w:val="Нижний колонтитул Знак"/>
    <w:basedOn w:val="a3"/>
    <w:link w:val="af0"/>
    <w:uiPriority w:val="99"/>
    <w:rsid w:val="002F4228"/>
  </w:style>
  <w:style w:type="character" w:styleId="af2">
    <w:name w:val="Unresolved Mention"/>
    <w:basedOn w:val="a3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3">
    <w:name w:val="FollowedHyperlink"/>
    <w:basedOn w:val="a3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4">
    <w:name w:val="Title"/>
    <w:basedOn w:val="a2"/>
    <w:next w:val="a2"/>
    <w:link w:val="af5"/>
    <w:uiPriority w:val="10"/>
    <w:qFormat/>
    <w:rsid w:val="00C634F5"/>
    <w:pPr>
      <w:ind w:firstLine="0"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5">
    <w:name w:val="Заголовок Знак"/>
    <w:basedOn w:val="a3"/>
    <w:link w:val="af4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f6">
    <w:name w:val="Subtitle"/>
    <w:basedOn w:val="a2"/>
    <w:next w:val="a2"/>
    <w:link w:val="af7"/>
    <w:uiPriority w:val="11"/>
    <w:qFormat/>
    <w:rsid w:val="00D11B67"/>
    <w:pPr>
      <w:spacing w:after="160"/>
      <w:ind w:firstLine="0"/>
      <w:jc w:val="left"/>
    </w:pPr>
    <w:rPr>
      <w:rFonts w:eastAsiaTheme="minorEastAsia"/>
      <w:color w:val="auto"/>
      <w:spacing w:val="15"/>
    </w:rPr>
  </w:style>
  <w:style w:type="character" w:customStyle="1" w:styleId="af7">
    <w:name w:val="Подзаголовок Знак"/>
    <w:basedOn w:val="a3"/>
    <w:link w:val="af6"/>
    <w:uiPriority w:val="11"/>
    <w:rsid w:val="00D11B67"/>
    <w:rPr>
      <w:rFonts w:ascii="Times New Roman" w:eastAsiaTheme="minorEastAsia" w:hAnsi="Times New Roman"/>
      <w:spacing w:val="15"/>
      <w:sz w:val="24"/>
    </w:rPr>
  </w:style>
  <w:style w:type="paragraph" w:styleId="af8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9">
    <w:name w:val="Bibliography"/>
    <w:basedOn w:val="a2"/>
    <w:next w:val="a2"/>
    <w:link w:val="afa"/>
    <w:uiPriority w:val="37"/>
    <w:unhideWhenUsed/>
    <w:rsid w:val="002E0957"/>
    <w:pPr>
      <w:spacing w:line="240" w:lineRule="auto"/>
      <w:ind w:firstLine="0"/>
    </w:pPr>
  </w:style>
  <w:style w:type="paragraph" w:customStyle="1" w:styleId="afb">
    <w:name w:val="Ссылки"/>
    <w:basedOn w:val="af9"/>
    <w:link w:val="afc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a">
    <w:name w:val="Список литературы Знак"/>
    <w:basedOn w:val="a3"/>
    <w:link w:val="af9"/>
    <w:uiPriority w:val="37"/>
    <w:rsid w:val="00A84BFB"/>
    <w:rPr>
      <w:rFonts w:ascii="Times New Roman" w:hAnsi="Times New Roman"/>
      <w:color w:val="000000" w:themeColor="text1"/>
      <w:sz w:val="24"/>
    </w:rPr>
  </w:style>
  <w:style w:type="character" w:customStyle="1" w:styleId="afc">
    <w:name w:val="Ссылки Знак"/>
    <w:basedOn w:val="afa"/>
    <w:link w:val="afb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d">
    <w:name w:val="Команды"/>
    <w:basedOn w:val="a2"/>
    <w:link w:val="afe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e">
    <w:name w:val="Команды Знак"/>
    <w:basedOn w:val="a3"/>
    <w:link w:val="afd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f">
    <w:name w:val="Emphasis"/>
    <w:basedOn w:val="a3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d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e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d"/>
    <w:link w:val="TXT0"/>
    <w:qFormat/>
    <w:rsid w:val="00BC61C2"/>
    <w:pPr>
      <w:shd w:val="clear" w:color="FFFFFF" w:themeColor="background1" w:fill="FFFFFF" w:themeFill="background1"/>
      <w:spacing w:before="240" w:after="0" w:line="240" w:lineRule="auto"/>
      <w:ind w:left="91" w:right="91"/>
    </w:pPr>
  </w:style>
  <w:style w:type="character" w:customStyle="1" w:styleId="TXT0">
    <w:name w:val="Команды TXT Знак"/>
    <w:basedOn w:val="afe"/>
    <w:link w:val="TXT"/>
    <w:rsid w:val="00BC61C2"/>
    <w:rPr>
      <w:rFonts w:ascii="Times New Roman" w:hAnsi="Times New Roman"/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5"/>
    <w:uiPriority w:val="99"/>
    <w:semiHidden/>
    <w:unhideWhenUsed/>
    <w:rsid w:val="003F4C8A"/>
  </w:style>
  <w:style w:type="paragraph" w:customStyle="1" w:styleId="msonormal0">
    <w:name w:val="msonormal"/>
    <w:basedOn w:val="a2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f0">
    <w:name w:val="Normal (Web)"/>
    <w:basedOn w:val="a2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3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2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3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3"/>
    <w:rsid w:val="003F4C8A"/>
  </w:style>
  <w:style w:type="character" w:styleId="aff1">
    <w:name w:val="Strong"/>
    <w:basedOn w:val="a3"/>
    <w:uiPriority w:val="22"/>
    <w:qFormat/>
    <w:rsid w:val="003F4C8A"/>
    <w:rPr>
      <w:b/>
      <w:bCs/>
    </w:rPr>
  </w:style>
  <w:style w:type="numbering" w:customStyle="1" w:styleId="24">
    <w:name w:val="Нет списка2"/>
    <w:next w:val="a5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60498B"/>
    <w:pPr>
      <w:shd w:val="clear" w:color="auto" w:fill="D9D9D9" w:themeFill="background1" w:themeFillShade="D9"/>
      <w:spacing w:after="0"/>
      <w:jc w:val="center"/>
    </w:pPr>
    <w:rPr>
      <w:rFonts w:ascii="Times New Roman" w:eastAsia="Times New Roman" w:hAnsi="Times New Roman" w:cs="Arial"/>
      <w:kern w:val="0"/>
      <w:sz w:val="20"/>
      <w:szCs w:val="24"/>
      <w:lang w:val="en-US" w:eastAsia="ru-RU"/>
      <w14:ligatures w14:val="none"/>
    </w:rPr>
  </w:style>
  <w:style w:type="character" w:customStyle="1" w:styleId="Title0">
    <w:name w:val="Код Title Знак"/>
    <w:basedOn w:val="a3"/>
    <w:link w:val="Title"/>
    <w:rsid w:val="0060498B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4301D0"/>
    <w:pPr>
      <w:shd w:val="clear" w:color="FFFFFF" w:themeColor="background1" w:fill="F2F2F2" w:themeFill="background1" w:themeFillShade="F2"/>
      <w:spacing w:before="0" w:after="240" w:line="288" w:lineRule="auto"/>
      <w:jc w:val="left"/>
    </w:pPr>
    <w:rPr>
      <w:rFonts w:ascii="Consolas" w:hAnsi="Consolas"/>
      <w:color w:val="auto"/>
      <w:sz w:val="18"/>
      <w:lang w:val="en-US" w:eastAsia="ru-RU"/>
    </w:rPr>
  </w:style>
  <w:style w:type="character" w:customStyle="1" w:styleId="TXT2">
    <w:name w:val="Код TXT Знак"/>
    <w:basedOn w:val="a3"/>
    <w:link w:val="TXT1"/>
    <w:rsid w:val="004301D0"/>
    <w:rPr>
      <w:rFonts w:ascii="Consolas" w:hAnsi="Consolas"/>
      <w:sz w:val="18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2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3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2">
    <w:name w:val="Book Title"/>
    <w:basedOn w:val="a3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1">
    <w:name w:val="Главы без нумерации"/>
    <w:link w:val="aff3"/>
    <w:qFormat/>
    <w:rsid w:val="00AA504F"/>
    <w:pPr>
      <w:pageBreakBefore/>
      <w:numPr>
        <w:numId w:val="32"/>
      </w:numPr>
      <w:spacing w:after="240" w:line="360" w:lineRule="auto"/>
      <w:ind w:left="567" w:firstLine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3">
    <w:name w:val="Главы без нумерации Знак"/>
    <w:basedOn w:val="11"/>
    <w:link w:val="a1"/>
    <w:rsid w:val="00AA504F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ff4">
    <w:name w:val="Пункт"/>
    <w:link w:val="aff5"/>
    <w:qFormat/>
    <w:rsid w:val="005565C0"/>
    <w:pPr>
      <w:spacing w:before="240" w:after="0" w:line="360" w:lineRule="auto"/>
      <w:ind w:firstLine="567"/>
    </w:pPr>
    <w:rPr>
      <w:rFonts w:ascii="Times New Roman" w:hAnsi="Times New Roman"/>
      <w:bCs/>
      <w:color w:val="000000" w:themeColor="text1"/>
      <w:sz w:val="24"/>
      <w:lang w:eastAsia="ru-RU"/>
    </w:rPr>
  </w:style>
  <w:style w:type="character" w:customStyle="1" w:styleId="aff5">
    <w:name w:val="Пункт Знак"/>
    <w:basedOn w:val="a3"/>
    <w:link w:val="aff4"/>
    <w:rsid w:val="005565C0"/>
    <w:rPr>
      <w:rFonts w:ascii="Times New Roman" w:hAnsi="Times New Roman"/>
      <w:bCs/>
      <w:color w:val="000000" w:themeColor="text1"/>
      <w:sz w:val="24"/>
      <w:lang w:eastAsia="ru-RU"/>
    </w:rPr>
  </w:style>
  <w:style w:type="paragraph" w:customStyle="1" w:styleId="a">
    <w:name w:val="Глава"/>
    <w:link w:val="aff6"/>
    <w:qFormat/>
    <w:rsid w:val="00881455"/>
    <w:pPr>
      <w:pageBreakBefore/>
      <w:numPr>
        <w:numId w:val="2"/>
      </w:numPr>
      <w:spacing w:after="240" w:line="360" w:lineRule="auto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6">
    <w:name w:val="Глава Знак"/>
    <w:basedOn w:val="11"/>
    <w:link w:val="a"/>
    <w:rsid w:val="00881455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0">
    <w:name w:val="Подглава"/>
    <w:link w:val="aff7"/>
    <w:qFormat/>
    <w:rsid w:val="00881455"/>
    <w:pPr>
      <w:keepNext/>
      <w:numPr>
        <w:ilvl w:val="1"/>
        <w:numId w:val="2"/>
      </w:numPr>
      <w:spacing w:before="240" w:after="240" w:line="360" w:lineRule="auto"/>
      <w:ind w:left="567" w:firstLine="0"/>
      <w:outlineLvl w:val="1"/>
    </w:pPr>
    <w:rPr>
      <w:rFonts w:ascii="Times New Roman" w:hAnsi="Times New Roman"/>
      <w:b/>
      <w:color w:val="000000" w:themeColor="text1"/>
      <w:sz w:val="24"/>
    </w:rPr>
  </w:style>
  <w:style w:type="character" w:customStyle="1" w:styleId="aff7">
    <w:name w:val="Подглава Знак"/>
    <w:basedOn w:val="a3"/>
    <w:link w:val="a0"/>
    <w:rsid w:val="00881455"/>
    <w:rPr>
      <w:rFonts w:ascii="Times New Roman" w:hAnsi="Times New Roman"/>
      <w:b/>
      <w:color w:val="000000" w:themeColor="text1"/>
      <w:sz w:val="24"/>
    </w:rPr>
  </w:style>
  <w:style w:type="paragraph" w:customStyle="1" w:styleId="aff8">
    <w:name w:val="Название рисунка"/>
    <w:basedOn w:val="a9"/>
    <w:link w:val="aff9"/>
    <w:qFormat/>
    <w:rsid w:val="00357356"/>
    <w:pPr>
      <w:spacing w:after="360" w:line="240" w:lineRule="auto"/>
    </w:pPr>
  </w:style>
  <w:style w:type="character" w:customStyle="1" w:styleId="aa">
    <w:name w:val="Название объекта Знак"/>
    <w:basedOn w:val="a3"/>
    <w:link w:val="a9"/>
    <w:uiPriority w:val="35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customStyle="1" w:styleId="aff9">
    <w:name w:val="Название рисунка Знак"/>
    <w:basedOn w:val="aa"/>
    <w:link w:val="aff8"/>
    <w:rsid w:val="00357356"/>
    <w:rPr>
      <w:rFonts w:ascii="Times New Roman" w:hAnsi="Times New Roman"/>
      <w:iCs/>
      <w:color w:val="000000" w:themeColor="text1"/>
      <w:sz w:val="24"/>
      <w:szCs w:val="18"/>
    </w:rPr>
  </w:style>
  <w:style w:type="character" w:styleId="affa">
    <w:name w:val="Subtle Emphasis"/>
    <w:basedOn w:val="a3"/>
    <w:uiPriority w:val="19"/>
    <w:qFormat/>
    <w:rsid w:val="005375BD"/>
    <w:rPr>
      <w:i/>
      <w:iCs/>
      <w:color w:val="404040" w:themeColor="text1" w:themeTint="BF"/>
    </w:rPr>
  </w:style>
  <w:style w:type="paragraph" w:customStyle="1" w:styleId="Title1">
    <w:name w:val="Консоль Title"/>
    <w:basedOn w:val="Title"/>
    <w:link w:val="Title2"/>
    <w:qFormat/>
    <w:rsid w:val="00BC61C2"/>
  </w:style>
  <w:style w:type="character" w:customStyle="1" w:styleId="Title2">
    <w:name w:val="Консоль Title Знак"/>
    <w:basedOn w:val="Title0"/>
    <w:link w:val="Title1"/>
    <w:rsid w:val="00BC61C2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Programblok">
    <w:name w:val="Program blok"/>
    <w:basedOn w:val="a2"/>
    <w:link w:val="Programblok0"/>
    <w:rsid w:val="004F2A46"/>
    <w:pP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008000"/>
      <w:kern w:val="0"/>
      <w:sz w:val="21"/>
      <w:szCs w:val="21"/>
      <w:lang w:eastAsia="ru-RU"/>
      <w14:ligatures w14:val="none"/>
    </w:rPr>
  </w:style>
  <w:style w:type="character" w:customStyle="1" w:styleId="Programblok0">
    <w:name w:val="Program blok Знак"/>
    <w:basedOn w:val="a3"/>
    <w:link w:val="Programblok"/>
    <w:rsid w:val="004F2A46"/>
    <w:rPr>
      <w:rFonts w:ascii="Consolas" w:eastAsia="Times New Roman" w:hAnsi="Consolas" w:cs="Times New Roman"/>
      <w:color w:val="008000"/>
      <w:kern w:val="0"/>
      <w:sz w:val="21"/>
      <w:szCs w:val="21"/>
      <w:shd w:val="clear" w:color="auto" w:fill="FFFFFF"/>
      <w:lang w:eastAsia="ru-RU"/>
      <w14:ligatures w14:val="none"/>
    </w:rPr>
  </w:style>
  <w:style w:type="paragraph" w:customStyle="1" w:styleId="test">
    <w:name w:val="test"/>
    <w:basedOn w:val="a2"/>
    <w:link w:val="test0"/>
    <w:qFormat/>
    <w:rsid w:val="00BD39E5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auto"/>
      <w:kern w:val="0"/>
      <w:sz w:val="21"/>
      <w:szCs w:val="21"/>
      <w:lang w:eastAsia="ru-RU"/>
      <w14:ligatures w14:val="none"/>
    </w:rPr>
  </w:style>
  <w:style w:type="character" w:customStyle="1" w:styleId="test0">
    <w:name w:val="test Знак"/>
    <w:basedOn w:val="a3"/>
    <w:link w:val="test"/>
    <w:rsid w:val="00BD39E5"/>
    <w:rPr>
      <w:rFonts w:ascii="Consolas" w:eastAsia="Times New Roman" w:hAnsi="Consolas" w:cs="Times New Roman"/>
      <w:kern w:val="0"/>
      <w:sz w:val="21"/>
      <w:szCs w:val="21"/>
      <w:shd w:val="clear" w:color="auto" w:fill="FFFFFF"/>
      <w:lang w:eastAsia="ru-RU"/>
      <w14:ligatures w14:val="none"/>
    </w:rPr>
  </w:style>
  <w:style w:type="character" w:styleId="affb">
    <w:name w:val="Placeholder Text"/>
    <w:basedOn w:val="a3"/>
    <w:uiPriority w:val="99"/>
    <w:semiHidden/>
    <w:rsid w:val="0056452E"/>
    <w:rPr>
      <w:color w:val="666666"/>
    </w:rPr>
  </w:style>
  <w:style w:type="paragraph" w:customStyle="1" w:styleId="2">
    <w:name w:val="Подзаголовок 2"/>
    <w:link w:val="25"/>
    <w:qFormat/>
    <w:rsid w:val="001E19B2"/>
    <w:pPr>
      <w:keepNext/>
      <w:keepLines/>
      <w:numPr>
        <w:ilvl w:val="2"/>
        <w:numId w:val="2"/>
      </w:numPr>
      <w:spacing w:after="240" w:line="360" w:lineRule="auto"/>
      <w:ind w:left="567" w:firstLine="567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character" w:customStyle="1" w:styleId="25">
    <w:name w:val="Подзаголовок 2 Знак"/>
    <w:basedOn w:val="a3"/>
    <w:link w:val="2"/>
    <w:rsid w:val="001E19B2"/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paragraph" w:customStyle="1" w:styleId="affc">
    <w:name w:val="КОД Картинки"/>
    <w:basedOn w:val="TXT1"/>
    <w:link w:val="affd"/>
    <w:rsid w:val="00DE5E1A"/>
    <w:pPr>
      <w:spacing w:line="360" w:lineRule="auto"/>
      <w:ind w:left="0" w:right="0"/>
    </w:pPr>
  </w:style>
  <w:style w:type="character" w:customStyle="1" w:styleId="affd">
    <w:name w:val="КОД Картинки Знак"/>
    <w:basedOn w:val="TXT2"/>
    <w:link w:val="affc"/>
    <w:rsid w:val="00DE5E1A"/>
    <w:rPr>
      <w:rFonts w:ascii="Consolas" w:hAnsi="Consolas"/>
      <w:sz w:val="20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character" w:customStyle="1" w:styleId="40">
    <w:name w:val="Заголовок 4 Знак"/>
    <w:basedOn w:val="a3"/>
    <w:link w:val="4"/>
    <w:uiPriority w:val="9"/>
    <w:semiHidden/>
    <w:rsid w:val="0040592B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paragraph" w:customStyle="1" w:styleId="uc20100">
    <w:name w:val="Список литературы uc20100"/>
    <w:link w:val="uc201000"/>
    <w:qFormat/>
    <w:rsid w:val="008A6D03"/>
    <w:pPr>
      <w:spacing w:after="240" w:line="360" w:lineRule="auto"/>
      <w:ind w:left="714" w:hanging="357"/>
    </w:pPr>
    <w:rPr>
      <w:rFonts w:ascii="Times New Roman" w:hAnsi="Times New Roman"/>
      <w:color w:val="000000" w:themeColor="text1"/>
      <w:sz w:val="24"/>
    </w:rPr>
  </w:style>
  <w:style w:type="character" w:customStyle="1" w:styleId="uc201000">
    <w:name w:val="Список литературы uc20100 Знак"/>
    <w:basedOn w:val="a3"/>
    <w:link w:val="uc20100"/>
    <w:rsid w:val="008A6D03"/>
    <w:rPr>
      <w:rFonts w:ascii="Times New Roman" w:hAnsi="Times New Roman"/>
      <w:color w:val="000000" w:themeColor="text1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79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57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200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81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83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3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56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943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43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89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8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39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57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87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96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954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133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6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541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184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75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15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21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00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9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79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71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16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41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8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800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481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37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42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2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13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37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6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58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15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169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1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17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85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2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47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45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17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99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73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6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57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170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1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829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61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310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9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0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79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80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19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57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29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1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86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095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839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54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1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878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625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53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1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75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723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03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1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56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784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6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9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47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825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6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120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7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525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71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38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28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50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1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88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30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60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8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9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18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0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0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815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689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500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09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1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151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735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84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631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14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00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33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98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9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73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29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293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1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1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2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19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97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10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850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1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58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193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80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87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77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95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232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037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24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03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286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23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048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64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84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58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388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955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776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963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07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069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33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2003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2986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89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510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668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91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965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207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50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94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1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74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9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786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52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81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151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027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904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400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954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7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7864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24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37241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79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623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11071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6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0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4140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46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2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337368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0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7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3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664944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0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69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23662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13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855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285037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240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600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865440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868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6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2328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974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881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026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9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39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7033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77248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4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33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246887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792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9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00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2047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34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63531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1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492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54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529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1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521742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8730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5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555228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5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4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6376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3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04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896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48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625324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640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39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812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87512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41319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639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8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95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93318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8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270117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42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8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68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91942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245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5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420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67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606605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8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02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535584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300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60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67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02249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9106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42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0487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9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1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79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56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470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705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4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60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362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7376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145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19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14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057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98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6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0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27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516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094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91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66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22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19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753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4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67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87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4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6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7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49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629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948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3069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519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4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4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02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726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58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19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3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61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9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394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257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17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4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27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5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162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13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94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16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042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06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97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35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56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497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08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137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692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6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27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278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030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015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9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89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32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18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59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98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3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2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54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89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6457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57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250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88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01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36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7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76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152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20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980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4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8446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46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28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460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31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74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883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8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39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1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82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3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7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6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09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5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09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61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22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85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28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26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8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61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74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07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9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64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6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7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8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688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10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637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908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82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67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07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213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58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476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273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66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1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651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5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237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363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410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460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07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266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7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24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375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94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14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357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5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6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308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198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381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40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28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70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9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55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13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609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442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448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553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298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02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912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92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66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3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497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42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91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531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9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0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85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55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00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1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60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11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3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92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2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2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7557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239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50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15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9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55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00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12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20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0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30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181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1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929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4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008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654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85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38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59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519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302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9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382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971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16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21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71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746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3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72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2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963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77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14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090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43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45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76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13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83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35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11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0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808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43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5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066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899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21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37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539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80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91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49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0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85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47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57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68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87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33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3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9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595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23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78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427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911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968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785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8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7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60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37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6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03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11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56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05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34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359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88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32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187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642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6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29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7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047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30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65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1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5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93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36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0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94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85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3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06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688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02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3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3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5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93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96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66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73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42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1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090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065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49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39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9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50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47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27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58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75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88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4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48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32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054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60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005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80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2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652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6758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810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00522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5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48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25882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007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8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4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9514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0532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4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93856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4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3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44291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62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96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44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23388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9990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476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2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03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61740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9342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88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2669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84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6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5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3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1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98849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51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3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42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390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026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02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899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2687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33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525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8099491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37114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04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02229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16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40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572597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1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1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063287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78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2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95994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83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006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29570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531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500805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51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01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00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8257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29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46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53923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4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59115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5970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55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58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880536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08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9316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28528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82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155481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6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7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47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35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87675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352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12945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808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33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70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46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7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796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580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00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802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647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350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8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11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814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29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51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46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28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49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628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9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75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16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99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358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44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54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43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16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152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35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68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27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9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434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55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85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59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167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48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3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49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582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020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77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441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921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79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648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138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736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040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97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920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2310723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764962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080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0709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1312300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1311977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44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967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8534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756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204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2019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960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2805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0585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8089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229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12620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7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804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59021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32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511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7247144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7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6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7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17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992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07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165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0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428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19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996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7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76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1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631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583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24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371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09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546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52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962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21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01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8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7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89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490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17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883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096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784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29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316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5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27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4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4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96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96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719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35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8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2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75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998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724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8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838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79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5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82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19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15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41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35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604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63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43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76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272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22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021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344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1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00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79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6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03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35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211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24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2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22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9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011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5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8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431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57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70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83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79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030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9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34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61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437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545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401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4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17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5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8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47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16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23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8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40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78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6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23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1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1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2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002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09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8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24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536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6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8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17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0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239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68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41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8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006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25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35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995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06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298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71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8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0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1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6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50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785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816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5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467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938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51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74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04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14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697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96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1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8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71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6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157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2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8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7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574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07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707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0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726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23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8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28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87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33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2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297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93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05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95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13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7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15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562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54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0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83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1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01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73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5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86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5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981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2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02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3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45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36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912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82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09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23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375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98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07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5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03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96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49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350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702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8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72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82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75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819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165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45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6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21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28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61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26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57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463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809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504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017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257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137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029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09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57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4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0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728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46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9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85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0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893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73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3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0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08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490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3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0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5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0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5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08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28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072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40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66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366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740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64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87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1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59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07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51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61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10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8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9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16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642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84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4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368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9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2035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94707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667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53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42820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5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35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5837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193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59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54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102973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70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0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54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3667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8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35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812292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47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3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460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07550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8326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940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4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012937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62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152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091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74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1786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160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12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5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79339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82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72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42162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5434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7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1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851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9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36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159846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408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275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17227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494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80664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498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9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653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05332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411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2920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86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63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911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5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1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75005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13289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3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80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28056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9719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85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98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255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592103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3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81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236906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7652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5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339069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06750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14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44383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0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149073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34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356154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180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03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96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956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676728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965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28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47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56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63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9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04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89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67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53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4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682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3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16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400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9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032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97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45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32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230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40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86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7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7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77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10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55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7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86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013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57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67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9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67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656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033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46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06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40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826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09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888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20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1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996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660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62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49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9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68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294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2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7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2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6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207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4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32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83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867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86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93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47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38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3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06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77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9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953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921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69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67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5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07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4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8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11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2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89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467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79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4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50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32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12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244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10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33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51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76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50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3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45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29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88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513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508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29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5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79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29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5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79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7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2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16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55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22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39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03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86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590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82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66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04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7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77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28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03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01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27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79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26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798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46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161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4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84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0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28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95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4521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28533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4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62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19048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4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746704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45623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63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98002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256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4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02702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56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79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90981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51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52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096099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15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3363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1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1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048624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3165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0802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45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7760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040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2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3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43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85048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9571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24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6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9108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9565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2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53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89358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74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04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57841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813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50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7241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611303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450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1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3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79757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25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45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98786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86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8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7073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46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746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931316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99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0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74006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085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25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3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6347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9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76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09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87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10263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54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956705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366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8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85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13722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3137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21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795882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75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820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30656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4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6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82195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507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33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8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3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52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61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22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8357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7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1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54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50000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29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75472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87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091827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93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88274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113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16931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43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9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4969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757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427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6890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9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689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2759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987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033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3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35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3283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794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091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87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046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6030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1716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0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70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54960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357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27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986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372646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46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4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095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29104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1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39132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52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5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68338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5730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80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4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5996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73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30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9320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75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8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820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2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72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904454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96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10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63091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580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75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80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98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94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0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872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800782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69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36277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8550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28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53759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78950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85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953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6874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4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70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410456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02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55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408418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14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49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40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34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70658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958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66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74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8246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874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133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8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02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44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87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231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80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76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87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944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7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52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52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4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533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37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2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2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644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10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2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146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7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1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131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02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40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79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241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775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515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31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13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48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79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1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96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2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454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7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229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961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1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008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95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04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15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68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56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32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53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3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1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6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3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98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6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1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157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11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9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2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4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45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19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2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58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7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49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40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9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6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50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3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9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62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08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8457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96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08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126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021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966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66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14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42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6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14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374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51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2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380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75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185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66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41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75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54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70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842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0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82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36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91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86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9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94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1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32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88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6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1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5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570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492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559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0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1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95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973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634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0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81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76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79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10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7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65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750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62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58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62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73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18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8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125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83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52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866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32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323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460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1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07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30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06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096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04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82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57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69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49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54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54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6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525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970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2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67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82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22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734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92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434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20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6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1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6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69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10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812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897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61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718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1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38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97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8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6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377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478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22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40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4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824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46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123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4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14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877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02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2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86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4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20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6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7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7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7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350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88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34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73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2.png"/><Relationship Id="rId18" Type="http://schemas.openxmlformats.org/officeDocument/2006/relationships/image" Target="media/image4.png"/><Relationship Id="rId26" Type="http://schemas.openxmlformats.org/officeDocument/2006/relationships/image" Target="media/image12.png"/><Relationship Id="rId3" Type="http://schemas.openxmlformats.org/officeDocument/2006/relationships/styles" Target="styles.xml"/><Relationship Id="rId21" Type="http://schemas.openxmlformats.org/officeDocument/2006/relationships/image" Target="media/image7.png"/><Relationship Id="rId7" Type="http://schemas.openxmlformats.org/officeDocument/2006/relationships/endnotes" Target="endnotes.xml"/><Relationship Id="rId12" Type="http://schemas.openxmlformats.org/officeDocument/2006/relationships/hyperlink" Target="https://www.anaconda.com/" TargetMode="External"/><Relationship Id="rId17" Type="http://schemas.openxmlformats.org/officeDocument/2006/relationships/image" Target="media/image3.png"/><Relationship Id="rId25" Type="http://schemas.openxmlformats.org/officeDocument/2006/relationships/image" Target="media/image11.png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image" Target="media/image6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24" Type="http://schemas.openxmlformats.org/officeDocument/2006/relationships/image" Target="media/image10.png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image" Target="media/image9.png"/><Relationship Id="rId28" Type="http://schemas.openxmlformats.org/officeDocument/2006/relationships/fontTable" Target="fontTable.xml"/><Relationship Id="rId10" Type="http://schemas.openxmlformats.org/officeDocument/2006/relationships/footer" Target="footer2.xml"/><Relationship Id="rId19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https://investfunds.ru/" TargetMode="External"/><Relationship Id="rId22" Type="http://schemas.openxmlformats.org/officeDocument/2006/relationships/image" Target="media/image8.png"/><Relationship Id="rId27" Type="http://schemas.openxmlformats.org/officeDocument/2006/relationships/image" Target="media/image13.png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ee244</b:Tag>
    <b:SourceType>InternetSite</b:SourceType>
    <b:Guid>{35D0E310-2C77-4C39-88F6-9D9CA86D6A4E}</b:Guid>
    <b:Author>
      <b:Author>
        <b:Corporate>GeekBrains</b:Corporate>
      </b:Author>
    </b:Author>
    <b:Title>Скрипты Bash (конспект)</b:Title>
    <b:Year>2024</b:Year>
    <b:Month>1</b:Month>
    <b:Day>2</b:Day>
    <b:URL>https://gbcdn.mrgcdn.ru/uploads/asset/4327312/attachment/c455e8e64523da57dd9f52665da40384.pdf</b:URL>
    <b:RefOrder>1</b:RefOrder>
  </b:Source>
  <b:Source>
    <b:Tag>Gee243</b:Tag>
    <b:SourceType>InternetSite</b:SourceType>
    <b:Guid>{48C48043-7181-4F7D-B9A1-BE847E3ECF0C}</b:Guid>
    <b:Author>
      <b:Author>
        <b:Corporate>GeekBrains</b:Corporate>
      </b:Author>
    </b:Author>
    <b:Title>Скрипты Bash (лекция)</b:Title>
    <b:Year>2024</b:Year>
    <b:Month>1</b:Month>
    <b:Day>2</b:Day>
    <b:URL>https://gbcdn.mrgcdn.ru/uploads/record/246042/attachment/60945255426eada5792bfa2c9f367135.mp4</b:URL>
    <b:RefOrder>2</b:RefOrder>
  </b:Source>
  <b:Source>
    <b:Tag>Gee241</b:Tag>
    <b:SourceType>InternetSite</b:SourceType>
    <b:Guid>{4DA4782B-D8FE-42FA-8BA5-E7BBCD2C187C}</b:Guid>
    <b:Author>
      <b:Author>
        <b:Corporate>GeekBrains</b:Corporate>
      </b:Author>
    </b:Author>
    <b:Title>Скрипты Bash (методичка семинар)</b:Title>
    <b:Year>2024</b:Year>
    <b:Month>1</b:Month>
    <b:Day>2</b:Day>
    <b:URL>https://gbcdn.mrgcdn.ru/uploads/asset/4986586/attachment/a68a00b7901cbf4a2f7766c7f3c92b6c.pdf</b:URL>
    <b:RefOrder>3</b:RefOrder>
  </b:Source>
  <b:Source>
    <b:Tag>Gee242</b:Tag>
    <b:SourceType>InternetSite</b:SourceType>
    <b:Guid>{E9FD0200-7CBE-4D00-A3F9-FAF08674EDD2}</b:Guid>
    <b:Author>
      <b:Author>
        <b:Corporate>GeekBrains</b:Corporate>
      </b:Author>
    </b:Author>
    <b:Title>Скрипты Bash (презентация)</b:Title>
    <b:Year>2024</b:Year>
    <b:Month>1</b:Month>
    <b:Day>2</b:Day>
    <b:URL>https://gbcdn.mrgcdn.ru/uploads/asset/4327311/attachment/18cc7bb4147c3d505b1af3f8733440ff.pdf</b:URL>
    <b:RefOrder>4</b:RefOrder>
  </b:Source>
  <b:Source>
    <b:Tag>Gee24</b:Tag>
    <b:SourceType>InternetSite</b:SourceType>
    <b:Guid>{5FFA36EE-7A33-4500-95A3-7FF75187C707}</b:Guid>
    <b:Author>
      <b:Author>
        <b:Corporate>GeekBrains</b:Corporate>
      </b:Author>
    </b:Author>
    <b:Title>Скрипты Bash (семинар)</b:Title>
    <b:Year>2024</b:Year>
    <b:Month>1</b:Month>
    <b:Day>2</b:Day>
    <b:URL>https://gbcdn.mrgcdn.ru/uploads/record/303222/attachment/4a89b9dfdf69201ad69deb6501ce9b16.mp4</b:URL>
    <b:RefOrder>5</b:RefOrder>
  </b:Source>
</b:Sources>
</file>

<file path=customXml/itemProps1.xml><?xml version="1.0" encoding="utf-8"?>
<ds:datastoreItem xmlns:ds="http://schemas.openxmlformats.org/officeDocument/2006/customXml" ds:itemID="{F56959DA-ECFB-4D85-A955-D620071252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094</TotalTime>
  <Pages>62</Pages>
  <Words>16715</Words>
  <Characters>95276</Characters>
  <Application>Microsoft Office Word</Application>
  <DocSecurity>0</DocSecurity>
  <Lines>793</Lines>
  <Paragraphs>22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7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geny Egipti</dc:creator>
  <cp:keywords/>
  <dc:description/>
  <cp:lastModifiedBy>Evgeny Egipti</cp:lastModifiedBy>
  <cp:revision>2687</cp:revision>
  <cp:lastPrinted>2024-01-03T10:38:00Z</cp:lastPrinted>
  <dcterms:created xsi:type="dcterms:W3CDTF">2023-12-06T05:49:00Z</dcterms:created>
  <dcterms:modified xsi:type="dcterms:W3CDTF">2024-07-26T17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QYeaIUc0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

<file path=userCustomization/customUI.xml><?xml version="1.0" encoding="utf-8"?>
<mso:customUI xmlns:doc="http://schemas.microsoft.com/office/2006/01/customui/currentDocument" xmlns:mso="http://schemas.microsoft.com/office/2006/01/customui">
  <mso:ribbon>
    <mso:qat>
      <mso:documentControls>
        <mso:button idQ="doc:JupiterNotebook_1" visible="true" label="Normal.NewMacros.JupiterNotebook" imageMso="ListMacros" onAction="JupiterNotebook"/>
        <mso:button idQ="doc:Result_1" visible="true" label="Normal.NewMacros.Result" imageMso="ListMacros" onAction="Result"/>
        <mso:button idQ="doc:addTable_1" visible="true" label="Project.NewMacros.addTable" imageMso="ListMacros" onAction="addTable"/>
      </mso:documentControls>
    </mso:qat>
  </mso:ribbon>
</mso:customUI>
</file>